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2CAA98" w14:textId="23CC6BD5" w:rsidR="0029751F" w:rsidRPr="00BB4C2C" w:rsidRDefault="001632F7" w:rsidP="0029751F">
      <w:pPr>
        <w:pStyle w:val="HISheadline"/>
        <w:ind w:left="3686"/>
        <w:rPr>
          <w:noProof w:val="0"/>
        </w:rPr>
      </w:pPr>
      <w:r w:rsidRPr="00BB4C2C">
        <w:drawing>
          <wp:anchor distT="0" distB="0" distL="114300" distR="114300" simplePos="0" relativeHeight="251658240" behindDoc="1" locked="0" layoutInCell="1" allowOverlap="1" wp14:anchorId="5897757F" wp14:editId="45F7E643">
            <wp:simplePos x="0" y="0"/>
            <wp:positionH relativeFrom="margin">
              <wp:posOffset>-914400</wp:posOffset>
            </wp:positionH>
            <wp:positionV relativeFrom="margin">
              <wp:posOffset>-914400</wp:posOffset>
            </wp:positionV>
            <wp:extent cx="7107819" cy="10744675"/>
            <wp:effectExtent l="0" t="0" r="4445" b="0"/>
            <wp:wrapNone/>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ll_LOGO_Examensarbete"/>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107819" cy="1074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993CB2" w14:textId="5CEBBC92" w:rsidR="0029751F" w:rsidRPr="00BB4C2C" w:rsidRDefault="0029751F" w:rsidP="0029751F">
      <w:pPr>
        <w:pStyle w:val="HISheadline"/>
        <w:ind w:left="3686"/>
        <w:rPr>
          <w:noProof w:val="0"/>
        </w:rPr>
      </w:pPr>
    </w:p>
    <w:p w14:paraId="3DBA4A56" w14:textId="0BED2AC4" w:rsidR="0029751F" w:rsidRPr="00BB4C2C" w:rsidRDefault="00195716" w:rsidP="0029751F">
      <w:pPr>
        <w:pStyle w:val="HISheadline"/>
        <w:ind w:left="3686"/>
        <w:rPr>
          <w:noProof w:val="0"/>
        </w:rPr>
      </w:pPr>
      <w:r w:rsidRPr="00BB4C2C">
        <mc:AlternateContent>
          <mc:Choice Requires="wps">
            <w:drawing>
              <wp:anchor distT="0" distB="0" distL="114300" distR="114300" simplePos="0" relativeHeight="251659264" behindDoc="0" locked="0" layoutInCell="1" allowOverlap="1" wp14:anchorId="1C3068C1" wp14:editId="52496763">
                <wp:simplePos x="0" y="0"/>
                <wp:positionH relativeFrom="margin">
                  <wp:posOffset>1946275</wp:posOffset>
                </wp:positionH>
                <wp:positionV relativeFrom="margin">
                  <wp:posOffset>3584575</wp:posOffset>
                </wp:positionV>
                <wp:extent cx="3886200" cy="4757420"/>
                <wp:effectExtent l="0" t="0" r="0" b="5080"/>
                <wp:wrapSquare wrapText="bothSides"/>
                <wp:docPr id="1" name="Text Box 1"/>
                <wp:cNvGraphicFramePr/>
                <a:graphic xmlns:a="http://schemas.openxmlformats.org/drawingml/2006/main">
                  <a:graphicData uri="http://schemas.microsoft.com/office/word/2010/wordprocessingShape">
                    <wps:wsp>
                      <wps:cNvSpPr txBox="1"/>
                      <wps:spPr>
                        <a:xfrm>
                          <a:off x="0" y="0"/>
                          <a:ext cx="3886200" cy="475742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BF1C271" w14:textId="22131CAD" w:rsidR="00CF1B5E" w:rsidRDefault="00CF1B5E" w:rsidP="0044638C">
                            <w:pPr>
                              <w:pStyle w:val="Titel"/>
                              <w:jc w:val="left"/>
                            </w:pPr>
                            <w:r>
                              <w:t>Styrbeteenden för att Navigera grupper av autonoma agenter</w:t>
                            </w:r>
                          </w:p>
                          <w:p w14:paraId="14BD5746" w14:textId="5824C638" w:rsidR="00CF1B5E" w:rsidRDefault="00CF1B5E" w:rsidP="0044638C">
                            <w:pPr>
                              <w:pStyle w:val="Subtitel"/>
                              <w:jc w:val="left"/>
                            </w:pPr>
                          </w:p>
                          <w:p w14:paraId="3EC9D353" w14:textId="58573B24" w:rsidR="00CF1B5E" w:rsidRPr="000825CB" w:rsidRDefault="00CF1B5E" w:rsidP="0044638C">
                            <w:pPr>
                              <w:pStyle w:val="TitelEng"/>
                              <w:jc w:val="left"/>
                              <w:rPr>
                                <w:lang w:val="sv-SE"/>
                              </w:rPr>
                            </w:pPr>
                            <w:r>
                              <w:rPr>
                                <w:lang w:val="sv-SE"/>
                              </w:rPr>
                              <w:t>Steering behaviors to navigate groups of autonomous agents</w:t>
                            </w:r>
                          </w:p>
                          <w:p w14:paraId="5FBCE826" w14:textId="4C4897E5" w:rsidR="00CF1B5E" w:rsidRPr="000825CB" w:rsidRDefault="00CF1B5E" w:rsidP="0044638C">
                            <w:pPr>
                              <w:pStyle w:val="SubtitelEng"/>
                              <w:jc w:val="left"/>
                              <w:rPr>
                                <w:lang w:val="sv-SE"/>
                              </w:rPr>
                            </w:pPr>
                          </w:p>
                          <w:p w14:paraId="6D22E134" w14:textId="77777777" w:rsidR="00CF1B5E" w:rsidRDefault="00CF1B5E" w:rsidP="0029751F"/>
                          <w:p w14:paraId="6E267B34" w14:textId="77777777" w:rsidR="00CF1B5E" w:rsidRDefault="00CF1B5E" w:rsidP="0029751F"/>
                          <w:p w14:paraId="555168B5" w14:textId="3E873BB9" w:rsidR="00CF1B5E" w:rsidRPr="0029751F" w:rsidRDefault="00CF1B5E" w:rsidP="0029751F">
                            <w:pPr>
                              <w:pStyle w:val="framsida"/>
                            </w:pPr>
                            <w:r w:rsidRPr="0029751F">
                              <w:t xml:space="preserve">Examensarbete inom huvudområdet </w:t>
                            </w:r>
                            <w:r>
                              <w:t>Datavetenskap</w:t>
                            </w:r>
                          </w:p>
                          <w:p w14:paraId="2F2ADA78" w14:textId="77777777" w:rsidR="00CF1B5E" w:rsidRPr="0029751F" w:rsidRDefault="00CF1B5E" w:rsidP="0029751F">
                            <w:pPr>
                              <w:pStyle w:val="framsida"/>
                            </w:pPr>
                            <w:r w:rsidRPr="0029751F">
                              <w:t>Grundnivå 30 högskolepoäng</w:t>
                            </w:r>
                          </w:p>
                          <w:p w14:paraId="1A0C0AF5" w14:textId="1ABBCF6C" w:rsidR="00CF1B5E" w:rsidRDefault="00CF1B5E" w:rsidP="0029751F">
                            <w:pPr>
                              <w:pStyle w:val="framsida"/>
                            </w:pPr>
                            <w:r w:rsidRPr="0029751F">
                              <w:t>Vårtermin 201</w:t>
                            </w:r>
                            <w:r>
                              <w:t>5</w:t>
                            </w:r>
                          </w:p>
                          <w:p w14:paraId="5B0D18EB" w14:textId="77777777" w:rsidR="00CF1B5E" w:rsidRPr="0029751F" w:rsidRDefault="00CF1B5E" w:rsidP="0029751F">
                            <w:pPr>
                              <w:pStyle w:val="framsida"/>
                            </w:pPr>
                          </w:p>
                          <w:p w14:paraId="2081C6E4" w14:textId="6C18A142" w:rsidR="00CF1B5E" w:rsidRDefault="00CF1B5E" w:rsidP="0029751F">
                            <w:pPr>
                              <w:pStyle w:val="framsida"/>
                            </w:pPr>
                            <w:r>
                              <w:t>Arvid Backman</w:t>
                            </w:r>
                          </w:p>
                          <w:p w14:paraId="2DB7D24D" w14:textId="77777777" w:rsidR="00CF1B5E" w:rsidRDefault="00CF1B5E" w:rsidP="0029751F">
                            <w:pPr>
                              <w:pStyle w:val="framsida"/>
                            </w:pPr>
                          </w:p>
                          <w:p w14:paraId="000B93AA" w14:textId="46573DC0" w:rsidR="00CF1B5E" w:rsidRPr="0029751F" w:rsidRDefault="00CF1B5E" w:rsidP="0029751F">
                            <w:pPr>
                              <w:pStyle w:val="framsida"/>
                            </w:pPr>
                            <w:r w:rsidRPr="0029751F">
                              <w:t xml:space="preserve">Handledare: </w:t>
                            </w:r>
                            <w:r>
                              <w:t>Mikael Johannesson</w:t>
                            </w:r>
                          </w:p>
                          <w:p w14:paraId="572CA35E" w14:textId="532A69B0" w:rsidR="00CF1B5E" w:rsidRDefault="00CF1B5E" w:rsidP="0029751F">
                            <w:pPr>
                              <w:pStyle w:val="framsida"/>
                            </w:pPr>
                            <w:r w:rsidRPr="0029751F">
                              <w:t xml:space="preserve">Examinator: </w:t>
                            </w:r>
                            <w:r>
                              <w:t>Anders Dahlb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3068C1" id="_x0000_t202" coordsize="21600,21600" o:spt="202" path="m,l,21600r21600,l21600,xe">
                <v:stroke joinstyle="miter"/>
                <v:path gradientshapeok="t" o:connecttype="rect"/>
              </v:shapetype>
              <v:shape id="Text Box 1" o:spid="_x0000_s1026" type="#_x0000_t202" style="position:absolute;left:0;text-align:left;margin-left:153.25pt;margin-top:282.25pt;width:306pt;height:374.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" filled="f" stroked="f">
                <v:textbox>
                  <w:txbxContent>
                    <w:p w14:paraId="4BF1C271" w14:textId="22131CAD" w:rsidR="00CF1B5E" w:rsidRDefault="00CF1B5E" w:rsidP="0044638C">
                      <w:pPr>
                        <w:pStyle w:val="Titel"/>
                        <w:jc w:val="left"/>
                      </w:pPr>
                      <w:r>
                        <w:t>Styrbeteenden för att Navigera grupper av autonoma agenter</w:t>
                      </w:r>
                    </w:p>
                    <w:p w14:paraId="14BD5746" w14:textId="5824C638" w:rsidR="00CF1B5E" w:rsidRDefault="00CF1B5E" w:rsidP="0044638C">
                      <w:pPr>
                        <w:pStyle w:val="Subtitel"/>
                        <w:jc w:val="left"/>
                      </w:pPr>
                    </w:p>
                    <w:p w14:paraId="3EC9D353" w14:textId="58573B24" w:rsidR="00CF1B5E" w:rsidRPr="000825CB" w:rsidRDefault="00CF1B5E" w:rsidP="0044638C">
                      <w:pPr>
                        <w:pStyle w:val="TitelEng"/>
                        <w:jc w:val="left"/>
                        <w:rPr>
                          <w:lang w:val="sv-SE"/>
                        </w:rPr>
                      </w:pPr>
                      <w:r>
                        <w:rPr>
                          <w:lang w:val="sv-SE"/>
                        </w:rPr>
                        <w:t>Steering behaviors to navigate groups of autonomous agents</w:t>
                      </w:r>
                    </w:p>
                    <w:p w14:paraId="5FBCE826" w14:textId="4C4897E5" w:rsidR="00CF1B5E" w:rsidRPr="000825CB" w:rsidRDefault="00CF1B5E" w:rsidP="0044638C">
                      <w:pPr>
                        <w:pStyle w:val="SubtitelEng"/>
                        <w:jc w:val="left"/>
                        <w:rPr>
                          <w:lang w:val="sv-SE"/>
                        </w:rPr>
                      </w:pPr>
                    </w:p>
                    <w:p w14:paraId="6D22E134" w14:textId="77777777" w:rsidR="00CF1B5E" w:rsidRDefault="00CF1B5E" w:rsidP="0029751F"/>
                    <w:p w14:paraId="6E267B34" w14:textId="77777777" w:rsidR="00CF1B5E" w:rsidRDefault="00CF1B5E" w:rsidP="0029751F"/>
                    <w:p w14:paraId="555168B5" w14:textId="3E873BB9" w:rsidR="00CF1B5E" w:rsidRPr="0029751F" w:rsidRDefault="00CF1B5E" w:rsidP="0029751F">
                      <w:pPr>
                        <w:pStyle w:val="framsida"/>
                      </w:pPr>
                      <w:r w:rsidRPr="0029751F">
                        <w:t xml:space="preserve">Examensarbete inom huvudområdet </w:t>
                      </w:r>
                      <w:r>
                        <w:t>Datavetenskap</w:t>
                      </w:r>
                    </w:p>
                    <w:p w14:paraId="2F2ADA78" w14:textId="77777777" w:rsidR="00CF1B5E" w:rsidRPr="0029751F" w:rsidRDefault="00CF1B5E" w:rsidP="0029751F">
                      <w:pPr>
                        <w:pStyle w:val="framsida"/>
                      </w:pPr>
                      <w:r w:rsidRPr="0029751F">
                        <w:t>Grundnivå 30 högskolepoäng</w:t>
                      </w:r>
                    </w:p>
                    <w:p w14:paraId="1A0C0AF5" w14:textId="1ABBCF6C" w:rsidR="00CF1B5E" w:rsidRDefault="00CF1B5E" w:rsidP="0029751F">
                      <w:pPr>
                        <w:pStyle w:val="framsida"/>
                      </w:pPr>
                      <w:r w:rsidRPr="0029751F">
                        <w:t>Vårtermin 201</w:t>
                      </w:r>
                      <w:r>
                        <w:t>5</w:t>
                      </w:r>
                    </w:p>
                    <w:p w14:paraId="5B0D18EB" w14:textId="77777777" w:rsidR="00CF1B5E" w:rsidRPr="0029751F" w:rsidRDefault="00CF1B5E" w:rsidP="0029751F">
                      <w:pPr>
                        <w:pStyle w:val="framsida"/>
                      </w:pPr>
                    </w:p>
                    <w:p w14:paraId="2081C6E4" w14:textId="6C18A142" w:rsidR="00CF1B5E" w:rsidRDefault="00CF1B5E" w:rsidP="0029751F">
                      <w:pPr>
                        <w:pStyle w:val="framsida"/>
                      </w:pPr>
                      <w:r>
                        <w:t>Arvid Backman</w:t>
                      </w:r>
                    </w:p>
                    <w:p w14:paraId="2DB7D24D" w14:textId="77777777" w:rsidR="00CF1B5E" w:rsidRDefault="00CF1B5E" w:rsidP="0029751F">
                      <w:pPr>
                        <w:pStyle w:val="framsida"/>
                      </w:pPr>
                    </w:p>
                    <w:p w14:paraId="000B93AA" w14:textId="46573DC0" w:rsidR="00CF1B5E" w:rsidRPr="0029751F" w:rsidRDefault="00CF1B5E" w:rsidP="0029751F">
                      <w:pPr>
                        <w:pStyle w:val="framsida"/>
                      </w:pPr>
                      <w:r w:rsidRPr="0029751F">
                        <w:t xml:space="preserve">Handledare: </w:t>
                      </w:r>
                      <w:r>
                        <w:t>Mikael Johannesson</w:t>
                      </w:r>
                    </w:p>
                    <w:p w14:paraId="572CA35E" w14:textId="532A69B0" w:rsidR="00CF1B5E" w:rsidRDefault="00CF1B5E" w:rsidP="0029751F">
                      <w:pPr>
                        <w:pStyle w:val="framsida"/>
                      </w:pPr>
                      <w:r w:rsidRPr="0029751F">
                        <w:t xml:space="preserve">Examinator: </w:t>
                      </w:r>
                      <w:r>
                        <w:t>Anders Dahlbom</w:t>
                      </w:r>
                    </w:p>
                  </w:txbxContent>
                </v:textbox>
                <w10:wrap type="square" anchorx="margin" anchory="margin"/>
              </v:shape>
            </w:pict>
          </mc:Fallback>
        </mc:AlternateContent>
      </w:r>
    </w:p>
    <w:p w14:paraId="2EC29EA2" w14:textId="77777777" w:rsidR="0029751F" w:rsidRPr="00BB4C2C" w:rsidRDefault="0029751F" w:rsidP="0029751F">
      <w:pPr>
        <w:pStyle w:val="HISnormal"/>
        <w:ind w:left="3686"/>
        <w:rPr>
          <w:noProof w:val="0"/>
        </w:rPr>
        <w:sectPr w:rsidR="0029751F" w:rsidRPr="00BB4C2C" w:rsidSect="007423AD">
          <w:footerReference w:type="even" r:id="rId9"/>
          <w:pgSz w:w="11900" w:h="16840"/>
          <w:pgMar w:top="1440" w:right="1440" w:bottom="1440" w:left="1440" w:header="720" w:footer="720" w:gutter="0"/>
          <w:cols w:space="720"/>
          <w:docGrid w:linePitch="360"/>
        </w:sectPr>
      </w:pPr>
    </w:p>
    <w:p w14:paraId="68C991CB" w14:textId="10CFD5AD" w:rsidR="00B27FFC" w:rsidRDefault="00F34F6A" w:rsidP="00F34F6A">
      <w:pPr>
        <w:pStyle w:val="SammanfattningssidaRubrik"/>
      </w:pPr>
      <w:r>
        <w:lastRenderedPageBreak/>
        <w:t>Sammanfattning</w:t>
      </w:r>
    </w:p>
    <w:p w14:paraId="10451AE1" w14:textId="77777777" w:rsidR="00F34F6A" w:rsidRPr="00BB4C2C" w:rsidRDefault="00F34F6A" w:rsidP="00F34F6A">
      <w:pPr>
        <w:pStyle w:val="Sammanfattning"/>
      </w:pPr>
    </w:p>
    <w:p w14:paraId="7B4C7B13" w14:textId="11FF5DF1" w:rsidR="0029751F" w:rsidRPr="00BB4C2C" w:rsidRDefault="00B27FFC" w:rsidP="00007BFC">
      <w:pPr>
        <w:pStyle w:val="Nyckelord"/>
      </w:pPr>
      <w:r w:rsidRPr="00BB4C2C">
        <w:rPr>
          <w:b/>
        </w:rPr>
        <w:t>Nyckelord:</w:t>
      </w:r>
    </w:p>
    <w:p w14:paraId="621ACF5D" w14:textId="3991FDAD" w:rsidR="00B27FFC" w:rsidRPr="00BB4C2C" w:rsidRDefault="00B27FFC">
      <w:pPr>
        <w:spacing w:after="0" w:line="240" w:lineRule="auto"/>
        <w:jc w:val="left"/>
        <w:rPr>
          <w:rFonts w:eastAsia="Times New Roman"/>
          <w:sz w:val="24"/>
          <w:szCs w:val="20"/>
          <w:lang w:eastAsia="sv-SE"/>
        </w:rPr>
      </w:pPr>
      <w:r w:rsidRPr="00BB4C2C">
        <w:br w:type="page"/>
      </w:r>
    </w:p>
    <w:sdt>
      <w:sdtPr>
        <w:rPr>
          <w:rFonts w:ascii="Georgia" w:eastAsia="Calibri" w:hAnsi="Georgia" w:cs="Times New Roman"/>
          <w:b w:val="0"/>
          <w:bCs w:val="0"/>
          <w:color w:val="auto"/>
          <w:sz w:val="22"/>
          <w:szCs w:val="22"/>
          <w:lang w:val="sv-SE"/>
        </w:rPr>
        <w:id w:val="696982323"/>
        <w:docPartObj>
          <w:docPartGallery w:val="Table of Contents"/>
          <w:docPartUnique/>
        </w:docPartObj>
      </w:sdtPr>
      <w:sdtContent>
        <w:p w14:paraId="6993DF0E" w14:textId="03CE9FFC" w:rsidR="009D17ED" w:rsidRPr="00BB4C2C" w:rsidRDefault="009E6E91">
          <w:pPr>
            <w:pStyle w:val="Innehllsfrteckningsrubrik"/>
            <w:rPr>
              <w:lang w:val="sv-SE"/>
            </w:rPr>
          </w:pPr>
          <w:r w:rsidRPr="00BB4C2C">
            <w:rPr>
              <w:lang w:val="sv-SE"/>
            </w:rPr>
            <w:t>Innehållsförteckning</w:t>
          </w:r>
        </w:p>
        <w:p w14:paraId="6D2B191E" w14:textId="77777777" w:rsidR="00CF1B5E" w:rsidRDefault="009D17ED">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r w:rsidRPr="00BB4C2C">
            <w:rPr>
              <w:b w:val="0"/>
            </w:rPr>
            <w:fldChar w:fldCharType="begin"/>
          </w:r>
          <w:r w:rsidRPr="00BB4C2C">
            <w:instrText xml:space="preserve"> TOC \o "1-3" \h \z \u </w:instrText>
          </w:r>
          <w:r w:rsidRPr="00BB4C2C">
            <w:rPr>
              <w:b w:val="0"/>
            </w:rPr>
            <w:fldChar w:fldCharType="separate"/>
          </w:r>
          <w:hyperlink w:anchor="_Toc414568884" w:history="1">
            <w:r w:rsidR="00CF1B5E" w:rsidRPr="00533B71">
              <w:rPr>
                <w:rStyle w:val="Hyperlnk"/>
                <w:noProof/>
              </w:rPr>
              <w:t>1</w:t>
            </w:r>
            <w:r w:rsidR="00CF1B5E">
              <w:rPr>
                <w:rFonts w:asciiTheme="minorHAnsi" w:eastAsiaTheme="minorEastAsia" w:hAnsiTheme="minorHAnsi" w:cstheme="minorBidi"/>
                <w:b w:val="0"/>
                <w:bCs w:val="0"/>
                <w:noProof/>
                <w:sz w:val="22"/>
                <w:szCs w:val="22"/>
                <w:lang w:eastAsia="sv-SE"/>
              </w:rPr>
              <w:tab/>
            </w:r>
            <w:r w:rsidR="00CF1B5E" w:rsidRPr="00533B71">
              <w:rPr>
                <w:rStyle w:val="Hyperlnk"/>
                <w:noProof/>
              </w:rPr>
              <w:t>Introduktio</w:t>
            </w:r>
            <w:r w:rsidR="00CF1B5E" w:rsidRPr="00533B71">
              <w:rPr>
                <w:rStyle w:val="Hyperlnk"/>
                <w:noProof/>
              </w:rPr>
              <w:t>n</w:t>
            </w:r>
            <w:r w:rsidR="00CF1B5E">
              <w:rPr>
                <w:noProof/>
                <w:webHidden/>
              </w:rPr>
              <w:tab/>
            </w:r>
            <w:r w:rsidR="00CF1B5E">
              <w:rPr>
                <w:noProof/>
                <w:webHidden/>
              </w:rPr>
              <w:fldChar w:fldCharType="begin"/>
            </w:r>
            <w:r w:rsidR="00CF1B5E">
              <w:rPr>
                <w:noProof/>
                <w:webHidden/>
              </w:rPr>
              <w:instrText xml:space="preserve"> PAGEREF _Toc414568884 \h </w:instrText>
            </w:r>
            <w:r w:rsidR="00CF1B5E">
              <w:rPr>
                <w:noProof/>
                <w:webHidden/>
              </w:rPr>
            </w:r>
            <w:r w:rsidR="00CF1B5E">
              <w:rPr>
                <w:noProof/>
                <w:webHidden/>
              </w:rPr>
              <w:fldChar w:fldCharType="separate"/>
            </w:r>
            <w:r w:rsidR="00CF1B5E">
              <w:rPr>
                <w:noProof/>
                <w:webHidden/>
              </w:rPr>
              <w:t>1</w:t>
            </w:r>
            <w:r w:rsidR="00CF1B5E">
              <w:rPr>
                <w:noProof/>
                <w:webHidden/>
              </w:rPr>
              <w:fldChar w:fldCharType="end"/>
            </w:r>
          </w:hyperlink>
        </w:p>
        <w:p w14:paraId="296F7622" w14:textId="77777777" w:rsidR="00CF1B5E" w:rsidRDefault="00CF1B5E">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4568885" w:history="1">
            <w:r w:rsidRPr="00533B71">
              <w:rPr>
                <w:rStyle w:val="Hyperlnk"/>
                <w:noProof/>
              </w:rPr>
              <w:t>2</w:t>
            </w:r>
            <w:r>
              <w:rPr>
                <w:rFonts w:asciiTheme="minorHAnsi" w:eastAsiaTheme="minorEastAsia" w:hAnsiTheme="minorHAnsi" w:cstheme="minorBidi"/>
                <w:b w:val="0"/>
                <w:bCs w:val="0"/>
                <w:noProof/>
                <w:sz w:val="22"/>
                <w:szCs w:val="22"/>
                <w:lang w:eastAsia="sv-SE"/>
              </w:rPr>
              <w:tab/>
            </w:r>
            <w:r w:rsidRPr="00533B71">
              <w:rPr>
                <w:rStyle w:val="Hyperlnk"/>
                <w:noProof/>
              </w:rPr>
              <w:t>Bakgrund</w:t>
            </w:r>
            <w:r>
              <w:rPr>
                <w:noProof/>
                <w:webHidden/>
              </w:rPr>
              <w:tab/>
            </w:r>
            <w:r>
              <w:rPr>
                <w:noProof/>
                <w:webHidden/>
              </w:rPr>
              <w:fldChar w:fldCharType="begin"/>
            </w:r>
            <w:r>
              <w:rPr>
                <w:noProof/>
                <w:webHidden/>
              </w:rPr>
              <w:instrText xml:space="preserve"> PAGEREF _Toc414568885 \h </w:instrText>
            </w:r>
            <w:r>
              <w:rPr>
                <w:noProof/>
                <w:webHidden/>
              </w:rPr>
            </w:r>
            <w:r>
              <w:rPr>
                <w:noProof/>
                <w:webHidden/>
              </w:rPr>
              <w:fldChar w:fldCharType="separate"/>
            </w:r>
            <w:r>
              <w:rPr>
                <w:noProof/>
                <w:webHidden/>
              </w:rPr>
              <w:t>2</w:t>
            </w:r>
            <w:r>
              <w:rPr>
                <w:noProof/>
                <w:webHidden/>
              </w:rPr>
              <w:fldChar w:fldCharType="end"/>
            </w:r>
          </w:hyperlink>
        </w:p>
        <w:p w14:paraId="3413AEEC" w14:textId="77777777" w:rsidR="00CF1B5E" w:rsidRDefault="00CF1B5E">
          <w:pPr>
            <w:pStyle w:val="Innehll2"/>
            <w:tabs>
              <w:tab w:val="left" w:pos="880"/>
              <w:tab w:val="right" w:leader="dot" w:pos="9010"/>
            </w:tabs>
            <w:rPr>
              <w:rFonts w:asciiTheme="minorHAnsi" w:eastAsiaTheme="minorEastAsia" w:hAnsiTheme="minorHAnsi" w:cstheme="minorBidi"/>
              <w:bCs w:val="0"/>
              <w:noProof/>
              <w:lang w:eastAsia="sv-SE"/>
            </w:rPr>
          </w:pPr>
          <w:hyperlink w:anchor="_Toc414568886" w:history="1">
            <w:r w:rsidRPr="00533B71">
              <w:rPr>
                <w:rStyle w:val="Hyperlnk"/>
                <w:noProof/>
              </w:rPr>
              <w:t>2.1</w:t>
            </w:r>
            <w:r>
              <w:rPr>
                <w:rFonts w:asciiTheme="minorHAnsi" w:eastAsiaTheme="minorEastAsia" w:hAnsiTheme="minorHAnsi" w:cstheme="minorBidi"/>
                <w:bCs w:val="0"/>
                <w:noProof/>
                <w:lang w:eastAsia="sv-SE"/>
              </w:rPr>
              <w:tab/>
            </w:r>
            <w:r w:rsidRPr="00533B71">
              <w:rPr>
                <w:rStyle w:val="Hyperlnk"/>
                <w:noProof/>
              </w:rPr>
              <w:t>Artificiell intelligens</w:t>
            </w:r>
            <w:r>
              <w:rPr>
                <w:noProof/>
                <w:webHidden/>
              </w:rPr>
              <w:tab/>
            </w:r>
            <w:r>
              <w:rPr>
                <w:noProof/>
                <w:webHidden/>
              </w:rPr>
              <w:fldChar w:fldCharType="begin"/>
            </w:r>
            <w:r>
              <w:rPr>
                <w:noProof/>
                <w:webHidden/>
              </w:rPr>
              <w:instrText xml:space="preserve"> PAGEREF _Toc414568886 \h </w:instrText>
            </w:r>
            <w:r>
              <w:rPr>
                <w:noProof/>
                <w:webHidden/>
              </w:rPr>
            </w:r>
            <w:r>
              <w:rPr>
                <w:noProof/>
                <w:webHidden/>
              </w:rPr>
              <w:fldChar w:fldCharType="separate"/>
            </w:r>
            <w:r>
              <w:rPr>
                <w:noProof/>
                <w:webHidden/>
              </w:rPr>
              <w:t>2</w:t>
            </w:r>
            <w:r>
              <w:rPr>
                <w:noProof/>
                <w:webHidden/>
              </w:rPr>
              <w:fldChar w:fldCharType="end"/>
            </w:r>
          </w:hyperlink>
        </w:p>
        <w:p w14:paraId="722A72E4" w14:textId="77777777" w:rsidR="00CF1B5E" w:rsidRDefault="00CF1B5E">
          <w:pPr>
            <w:pStyle w:val="Innehll3"/>
            <w:tabs>
              <w:tab w:val="left" w:pos="1320"/>
              <w:tab w:val="right" w:leader="dot" w:pos="9010"/>
            </w:tabs>
            <w:rPr>
              <w:rFonts w:asciiTheme="minorHAnsi" w:eastAsiaTheme="minorEastAsia" w:hAnsiTheme="minorHAnsi" w:cstheme="minorBidi"/>
              <w:noProof/>
              <w:sz w:val="22"/>
              <w:lang w:eastAsia="sv-SE"/>
            </w:rPr>
          </w:pPr>
          <w:hyperlink w:anchor="_Toc414568887" w:history="1">
            <w:r w:rsidRPr="00533B71">
              <w:rPr>
                <w:rStyle w:val="Hyperlnk"/>
                <w:noProof/>
              </w:rPr>
              <w:t>2.1.1</w:t>
            </w:r>
            <w:r>
              <w:rPr>
                <w:rFonts w:asciiTheme="minorHAnsi" w:eastAsiaTheme="minorEastAsia" w:hAnsiTheme="minorHAnsi" w:cstheme="minorBidi"/>
                <w:noProof/>
                <w:sz w:val="22"/>
                <w:lang w:eastAsia="sv-SE"/>
              </w:rPr>
              <w:tab/>
            </w:r>
            <w:r w:rsidRPr="00533B71">
              <w:rPr>
                <w:rStyle w:val="Hyperlnk"/>
                <w:noProof/>
              </w:rPr>
              <w:t>Traditionell AI</w:t>
            </w:r>
            <w:r>
              <w:rPr>
                <w:noProof/>
                <w:webHidden/>
              </w:rPr>
              <w:tab/>
            </w:r>
            <w:r>
              <w:rPr>
                <w:noProof/>
                <w:webHidden/>
              </w:rPr>
              <w:fldChar w:fldCharType="begin"/>
            </w:r>
            <w:r>
              <w:rPr>
                <w:noProof/>
                <w:webHidden/>
              </w:rPr>
              <w:instrText xml:space="preserve"> PAGEREF _Toc414568887 \h </w:instrText>
            </w:r>
            <w:r>
              <w:rPr>
                <w:noProof/>
                <w:webHidden/>
              </w:rPr>
            </w:r>
            <w:r>
              <w:rPr>
                <w:noProof/>
                <w:webHidden/>
              </w:rPr>
              <w:fldChar w:fldCharType="separate"/>
            </w:r>
            <w:r>
              <w:rPr>
                <w:noProof/>
                <w:webHidden/>
              </w:rPr>
              <w:t>2</w:t>
            </w:r>
            <w:r>
              <w:rPr>
                <w:noProof/>
                <w:webHidden/>
              </w:rPr>
              <w:fldChar w:fldCharType="end"/>
            </w:r>
          </w:hyperlink>
        </w:p>
        <w:p w14:paraId="618688E4" w14:textId="77777777" w:rsidR="00CF1B5E" w:rsidRDefault="00CF1B5E">
          <w:pPr>
            <w:pStyle w:val="Innehll3"/>
            <w:tabs>
              <w:tab w:val="left" w:pos="1320"/>
              <w:tab w:val="right" w:leader="dot" w:pos="9010"/>
            </w:tabs>
            <w:rPr>
              <w:rFonts w:asciiTheme="minorHAnsi" w:eastAsiaTheme="minorEastAsia" w:hAnsiTheme="minorHAnsi" w:cstheme="minorBidi"/>
              <w:noProof/>
              <w:sz w:val="22"/>
              <w:lang w:eastAsia="sv-SE"/>
            </w:rPr>
          </w:pPr>
          <w:hyperlink w:anchor="_Toc414568888" w:history="1">
            <w:r w:rsidRPr="00533B71">
              <w:rPr>
                <w:rStyle w:val="Hyperlnk"/>
                <w:noProof/>
              </w:rPr>
              <w:t>2.1.2</w:t>
            </w:r>
            <w:r>
              <w:rPr>
                <w:rFonts w:asciiTheme="minorHAnsi" w:eastAsiaTheme="minorEastAsia" w:hAnsiTheme="minorHAnsi" w:cstheme="minorBidi"/>
                <w:noProof/>
                <w:sz w:val="22"/>
                <w:lang w:eastAsia="sv-SE"/>
              </w:rPr>
              <w:tab/>
            </w:r>
            <w:r w:rsidRPr="00533B71">
              <w:rPr>
                <w:rStyle w:val="Hyperlnk"/>
                <w:noProof/>
              </w:rPr>
              <w:t>Spel-AI</w:t>
            </w:r>
            <w:r>
              <w:rPr>
                <w:noProof/>
                <w:webHidden/>
              </w:rPr>
              <w:tab/>
            </w:r>
            <w:r>
              <w:rPr>
                <w:noProof/>
                <w:webHidden/>
              </w:rPr>
              <w:fldChar w:fldCharType="begin"/>
            </w:r>
            <w:r>
              <w:rPr>
                <w:noProof/>
                <w:webHidden/>
              </w:rPr>
              <w:instrText xml:space="preserve"> PAGEREF _Toc414568888 \h </w:instrText>
            </w:r>
            <w:r>
              <w:rPr>
                <w:noProof/>
                <w:webHidden/>
              </w:rPr>
            </w:r>
            <w:r>
              <w:rPr>
                <w:noProof/>
                <w:webHidden/>
              </w:rPr>
              <w:fldChar w:fldCharType="separate"/>
            </w:r>
            <w:r>
              <w:rPr>
                <w:noProof/>
                <w:webHidden/>
              </w:rPr>
              <w:t>2</w:t>
            </w:r>
            <w:r>
              <w:rPr>
                <w:noProof/>
                <w:webHidden/>
              </w:rPr>
              <w:fldChar w:fldCharType="end"/>
            </w:r>
          </w:hyperlink>
        </w:p>
        <w:p w14:paraId="013E7A9C" w14:textId="77777777" w:rsidR="00CF1B5E" w:rsidRDefault="00CF1B5E">
          <w:pPr>
            <w:pStyle w:val="Innehll3"/>
            <w:tabs>
              <w:tab w:val="left" w:pos="1320"/>
              <w:tab w:val="right" w:leader="dot" w:pos="9010"/>
            </w:tabs>
            <w:rPr>
              <w:rFonts w:asciiTheme="minorHAnsi" w:eastAsiaTheme="minorEastAsia" w:hAnsiTheme="minorHAnsi" w:cstheme="minorBidi"/>
              <w:noProof/>
              <w:sz w:val="22"/>
              <w:lang w:eastAsia="sv-SE"/>
            </w:rPr>
          </w:pPr>
          <w:hyperlink w:anchor="_Toc414568889" w:history="1">
            <w:r w:rsidRPr="00533B71">
              <w:rPr>
                <w:rStyle w:val="Hyperlnk"/>
                <w:noProof/>
              </w:rPr>
              <w:t>2.1.3</w:t>
            </w:r>
            <w:r>
              <w:rPr>
                <w:rFonts w:asciiTheme="minorHAnsi" w:eastAsiaTheme="minorEastAsia" w:hAnsiTheme="minorHAnsi" w:cstheme="minorBidi"/>
                <w:noProof/>
                <w:sz w:val="22"/>
                <w:lang w:eastAsia="sv-SE"/>
              </w:rPr>
              <w:tab/>
            </w:r>
            <w:r w:rsidRPr="00533B71">
              <w:rPr>
                <w:rStyle w:val="Hyperlnk"/>
                <w:noProof/>
              </w:rPr>
              <w:t>Autonom agent</w:t>
            </w:r>
            <w:r>
              <w:rPr>
                <w:noProof/>
                <w:webHidden/>
              </w:rPr>
              <w:tab/>
            </w:r>
            <w:r>
              <w:rPr>
                <w:noProof/>
                <w:webHidden/>
              </w:rPr>
              <w:fldChar w:fldCharType="begin"/>
            </w:r>
            <w:r>
              <w:rPr>
                <w:noProof/>
                <w:webHidden/>
              </w:rPr>
              <w:instrText xml:space="preserve"> PAGEREF _Toc414568889 \h </w:instrText>
            </w:r>
            <w:r>
              <w:rPr>
                <w:noProof/>
                <w:webHidden/>
              </w:rPr>
            </w:r>
            <w:r>
              <w:rPr>
                <w:noProof/>
                <w:webHidden/>
              </w:rPr>
              <w:fldChar w:fldCharType="separate"/>
            </w:r>
            <w:r>
              <w:rPr>
                <w:noProof/>
                <w:webHidden/>
              </w:rPr>
              <w:t>2</w:t>
            </w:r>
            <w:r>
              <w:rPr>
                <w:noProof/>
                <w:webHidden/>
              </w:rPr>
              <w:fldChar w:fldCharType="end"/>
            </w:r>
          </w:hyperlink>
        </w:p>
        <w:p w14:paraId="54F255BD" w14:textId="77777777" w:rsidR="00CF1B5E" w:rsidRDefault="00CF1B5E">
          <w:pPr>
            <w:pStyle w:val="Innehll2"/>
            <w:tabs>
              <w:tab w:val="left" w:pos="880"/>
              <w:tab w:val="right" w:leader="dot" w:pos="9010"/>
            </w:tabs>
            <w:rPr>
              <w:rFonts w:asciiTheme="minorHAnsi" w:eastAsiaTheme="minorEastAsia" w:hAnsiTheme="minorHAnsi" w:cstheme="minorBidi"/>
              <w:bCs w:val="0"/>
              <w:noProof/>
              <w:lang w:eastAsia="sv-SE"/>
            </w:rPr>
          </w:pPr>
          <w:hyperlink w:anchor="_Toc414568890" w:history="1">
            <w:r w:rsidRPr="00533B71">
              <w:rPr>
                <w:rStyle w:val="Hyperlnk"/>
                <w:noProof/>
              </w:rPr>
              <w:t>2.2</w:t>
            </w:r>
            <w:r>
              <w:rPr>
                <w:rFonts w:asciiTheme="minorHAnsi" w:eastAsiaTheme="minorEastAsia" w:hAnsiTheme="minorHAnsi" w:cstheme="minorBidi"/>
                <w:bCs w:val="0"/>
                <w:noProof/>
                <w:lang w:eastAsia="sv-SE"/>
              </w:rPr>
              <w:tab/>
            </w:r>
            <w:r w:rsidRPr="00533B71">
              <w:rPr>
                <w:rStyle w:val="Hyperlnk"/>
                <w:noProof/>
              </w:rPr>
              <w:t>Realtidstrategispel</w:t>
            </w:r>
            <w:r>
              <w:rPr>
                <w:noProof/>
                <w:webHidden/>
              </w:rPr>
              <w:tab/>
            </w:r>
            <w:r>
              <w:rPr>
                <w:noProof/>
                <w:webHidden/>
              </w:rPr>
              <w:fldChar w:fldCharType="begin"/>
            </w:r>
            <w:r>
              <w:rPr>
                <w:noProof/>
                <w:webHidden/>
              </w:rPr>
              <w:instrText xml:space="preserve"> PAGEREF _Toc414568890 \h </w:instrText>
            </w:r>
            <w:r>
              <w:rPr>
                <w:noProof/>
                <w:webHidden/>
              </w:rPr>
            </w:r>
            <w:r>
              <w:rPr>
                <w:noProof/>
                <w:webHidden/>
              </w:rPr>
              <w:fldChar w:fldCharType="separate"/>
            </w:r>
            <w:r>
              <w:rPr>
                <w:noProof/>
                <w:webHidden/>
              </w:rPr>
              <w:t>3</w:t>
            </w:r>
            <w:r>
              <w:rPr>
                <w:noProof/>
                <w:webHidden/>
              </w:rPr>
              <w:fldChar w:fldCharType="end"/>
            </w:r>
          </w:hyperlink>
        </w:p>
        <w:p w14:paraId="6FD00DCC" w14:textId="77777777" w:rsidR="00CF1B5E" w:rsidRDefault="00CF1B5E">
          <w:pPr>
            <w:pStyle w:val="Innehll2"/>
            <w:tabs>
              <w:tab w:val="left" w:pos="880"/>
              <w:tab w:val="right" w:leader="dot" w:pos="9010"/>
            </w:tabs>
            <w:rPr>
              <w:rFonts w:asciiTheme="minorHAnsi" w:eastAsiaTheme="minorEastAsia" w:hAnsiTheme="minorHAnsi" w:cstheme="minorBidi"/>
              <w:bCs w:val="0"/>
              <w:noProof/>
              <w:lang w:eastAsia="sv-SE"/>
            </w:rPr>
          </w:pPr>
          <w:hyperlink w:anchor="_Toc414568891" w:history="1">
            <w:r w:rsidRPr="00533B71">
              <w:rPr>
                <w:rStyle w:val="Hyperlnk"/>
                <w:noProof/>
              </w:rPr>
              <w:t>2.3</w:t>
            </w:r>
            <w:r>
              <w:rPr>
                <w:rFonts w:asciiTheme="minorHAnsi" w:eastAsiaTheme="minorEastAsia" w:hAnsiTheme="minorHAnsi" w:cstheme="minorBidi"/>
                <w:bCs w:val="0"/>
                <w:noProof/>
                <w:lang w:eastAsia="sv-SE"/>
              </w:rPr>
              <w:tab/>
            </w:r>
            <w:r w:rsidRPr="00533B71">
              <w:rPr>
                <w:rStyle w:val="Hyperlnk"/>
                <w:noProof/>
              </w:rPr>
              <w:t>Styrbeteende</w:t>
            </w:r>
            <w:r>
              <w:rPr>
                <w:noProof/>
                <w:webHidden/>
              </w:rPr>
              <w:tab/>
            </w:r>
            <w:r>
              <w:rPr>
                <w:noProof/>
                <w:webHidden/>
              </w:rPr>
              <w:fldChar w:fldCharType="begin"/>
            </w:r>
            <w:r>
              <w:rPr>
                <w:noProof/>
                <w:webHidden/>
              </w:rPr>
              <w:instrText xml:space="preserve"> PAGEREF _Toc414568891 \h </w:instrText>
            </w:r>
            <w:r>
              <w:rPr>
                <w:noProof/>
                <w:webHidden/>
              </w:rPr>
            </w:r>
            <w:r>
              <w:rPr>
                <w:noProof/>
                <w:webHidden/>
              </w:rPr>
              <w:fldChar w:fldCharType="separate"/>
            </w:r>
            <w:r>
              <w:rPr>
                <w:noProof/>
                <w:webHidden/>
              </w:rPr>
              <w:t>4</w:t>
            </w:r>
            <w:r>
              <w:rPr>
                <w:noProof/>
                <w:webHidden/>
              </w:rPr>
              <w:fldChar w:fldCharType="end"/>
            </w:r>
          </w:hyperlink>
        </w:p>
        <w:p w14:paraId="1BAE441F" w14:textId="77777777" w:rsidR="00CF1B5E" w:rsidRDefault="00CF1B5E">
          <w:pPr>
            <w:pStyle w:val="Innehll3"/>
            <w:tabs>
              <w:tab w:val="left" w:pos="1320"/>
              <w:tab w:val="right" w:leader="dot" w:pos="9010"/>
            </w:tabs>
            <w:rPr>
              <w:rFonts w:asciiTheme="minorHAnsi" w:eastAsiaTheme="minorEastAsia" w:hAnsiTheme="minorHAnsi" w:cstheme="minorBidi"/>
              <w:noProof/>
              <w:sz w:val="22"/>
              <w:lang w:eastAsia="sv-SE"/>
            </w:rPr>
          </w:pPr>
          <w:hyperlink w:anchor="_Toc414568892" w:history="1">
            <w:r w:rsidRPr="00533B71">
              <w:rPr>
                <w:rStyle w:val="Hyperlnk"/>
                <w:noProof/>
              </w:rPr>
              <w:t>2.3.1</w:t>
            </w:r>
            <w:r>
              <w:rPr>
                <w:rFonts w:asciiTheme="minorHAnsi" w:eastAsiaTheme="minorEastAsia" w:hAnsiTheme="minorHAnsi" w:cstheme="minorBidi"/>
                <w:noProof/>
                <w:sz w:val="22"/>
                <w:lang w:eastAsia="sv-SE"/>
              </w:rPr>
              <w:tab/>
            </w:r>
            <w:r w:rsidRPr="00533B71">
              <w:rPr>
                <w:rStyle w:val="Hyperlnk"/>
                <w:noProof/>
              </w:rPr>
              <w:t>Sök</w:t>
            </w:r>
            <w:r>
              <w:rPr>
                <w:noProof/>
                <w:webHidden/>
              </w:rPr>
              <w:tab/>
            </w:r>
            <w:r>
              <w:rPr>
                <w:noProof/>
                <w:webHidden/>
              </w:rPr>
              <w:fldChar w:fldCharType="begin"/>
            </w:r>
            <w:r>
              <w:rPr>
                <w:noProof/>
                <w:webHidden/>
              </w:rPr>
              <w:instrText xml:space="preserve"> PAGEREF _Toc414568892 \h </w:instrText>
            </w:r>
            <w:r>
              <w:rPr>
                <w:noProof/>
                <w:webHidden/>
              </w:rPr>
            </w:r>
            <w:r>
              <w:rPr>
                <w:noProof/>
                <w:webHidden/>
              </w:rPr>
              <w:fldChar w:fldCharType="separate"/>
            </w:r>
            <w:r>
              <w:rPr>
                <w:noProof/>
                <w:webHidden/>
              </w:rPr>
              <w:t>4</w:t>
            </w:r>
            <w:r>
              <w:rPr>
                <w:noProof/>
                <w:webHidden/>
              </w:rPr>
              <w:fldChar w:fldCharType="end"/>
            </w:r>
          </w:hyperlink>
        </w:p>
        <w:p w14:paraId="07781A3A" w14:textId="77777777" w:rsidR="00CF1B5E" w:rsidRDefault="00CF1B5E">
          <w:pPr>
            <w:pStyle w:val="Innehll3"/>
            <w:tabs>
              <w:tab w:val="left" w:pos="1320"/>
              <w:tab w:val="right" w:leader="dot" w:pos="9010"/>
            </w:tabs>
            <w:rPr>
              <w:rFonts w:asciiTheme="minorHAnsi" w:eastAsiaTheme="minorEastAsia" w:hAnsiTheme="minorHAnsi" w:cstheme="minorBidi"/>
              <w:noProof/>
              <w:sz w:val="22"/>
              <w:lang w:eastAsia="sv-SE"/>
            </w:rPr>
          </w:pPr>
          <w:hyperlink w:anchor="_Toc414568893" w:history="1">
            <w:r w:rsidRPr="00533B71">
              <w:rPr>
                <w:rStyle w:val="Hyperlnk"/>
                <w:noProof/>
              </w:rPr>
              <w:t>2.3.2</w:t>
            </w:r>
            <w:r>
              <w:rPr>
                <w:rFonts w:asciiTheme="minorHAnsi" w:eastAsiaTheme="minorEastAsia" w:hAnsiTheme="minorHAnsi" w:cstheme="minorBidi"/>
                <w:noProof/>
                <w:sz w:val="22"/>
                <w:lang w:eastAsia="sv-SE"/>
              </w:rPr>
              <w:tab/>
            </w:r>
            <w:r w:rsidRPr="00533B71">
              <w:rPr>
                <w:rStyle w:val="Hyperlnk"/>
                <w:noProof/>
              </w:rPr>
              <w:t>Ankomst</w:t>
            </w:r>
            <w:r>
              <w:rPr>
                <w:noProof/>
                <w:webHidden/>
              </w:rPr>
              <w:tab/>
            </w:r>
            <w:r>
              <w:rPr>
                <w:noProof/>
                <w:webHidden/>
              </w:rPr>
              <w:fldChar w:fldCharType="begin"/>
            </w:r>
            <w:r>
              <w:rPr>
                <w:noProof/>
                <w:webHidden/>
              </w:rPr>
              <w:instrText xml:space="preserve"> PAGEREF _Toc414568893 \h </w:instrText>
            </w:r>
            <w:r>
              <w:rPr>
                <w:noProof/>
                <w:webHidden/>
              </w:rPr>
            </w:r>
            <w:r>
              <w:rPr>
                <w:noProof/>
                <w:webHidden/>
              </w:rPr>
              <w:fldChar w:fldCharType="separate"/>
            </w:r>
            <w:r>
              <w:rPr>
                <w:noProof/>
                <w:webHidden/>
              </w:rPr>
              <w:t>5</w:t>
            </w:r>
            <w:r>
              <w:rPr>
                <w:noProof/>
                <w:webHidden/>
              </w:rPr>
              <w:fldChar w:fldCharType="end"/>
            </w:r>
          </w:hyperlink>
        </w:p>
        <w:p w14:paraId="2592E90E" w14:textId="77777777" w:rsidR="00CF1B5E" w:rsidRDefault="00CF1B5E">
          <w:pPr>
            <w:pStyle w:val="Innehll3"/>
            <w:tabs>
              <w:tab w:val="left" w:pos="1320"/>
              <w:tab w:val="right" w:leader="dot" w:pos="9010"/>
            </w:tabs>
            <w:rPr>
              <w:rFonts w:asciiTheme="minorHAnsi" w:eastAsiaTheme="minorEastAsia" w:hAnsiTheme="minorHAnsi" w:cstheme="minorBidi"/>
              <w:noProof/>
              <w:sz w:val="22"/>
              <w:lang w:eastAsia="sv-SE"/>
            </w:rPr>
          </w:pPr>
          <w:hyperlink w:anchor="_Toc414568894" w:history="1">
            <w:r w:rsidRPr="00533B71">
              <w:rPr>
                <w:rStyle w:val="Hyperlnk"/>
                <w:noProof/>
              </w:rPr>
              <w:t>2.3.3</w:t>
            </w:r>
            <w:r>
              <w:rPr>
                <w:rFonts w:asciiTheme="minorHAnsi" w:eastAsiaTheme="minorEastAsia" w:hAnsiTheme="minorHAnsi" w:cstheme="minorBidi"/>
                <w:noProof/>
                <w:sz w:val="22"/>
                <w:lang w:eastAsia="sv-SE"/>
              </w:rPr>
              <w:tab/>
            </w:r>
            <w:r w:rsidRPr="00533B71">
              <w:rPr>
                <w:rStyle w:val="Hyperlnk"/>
                <w:noProof/>
              </w:rPr>
              <w:t>Väggundvikande</w:t>
            </w:r>
            <w:r>
              <w:rPr>
                <w:noProof/>
                <w:webHidden/>
              </w:rPr>
              <w:tab/>
            </w:r>
            <w:r>
              <w:rPr>
                <w:noProof/>
                <w:webHidden/>
              </w:rPr>
              <w:fldChar w:fldCharType="begin"/>
            </w:r>
            <w:r>
              <w:rPr>
                <w:noProof/>
                <w:webHidden/>
              </w:rPr>
              <w:instrText xml:space="preserve"> PAGEREF _Toc414568894 \h </w:instrText>
            </w:r>
            <w:r>
              <w:rPr>
                <w:noProof/>
                <w:webHidden/>
              </w:rPr>
            </w:r>
            <w:r>
              <w:rPr>
                <w:noProof/>
                <w:webHidden/>
              </w:rPr>
              <w:fldChar w:fldCharType="separate"/>
            </w:r>
            <w:r>
              <w:rPr>
                <w:noProof/>
                <w:webHidden/>
              </w:rPr>
              <w:t>6</w:t>
            </w:r>
            <w:r>
              <w:rPr>
                <w:noProof/>
                <w:webHidden/>
              </w:rPr>
              <w:fldChar w:fldCharType="end"/>
            </w:r>
          </w:hyperlink>
        </w:p>
        <w:p w14:paraId="10038A97" w14:textId="77777777" w:rsidR="00CF1B5E" w:rsidRDefault="00CF1B5E">
          <w:pPr>
            <w:pStyle w:val="Innehll3"/>
            <w:tabs>
              <w:tab w:val="left" w:pos="1320"/>
              <w:tab w:val="right" w:leader="dot" w:pos="9010"/>
            </w:tabs>
            <w:rPr>
              <w:rFonts w:asciiTheme="minorHAnsi" w:eastAsiaTheme="minorEastAsia" w:hAnsiTheme="minorHAnsi" w:cstheme="minorBidi"/>
              <w:noProof/>
              <w:sz w:val="22"/>
              <w:lang w:eastAsia="sv-SE"/>
            </w:rPr>
          </w:pPr>
          <w:hyperlink w:anchor="_Toc414568895" w:history="1">
            <w:r w:rsidRPr="00533B71">
              <w:rPr>
                <w:rStyle w:val="Hyperlnk"/>
                <w:noProof/>
              </w:rPr>
              <w:t>2.3.4</w:t>
            </w:r>
            <w:r>
              <w:rPr>
                <w:rFonts w:asciiTheme="minorHAnsi" w:eastAsiaTheme="minorEastAsia" w:hAnsiTheme="minorHAnsi" w:cstheme="minorBidi"/>
                <w:noProof/>
                <w:sz w:val="22"/>
                <w:lang w:eastAsia="sv-SE"/>
              </w:rPr>
              <w:tab/>
            </w:r>
            <w:r w:rsidRPr="00533B71">
              <w:rPr>
                <w:rStyle w:val="Hyperlnk"/>
                <w:noProof/>
              </w:rPr>
              <w:t>Vägföljning</w:t>
            </w:r>
            <w:r>
              <w:rPr>
                <w:noProof/>
                <w:webHidden/>
              </w:rPr>
              <w:tab/>
            </w:r>
            <w:r>
              <w:rPr>
                <w:noProof/>
                <w:webHidden/>
              </w:rPr>
              <w:fldChar w:fldCharType="begin"/>
            </w:r>
            <w:r>
              <w:rPr>
                <w:noProof/>
                <w:webHidden/>
              </w:rPr>
              <w:instrText xml:space="preserve"> PAGEREF _Toc414568895 \h </w:instrText>
            </w:r>
            <w:r>
              <w:rPr>
                <w:noProof/>
                <w:webHidden/>
              </w:rPr>
            </w:r>
            <w:r>
              <w:rPr>
                <w:noProof/>
                <w:webHidden/>
              </w:rPr>
              <w:fldChar w:fldCharType="separate"/>
            </w:r>
            <w:r>
              <w:rPr>
                <w:noProof/>
                <w:webHidden/>
              </w:rPr>
              <w:t>7</w:t>
            </w:r>
            <w:r>
              <w:rPr>
                <w:noProof/>
                <w:webHidden/>
              </w:rPr>
              <w:fldChar w:fldCharType="end"/>
            </w:r>
          </w:hyperlink>
        </w:p>
        <w:p w14:paraId="72E887C9" w14:textId="77777777" w:rsidR="00CF1B5E" w:rsidRDefault="00CF1B5E">
          <w:pPr>
            <w:pStyle w:val="Innehll3"/>
            <w:tabs>
              <w:tab w:val="left" w:pos="1320"/>
              <w:tab w:val="right" w:leader="dot" w:pos="9010"/>
            </w:tabs>
            <w:rPr>
              <w:rFonts w:asciiTheme="minorHAnsi" w:eastAsiaTheme="minorEastAsia" w:hAnsiTheme="minorHAnsi" w:cstheme="minorBidi"/>
              <w:noProof/>
              <w:sz w:val="22"/>
              <w:lang w:eastAsia="sv-SE"/>
            </w:rPr>
          </w:pPr>
          <w:hyperlink w:anchor="_Toc414568896" w:history="1">
            <w:r w:rsidRPr="00533B71">
              <w:rPr>
                <w:rStyle w:val="Hyperlnk"/>
                <w:noProof/>
              </w:rPr>
              <w:t>2.3.5</w:t>
            </w:r>
            <w:r>
              <w:rPr>
                <w:rFonts w:asciiTheme="minorHAnsi" w:eastAsiaTheme="minorEastAsia" w:hAnsiTheme="minorHAnsi" w:cstheme="minorBidi"/>
                <w:noProof/>
                <w:sz w:val="22"/>
                <w:lang w:eastAsia="sv-SE"/>
              </w:rPr>
              <w:tab/>
            </w:r>
            <w:r w:rsidRPr="00533B71">
              <w:rPr>
                <w:rStyle w:val="Hyperlnk"/>
                <w:noProof/>
              </w:rPr>
              <w:t>Flödesfält</w:t>
            </w:r>
            <w:r>
              <w:rPr>
                <w:noProof/>
                <w:webHidden/>
              </w:rPr>
              <w:tab/>
            </w:r>
            <w:r>
              <w:rPr>
                <w:noProof/>
                <w:webHidden/>
              </w:rPr>
              <w:fldChar w:fldCharType="begin"/>
            </w:r>
            <w:r>
              <w:rPr>
                <w:noProof/>
                <w:webHidden/>
              </w:rPr>
              <w:instrText xml:space="preserve"> PAGEREF _Toc414568896 \h </w:instrText>
            </w:r>
            <w:r>
              <w:rPr>
                <w:noProof/>
                <w:webHidden/>
              </w:rPr>
            </w:r>
            <w:r>
              <w:rPr>
                <w:noProof/>
                <w:webHidden/>
              </w:rPr>
              <w:fldChar w:fldCharType="separate"/>
            </w:r>
            <w:r>
              <w:rPr>
                <w:noProof/>
                <w:webHidden/>
              </w:rPr>
              <w:t>8</w:t>
            </w:r>
            <w:r>
              <w:rPr>
                <w:noProof/>
                <w:webHidden/>
              </w:rPr>
              <w:fldChar w:fldCharType="end"/>
            </w:r>
          </w:hyperlink>
        </w:p>
        <w:p w14:paraId="5DAE2E6B" w14:textId="77777777" w:rsidR="00CF1B5E" w:rsidRDefault="00CF1B5E">
          <w:pPr>
            <w:pStyle w:val="Innehll3"/>
            <w:tabs>
              <w:tab w:val="left" w:pos="1320"/>
              <w:tab w:val="right" w:leader="dot" w:pos="9010"/>
            </w:tabs>
            <w:rPr>
              <w:rFonts w:asciiTheme="minorHAnsi" w:eastAsiaTheme="minorEastAsia" w:hAnsiTheme="minorHAnsi" w:cstheme="minorBidi"/>
              <w:noProof/>
              <w:sz w:val="22"/>
              <w:lang w:eastAsia="sv-SE"/>
            </w:rPr>
          </w:pPr>
          <w:hyperlink w:anchor="_Toc414568897" w:history="1">
            <w:r w:rsidRPr="00533B71">
              <w:rPr>
                <w:rStyle w:val="Hyperlnk"/>
                <w:noProof/>
              </w:rPr>
              <w:t>2.3.6</w:t>
            </w:r>
            <w:r>
              <w:rPr>
                <w:rFonts w:asciiTheme="minorHAnsi" w:eastAsiaTheme="minorEastAsia" w:hAnsiTheme="minorHAnsi" w:cstheme="minorBidi"/>
                <w:noProof/>
                <w:sz w:val="22"/>
                <w:lang w:eastAsia="sv-SE"/>
              </w:rPr>
              <w:tab/>
            </w:r>
            <w:r w:rsidRPr="00533B71">
              <w:rPr>
                <w:rStyle w:val="Hyperlnk"/>
                <w:noProof/>
              </w:rPr>
              <w:t>Flockbeteende</w:t>
            </w:r>
            <w:r>
              <w:rPr>
                <w:noProof/>
                <w:webHidden/>
              </w:rPr>
              <w:tab/>
            </w:r>
            <w:r>
              <w:rPr>
                <w:noProof/>
                <w:webHidden/>
              </w:rPr>
              <w:fldChar w:fldCharType="begin"/>
            </w:r>
            <w:r>
              <w:rPr>
                <w:noProof/>
                <w:webHidden/>
              </w:rPr>
              <w:instrText xml:space="preserve"> PAGEREF _Toc414568897 \h </w:instrText>
            </w:r>
            <w:r>
              <w:rPr>
                <w:noProof/>
                <w:webHidden/>
              </w:rPr>
            </w:r>
            <w:r>
              <w:rPr>
                <w:noProof/>
                <w:webHidden/>
              </w:rPr>
              <w:fldChar w:fldCharType="separate"/>
            </w:r>
            <w:r>
              <w:rPr>
                <w:noProof/>
                <w:webHidden/>
              </w:rPr>
              <w:t>9</w:t>
            </w:r>
            <w:r>
              <w:rPr>
                <w:noProof/>
                <w:webHidden/>
              </w:rPr>
              <w:fldChar w:fldCharType="end"/>
            </w:r>
          </w:hyperlink>
        </w:p>
        <w:p w14:paraId="7E379735" w14:textId="77777777" w:rsidR="00CF1B5E" w:rsidRDefault="00CF1B5E">
          <w:pPr>
            <w:pStyle w:val="Innehll2"/>
            <w:tabs>
              <w:tab w:val="left" w:pos="880"/>
              <w:tab w:val="right" w:leader="dot" w:pos="9010"/>
            </w:tabs>
            <w:rPr>
              <w:rFonts w:asciiTheme="minorHAnsi" w:eastAsiaTheme="minorEastAsia" w:hAnsiTheme="minorHAnsi" w:cstheme="minorBidi"/>
              <w:bCs w:val="0"/>
              <w:noProof/>
              <w:lang w:eastAsia="sv-SE"/>
            </w:rPr>
          </w:pPr>
          <w:hyperlink w:anchor="_Toc414568898" w:history="1">
            <w:r w:rsidRPr="00533B71">
              <w:rPr>
                <w:rStyle w:val="Hyperlnk"/>
                <w:noProof/>
              </w:rPr>
              <w:t>2.4</w:t>
            </w:r>
            <w:r>
              <w:rPr>
                <w:rFonts w:asciiTheme="minorHAnsi" w:eastAsiaTheme="minorEastAsia" w:hAnsiTheme="minorHAnsi" w:cstheme="minorBidi"/>
                <w:bCs w:val="0"/>
                <w:noProof/>
                <w:lang w:eastAsia="sv-SE"/>
              </w:rPr>
              <w:tab/>
            </w:r>
            <w:r w:rsidRPr="00533B71">
              <w:rPr>
                <w:rStyle w:val="Hyperlnk"/>
                <w:noProof/>
              </w:rPr>
              <w:t>Beräkningsmodell för kombination av styrbeteenden</w:t>
            </w:r>
            <w:r>
              <w:rPr>
                <w:noProof/>
                <w:webHidden/>
              </w:rPr>
              <w:tab/>
            </w:r>
            <w:r>
              <w:rPr>
                <w:noProof/>
                <w:webHidden/>
              </w:rPr>
              <w:fldChar w:fldCharType="begin"/>
            </w:r>
            <w:r>
              <w:rPr>
                <w:noProof/>
                <w:webHidden/>
              </w:rPr>
              <w:instrText xml:space="preserve"> PAGEREF _Toc414568898 \h </w:instrText>
            </w:r>
            <w:r>
              <w:rPr>
                <w:noProof/>
                <w:webHidden/>
              </w:rPr>
            </w:r>
            <w:r>
              <w:rPr>
                <w:noProof/>
                <w:webHidden/>
              </w:rPr>
              <w:fldChar w:fldCharType="separate"/>
            </w:r>
            <w:r>
              <w:rPr>
                <w:noProof/>
                <w:webHidden/>
              </w:rPr>
              <w:t>12</w:t>
            </w:r>
            <w:r>
              <w:rPr>
                <w:noProof/>
                <w:webHidden/>
              </w:rPr>
              <w:fldChar w:fldCharType="end"/>
            </w:r>
          </w:hyperlink>
        </w:p>
        <w:p w14:paraId="35B0D260" w14:textId="77777777" w:rsidR="00CF1B5E" w:rsidRDefault="00CF1B5E">
          <w:pPr>
            <w:pStyle w:val="Innehll3"/>
            <w:tabs>
              <w:tab w:val="left" w:pos="1320"/>
              <w:tab w:val="right" w:leader="dot" w:pos="9010"/>
            </w:tabs>
            <w:rPr>
              <w:rFonts w:asciiTheme="minorHAnsi" w:eastAsiaTheme="minorEastAsia" w:hAnsiTheme="minorHAnsi" w:cstheme="minorBidi"/>
              <w:noProof/>
              <w:sz w:val="22"/>
              <w:lang w:eastAsia="sv-SE"/>
            </w:rPr>
          </w:pPr>
          <w:hyperlink w:anchor="_Toc414568899" w:history="1">
            <w:r w:rsidRPr="00533B71">
              <w:rPr>
                <w:rStyle w:val="Hyperlnk"/>
                <w:noProof/>
              </w:rPr>
              <w:t>2.4.1</w:t>
            </w:r>
            <w:r>
              <w:rPr>
                <w:rFonts w:asciiTheme="minorHAnsi" w:eastAsiaTheme="minorEastAsia" w:hAnsiTheme="minorHAnsi" w:cstheme="minorBidi"/>
                <w:noProof/>
                <w:sz w:val="22"/>
                <w:lang w:eastAsia="sv-SE"/>
              </w:rPr>
              <w:tab/>
            </w:r>
            <w:r w:rsidRPr="00533B71">
              <w:rPr>
                <w:rStyle w:val="Hyperlnk"/>
                <w:noProof/>
              </w:rPr>
              <w:t>Viktad trunkerad summa</w:t>
            </w:r>
            <w:r>
              <w:rPr>
                <w:noProof/>
                <w:webHidden/>
              </w:rPr>
              <w:tab/>
            </w:r>
            <w:r>
              <w:rPr>
                <w:noProof/>
                <w:webHidden/>
              </w:rPr>
              <w:fldChar w:fldCharType="begin"/>
            </w:r>
            <w:r>
              <w:rPr>
                <w:noProof/>
                <w:webHidden/>
              </w:rPr>
              <w:instrText xml:space="preserve"> PAGEREF _Toc414568899 \h </w:instrText>
            </w:r>
            <w:r>
              <w:rPr>
                <w:noProof/>
                <w:webHidden/>
              </w:rPr>
            </w:r>
            <w:r>
              <w:rPr>
                <w:noProof/>
                <w:webHidden/>
              </w:rPr>
              <w:fldChar w:fldCharType="separate"/>
            </w:r>
            <w:r>
              <w:rPr>
                <w:noProof/>
                <w:webHidden/>
              </w:rPr>
              <w:t>12</w:t>
            </w:r>
            <w:r>
              <w:rPr>
                <w:noProof/>
                <w:webHidden/>
              </w:rPr>
              <w:fldChar w:fldCharType="end"/>
            </w:r>
          </w:hyperlink>
        </w:p>
        <w:p w14:paraId="5B838C1C" w14:textId="77777777" w:rsidR="00CF1B5E" w:rsidRDefault="00CF1B5E">
          <w:pPr>
            <w:pStyle w:val="Innehll3"/>
            <w:tabs>
              <w:tab w:val="left" w:pos="1320"/>
              <w:tab w:val="right" w:leader="dot" w:pos="9010"/>
            </w:tabs>
            <w:rPr>
              <w:rFonts w:asciiTheme="minorHAnsi" w:eastAsiaTheme="minorEastAsia" w:hAnsiTheme="minorHAnsi" w:cstheme="minorBidi"/>
              <w:noProof/>
              <w:sz w:val="22"/>
              <w:lang w:eastAsia="sv-SE"/>
            </w:rPr>
          </w:pPr>
          <w:hyperlink w:anchor="_Toc414568900" w:history="1">
            <w:r w:rsidRPr="00533B71">
              <w:rPr>
                <w:rStyle w:val="Hyperlnk"/>
                <w:noProof/>
              </w:rPr>
              <w:t>2.4.2</w:t>
            </w:r>
            <w:r>
              <w:rPr>
                <w:rFonts w:asciiTheme="minorHAnsi" w:eastAsiaTheme="minorEastAsia" w:hAnsiTheme="minorHAnsi" w:cstheme="minorBidi"/>
                <w:noProof/>
                <w:sz w:val="22"/>
                <w:lang w:eastAsia="sv-SE"/>
              </w:rPr>
              <w:tab/>
            </w:r>
            <w:r w:rsidRPr="00533B71">
              <w:rPr>
                <w:rStyle w:val="Hyperlnk"/>
                <w:noProof/>
              </w:rPr>
              <w:t>Viktad trunkerad summa med prioritering</w:t>
            </w:r>
            <w:r>
              <w:rPr>
                <w:noProof/>
                <w:webHidden/>
              </w:rPr>
              <w:tab/>
            </w:r>
            <w:r>
              <w:rPr>
                <w:noProof/>
                <w:webHidden/>
              </w:rPr>
              <w:fldChar w:fldCharType="begin"/>
            </w:r>
            <w:r>
              <w:rPr>
                <w:noProof/>
                <w:webHidden/>
              </w:rPr>
              <w:instrText xml:space="preserve"> PAGEREF _Toc414568900 \h </w:instrText>
            </w:r>
            <w:r>
              <w:rPr>
                <w:noProof/>
                <w:webHidden/>
              </w:rPr>
            </w:r>
            <w:r>
              <w:rPr>
                <w:noProof/>
                <w:webHidden/>
              </w:rPr>
              <w:fldChar w:fldCharType="separate"/>
            </w:r>
            <w:r>
              <w:rPr>
                <w:noProof/>
                <w:webHidden/>
              </w:rPr>
              <w:t>13</w:t>
            </w:r>
            <w:r>
              <w:rPr>
                <w:noProof/>
                <w:webHidden/>
              </w:rPr>
              <w:fldChar w:fldCharType="end"/>
            </w:r>
          </w:hyperlink>
        </w:p>
        <w:p w14:paraId="60A2E2D7" w14:textId="77777777" w:rsidR="00CF1B5E" w:rsidRDefault="00CF1B5E">
          <w:pPr>
            <w:pStyle w:val="Innehll2"/>
            <w:tabs>
              <w:tab w:val="left" w:pos="880"/>
              <w:tab w:val="right" w:leader="dot" w:pos="9010"/>
            </w:tabs>
            <w:rPr>
              <w:rFonts w:asciiTheme="minorHAnsi" w:eastAsiaTheme="minorEastAsia" w:hAnsiTheme="minorHAnsi" w:cstheme="minorBidi"/>
              <w:bCs w:val="0"/>
              <w:noProof/>
              <w:lang w:eastAsia="sv-SE"/>
            </w:rPr>
          </w:pPr>
          <w:hyperlink w:anchor="_Toc414568901" w:history="1">
            <w:r w:rsidRPr="00533B71">
              <w:rPr>
                <w:rStyle w:val="Hyperlnk"/>
                <w:noProof/>
              </w:rPr>
              <w:t>2.5</w:t>
            </w:r>
            <w:r>
              <w:rPr>
                <w:rFonts w:asciiTheme="minorHAnsi" w:eastAsiaTheme="minorEastAsia" w:hAnsiTheme="minorHAnsi" w:cstheme="minorBidi"/>
                <w:bCs w:val="0"/>
                <w:noProof/>
                <w:lang w:eastAsia="sv-SE"/>
              </w:rPr>
              <w:tab/>
            </w:r>
            <w:r w:rsidRPr="00533B71">
              <w:rPr>
                <w:rStyle w:val="Hyperlnk"/>
                <w:noProof/>
              </w:rPr>
              <w:t>Vägplanering</w:t>
            </w:r>
            <w:r>
              <w:rPr>
                <w:noProof/>
                <w:webHidden/>
              </w:rPr>
              <w:tab/>
            </w:r>
            <w:r>
              <w:rPr>
                <w:noProof/>
                <w:webHidden/>
              </w:rPr>
              <w:fldChar w:fldCharType="begin"/>
            </w:r>
            <w:r>
              <w:rPr>
                <w:noProof/>
                <w:webHidden/>
              </w:rPr>
              <w:instrText xml:space="preserve"> PAGEREF _Toc414568901 \h </w:instrText>
            </w:r>
            <w:r>
              <w:rPr>
                <w:noProof/>
                <w:webHidden/>
              </w:rPr>
            </w:r>
            <w:r>
              <w:rPr>
                <w:noProof/>
                <w:webHidden/>
              </w:rPr>
              <w:fldChar w:fldCharType="separate"/>
            </w:r>
            <w:r>
              <w:rPr>
                <w:noProof/>
                <w:webHidden/>
              </w:rPr>
              <w:t>13</w:t>
            </w:r>
            <w:r>
              <w:rPr>
                <w:noProof/>
                <w:webHidden/>
              </w:rPr>
              <w:fldChar w:fldCharType="end"/>
            </w:r>
          </w:hyperlink>
        </w:p>
        <w:p w14:paraId="63E535AF" w14:textId="77777777" w:rsidR="00CF1B5E" w:rsidRDefault="00CF1B5E">
          <w:pPr>
            <w:pStyle w:val="Innehll3"/>
            <w:tabs>
              <w:tab w:val="left" w:pos="1320"/>
              <w:tab w:val="right" w:leader="dot" w:pos="9010"/>
            </w:tabs>
            <w:rPr>
              <w:rFonts w:asciiTheme="minorHAnsi" w:eastAsiaTheme="minorEastAsia" w:hAnsiTheme="minorHAnsi" w:cstheme="minorBidi"/>
              <w:noProof/>
              <w:sz w:val="22"/>
              <w:lang w:eastAsia="sv-SE"/>
            </w:rPr>
          </w:pPr>
          <w:hyperlink w:anchor="_Toc414568902" w:history="1">
            <w:r w:rsidRPr="00533B71">
              <w:rPr>
                <w:rStyle w:val="Hyperlnk"/>
                <w:noProof/>
              </w:rPr>
              <w:t>2.5.1</w:t>
            </w:r>
            <w:r>
              <w:rPr>
                <w:rFonts w:asciiTheme="minorHAnsi" w:eastAsiaTheme="minorEastAsia" w:hAnsiTheme="minorHAnsi" w:cstheme="minorBidi"/>
                <w:noProof/>
                <w:sz w:val="22"/>
                <w:lang w:eastAsia="sv-SE"/>
              </w:rPr>
              <w:tab/>
            </w:r>
            <w:r w:rsidRPr="00533B71">
              <w:rPr>
                <w:rStyle w:val="Hyperlnk"/>
                <w:noProof/>
              </w:rPr>
              <w:t>A*</w:t>
            </w:r>
            <w:r>
              <w:rPr>
                <w:noProof/>
                <w:webHidden/>
              </w:rPr>
              <w:tab/>
            </w:r>
            <w:r>
              <w:rPr>
                <w:noProof/>
                <w:webHidden/>
              </w:rPr>
              <w:fldChar w:fldCharType="begin"/>
            </w:r>
            <w:r>
              <w:rPr>
                <w:noProof/>
                <w:webHidden/>
              </w:rPr>
              <w:instrText xml:space="preserve"> PAGEREF _Toc414568902 \h </w:instrText>
            </w:r>
            <w:r>
              <w:rPr>
                <w:noProof/>
                <w:webHidden/>
              </w:rPr>
            </w:r>
            <w:r>
              <w:rPr>
                <w:noProof/>
                <w:webHidden/>
              </w:rPr>
              <w:fldChar w:fldCharType="separate"/>
            </w:r>
            <w:r>
              <w:rPr>
                <w:noProof/>
                <w:webHidden/>
              </w:rPr>
              <w:t>14</w:t>
            </w:r>
            <w:r>
              <w:rPr>
                <w:noProof/>
                <w:webHidden/>
              </w:rPr>
              <w:fldChar w:fldCharType="end"/>
            </w:r>
          </w:hyperlink>
        </w:p>
        <w:p w14:paraId="6B4963C5" w14:textId="77777777" w:rsidR="00CF1B5E" w:rsidRDefault="00CF1B5E">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4568903" w:history="1">
            <w:r w:rsidRPr="00533B71">
              <w:rPr>
                <w:rStyle w:val="Hyperlnk"/>
                <w:noProof/>
              </w:rPr>
              <w:t>3</w:t>
            </w:r>
            <w:r>
              <w:rPr>
                <w:rFonts w:asciiTheme="minorHAnsi" w:eastAsiaTheme="minorEastAsia" w:hAnsiTheme="minorHAnsi" w:cstheme="minorBidi"/>
                <w:b w:val="0"/>
                <w:bCs w:val="0"/>
                <w:noProof/>
                <w:sz w:val="22"/>
                <w:szCs w:val="22"/>
                <w:lang w:eastAsia="sv-SE"/>
              </w:rPr>
              <w:tab/>
            </w:r>
            <w:r w:rsidRPr="00533B71">
              <w:rPr>
                <w:rStyle w:val="Hyperlnk"/>
                <w:noProof/>
              </w:rPr>
              <w:t>Problemformulering</w:t>
            </w:r>
            <w:r>
              <w:rPr>
                <w:noProof/>
                <w:webHidden/>
              </w:rPr>
              <w:tab/>
            </w:r>
            <w:r>
              <w:rPr>
                <w:noProof/>
                <w:webHidden/>
              </w:rPr>
              <w:fldChar w:fldCharType="begin"/>
            </w:r>
            <w:r>
              <w:rPr>
                <w:noProof/>
                <w:webHidden/>
              </w:rPr>
              <w:instrText xml:space="preserve"> PAGEREF _Toc414568903 \h </w:instrText>
            </w:r>
            <w:r>
              <w:rPr>
                <w:noProof/>
                <w:webHidden/>
              </w:rPr>
            </w:r>
            <w:r>
              <w:rPr>
                <w:noProof/>
                <w:webHidden/>
              </w:rPr>
              <w:fldChar w:fldCharType="separate"/>
            </w:r>
            <w:r>
              <w:rPr>
                <w:noProof/>
                <w:webHidden/>
              </w:rPr>
              <w:t>15</w:t>
            </w:r>
            <w:r>
              <w:rPr>
                <w:noProof/>
                <w:webHidden/>
              </w:rPr>
              <w:fldChar w:fldCharType="end"/>
            </w:r>
          </w:hyperlink>
        </w:p>
        <w:p w14:paraId="79857DAA" w14:textId="77777777" w:rsidR="00CF1B5E" w:rsidRDefault="00CF1B5E">
          <w:pPr>
            <w:pStyle w:val="Innehll2"/>
            <w:tabs>
              <w:tab w:val="left" w:pos="880"/>
              <w:tab w:val="right" w:leader="dot" w:pos="9010"/>
            </w:tabs>
            <w:rPr>
              <w:rFonts w:asciiTheme="minorHAnsi" w:eastAsiaTheme="minorEastAsia" w:hAnsiTheme="minorHAnsi" w:cstheme="minorBidi"/>
              <w:bCs w:val="0"/>
              <w:noProof/>
              <w:lang w:eastAsia="sv-SE"/>
            </w:rPr>
          </w:pPr>
          <w:hyperlink w:anchor="_Toc414568904" w:history="1">
            <w:r w:rsidRPr="00533B71">
              <w:rPr>
                <w:rStyle w:val="Hyperlnk"/>
                <w:noProof/>
              </w:rPr>
              <w:t>3.1</w:t>
            </w:r>
            <w:r>
              <w:rPr>
                <w:rFonts w:asciiTheme="minorHAnsi" w:eastAsiaTheme="minorEastAsia" w:hAnsiTheme="minorHAnsi" w:cstheme="minorBidi"/>
                <w:bCs w:val="0"/>
                <w:noProof/>
                <w:lang w:eastAsia="sv-SE"/>
              </w:rPr>
              <w:tab/>
            </w:r>
            <w:r w:rsidRPr="00533B71">
              <w:rPr>
                <w:rStyle w:val="Hyperlnk"/>
                <w:noProof/>
              </w:rPr>
              <w:t>Problembeskrivning</w:t>
            </w:r>
            <w:r>
              <w:rPr>
                <w:noProof/>
                <w:webHidden/>
              </w:rPr>
              <w:tab/>
            </w:r>
            <w:r>
              <w:rPr>
                <w:noProof/>
                <w:webHidden/>
              </w:rPr>
              <w:fldChar w:fldCharType="begin"/>
            </w:r>
            <w:r>
              <w:rPr>
                <w:noProof/>
                <w:webHidden/>
              </w:rPr>
              <w:instrText xml:space="preserve"> PAGEREF _Toc414568904 \h </w:instrText>
            </w:r>
            <w:r>
              <w:rPr>
                <w:noProof/>
                <w:webHidden/>
              </w:rPr>
            </w:r>
            <w:r>
              <w:rPr>
                <w:noProof/>
                <w:webHidden/>
              </w:rPr>
              <w:fldChar w:fldCharType="separate"/>
            </w:r>
            <w:r>
              <w:rPr>
                <w:noProof/>
                <w:webHidden/>
              </w:rPr>
              <w:t>15</w:t>
            </w:r>
            <w:r>
              <w:rPr>
                <w:noProof/>
                <w:webHidden/>
              </w:rPr>
              <w:fldChar w:fldCharType="end"/>
            </w:r>
          </w:hyperlink>
        </w:p>
        <w:p w14:paraId="1132E1C4" w14:textId="77777777" w:rsidR="00CF1B5E" w:rsidRDefault="00CF1B5E">
          <w:pPr>
            <w:pStyle w:val="Innehll3"/>
            <w:tabs>
              <w:tab w:val="left" w:pos="1320"/>
              <w:tab w:val="right" w:leader="dot" w:pos="9010"/>
            </w:tabs>
            <w:rPr>
              <w:rFonts w:asciiTheme="minorHAnsi" w:eastAsiaTheme="minorEastAsia" w:hAnsiTheme="minorHAnsi" w:cstheme="minorBidi"/>
              <w:noProof/>
              <w:sz w:val="22"/>
              <w:lang w:eastAsia="sv-SE"/>
            </w:rPr>
          </w:pPr>
          <w:hyperlink w:anchor="_Toc414568905" w:history="1">
            <w:r w:rsidRPr="00533B71">
              <w:rPr>
                <w:rStyle w:val="Hyperlnk"/>
                <w:noProof/>
              </w:rPr>
              <w:t>3.1.1</w:t>
            </w:r>
            <w:r>
              <w:rPr>
                <w:rFonts w:asciiTheme="minorHAnsi" w:eastAsiaTheme="minorEastAsia" w:hAnsiTheme="minorHAnsi" w:cstheme="minorBidi"/>
                <w:noProof/>
                <w:sz w:val="22"/>
                <w:lang w:eastAsia="sv-SE"/>
              </w:rPr>
              <w:tab/>
            </w:r>
            <w:r w:rsidRPr="00533B71">
              <w:rPr>
                <w:rStyle w:val="Hyperlnk"/>
                <w:noProof/>
              </w:rPr>
              <w:t>Delmål 1: Implementation</w:t>
            </w:r>
            <w:r>
              <w:rPr>
                <w:noProof/>
                <w:webHidden/>
              </w:rPr>
              <w:tab/>
            </w:r>
            <w:r>
              <w:rPr>
                <w:noProof/>
                <w:webHidden/>
              </w:rPr>
              <w:fldChar w:fldCharType="begin"/>
            </w:r>
            <w:r>
              <w:rPr>
                <w:noProof/>
                <w:webHidden/>
              </w:rPr>
              <w:instrText xml:space="preserve"> PAGEREF _Toc414568905 \h </w:instrText>
            </w:r>
            <w:r>
              <w:rPr>
                <w:noProof/>
                <w:webHidden/>
              </w:rPr>
            </w:r>
            <w:r>
              <w:rPr>
                <w:noProof/>
                <w:webHidden/>
              </w:rPr>
              <w:fldChar w:fldCharType="separate"/>
            </w:r>
            <w:r>
              <w:rPr>
                <w:noProof/>
                <w:webHidden/>
              </w:rPr>
              <w:t>16</w:t>
            </w:r>
            <w:r>
              <w:rPr>
                <w:noProof/>
                <w:webHidden/>
              </w:rPr>
              <w:fldChar w:fldCharType="end"/>
            </w:r>
          </w:hyperlink>
        </w:p>
        <w:p w14:paraId="680BCB2E" w14:textId="77777777" w:rsidR="00CF1B5E" w:rsidRDefault="00CF1B5E">
          <w:pPr>
            <w:pStyle w:val="Innehll3"/>
            <w:tabs>
              <w:tab w:val="left" w:pos="1320"/>
              <w:tab w:val="right" w:leader="dot" w:pos="9010"/>
            </w:tabs>
            <w:rPr>
              <w:rFonts w:asciiTheme="minorHAnsi" w:eastAsiaTheme="minorEastAsia" w:hAnsiTheme="minorHAnsi" w:cstheme="minorBidi"/>
              <w:noProof/>
              <w:sz w:val="22"/>
              <w:lang w:eastAsia="sv-SE"/>
            </w:rPr>
          </w:pPr>
          <w:hyperlink w:anchor="_Toc414568906" w:history="1">
            <w:r w:rsidRPr="00533B71">
              <w:rPr>
                <w:rStyle w:val="Hyperlnk"/>
                <w:noProof/>
              </w:rPr>
              <w:t>3.1.2</w:t>
            </w:r>
            <w:r>
              <w:rPr>
                <w:rFonts w:asciiTheme="minorHAnsi" w:eastAsiaTheme="minorEastAsia" w:hAnsiTheme="minorHAnsi" w:cstheme="minorBidi"/>
                <w:noProof/>
                <w:sz w:val="22"/>
                <w:lang w:eastAsia="sv-SE"/>
              </w:rPr>
              <w:tab/>
            </w:r>
            <w:r w:rsidRPr="00533B71">
              <w:rPr>
                <w:rStyle w:val="Hyperlnk"/>
                <w:noProof/>
              </w:rPr>
              <w:t>Delmål 2: Utvärdering</w:t>
            </w:r>
            <w:r>
              <w:rPr>
                <w:noProof/>
                <w:webHidden/>
              </w:rPr>
              <w:tab/>
            </w:r>
            <w:r>
              <w:rPr>
                <w:noProof/>
                <w:webHidden/>
              </w:rPr>
              <w:fldChar w:fldCharType="begin"/>
            </w:r>
            <w:r>
              <w:rPr>
                <w:noProof/>
                <w:webHidden/>
              </w:rPr>
              <w:instrText xml:space="preserve"> PAGEREF _Toc414568906 \h </w:instrText>
            </w:r>
            <w:r>
              <w:rPr>
                <w:noProof/>
                <w:webHidden/>
              </w:rPr>
            </w:r>
            <w:r>
              <w:rPr>
                <w:noProof/>
                <w:webHidden/>
              </w:rPr>
              <w:fldChar w:fldCharType="separate"/>
            </w:r>
            <w:r>
              <w:rPr>
                <w:noProof/>
                <w:webHidden/>
              </w:rPr>
              <w:t>16</w:t>
            </w:r>
            <w:r>
              <w:rPr>
                <w:noProof/>
                <w:webHidden/>
              </w:rPr>
              <w:fldChar w:fldCharType="end"/>
            </w:r>
          </w:hyperlink>
        </w:p>
        <w:p w14:paraId="277E9FA5" w14:textId="77777777" w:rsidR="00CF1B5E" w:rsidRDefault="00CF1B5E">
          <w:pPr>
            <w:pStyle w:val="Innehll2"/>
            <w:tabs>
              <w:tab w:val="left" w:pos="880"/>
              <w:tab w:val="right" w:leader="dot" w:pos="9010"/>
            </w:tabs>
            <w:rPr>
              <w:rFonts w:asciiTheme="minorHAnsi" w:eastAsiaTheme="minorEastAsia" w:hAnsiTheme="minorHAnsi" w:cstheme="minorBidi"/>
              <w:bCs w:val="0"/>
              <w:noProof/>
              <w:lang w:eastAsia="sv-SE"/>
            </w:rPr>
          </w:pPr>
          <w:hyperlink w:anchor="_Toc414568907" w:history="1">
            <w:r w:rsidRPr="00533B71">
              <w:rPr>
                <w:rStyle w:val="Hyperlnk"/>
                <w:noProof/>
              </w:rPr>
              <w:t>3.2</w:t>
            </w:r>
            <w:r>
              <w:rPr>
                <w:rFonts w:asciiTheme="minorHAnsi" w:eastAsiaTheme="minorEastAsia" w:hAnsiTheme="minorHAnsi" w:cstheme="minorBidi"/>
                <w:bCs w:val="0"/>
                <w:noProof/>
                <w:lang w:eastAsia="sv-SE"/>
              </w:rPr>
              <w:tab/>
            </w:r>
            <w:r w:rsidRPr="00533B71">
              <w:rPr>
                <w:rStyle w:val="Hyperlnk"/>
                <w:noProof/>
              </w:rPr>
              <w:t>Metodbeskrivning</w:t>
            </w:r>
            <w:r>
              <w:rPr>
                <w:noProof/>
                <w:webHidden/>
              </w:rPr>
              <w:tab/>
            </w:r>
            <w:r>
              <w:rPr>
                <w:noProof/>
                <w:webHidden/>
              </w:rPr>
              <w:fldChar w:fldCharType="begin"/>
            </w:r>
            <w:r>
              <w:rPr>
                <w:noProof/>
                <w:webHidden/>
              </w:rPr>
              <w:instrText xml:space="preserve"> PAGEREF _Toc414568907 \h </w:instrText>
            </w:r>
            <w:r>
              <w:rPr>
                <w:noProof/>
                <w:webHidden/>
              </w:rPr>
            </w:r>
            <w:r>
              <w:rPr>
                <w:noProof/>
                <w:webHidden/>
              </w:rPr>
              <w:fldChar w:fldCharType="separate"/>
            </w:r>
            <w:r>
              <w:rPr>
                <w:noProof/>
                <w:webHidden/>
              </w:rPr>
              <w:t>16</w:t>
            </w:r>
            <w:r>
              <w:rPr>
                <w:noProof/>
                <w:webHidden/>
              </w:rPr>
              <w:fldChar w:fldCharType="end"/>
            </w:r>
          </w:hyperlink>
        </w:p>
        <w:p w14:paraId="3FBF410D" w14:textId="77777777" w:rsidR="00CF1B5E" w:rsidRDefault="00CF1B5E">
          <w:pPr>
            <w:pStyle w:val="Innehll3"/>
            <w:tabs>
              <w:tab w:val="left" w:pos="1320"/>
              <w:tab w:val="right" w:leader="dot" w:pos="9010"/>
            </w:tabs>
            <w:rPr>
              <w:rFonts w:asciiTheme="minorHAnsi" w:eastAsiaTheme="minorEastAsia" w:hAnsiTheme="minorHAnsi" w:cstheme="minorBidi"/>
              <w:noProof/>
              <w:sz w:val="22"/>
              <w:lang w:eastAsia="sv-SE"/>
            </w:rPr>
          </w:pPr>
          <w:hyperlink w:anchor="_Toc414568908" w:history="1">
            <w:r w:rsidRPr="00533B71">
              <w:rPr>
                <w:rStyle w:val="Hyperlnk"/>
                <w:noProof/>
              </w:rPr>
              <w:t>3.2.1</w:t>
            </w:r>
            <w:r>
              <w:rPr>
                <w:rFonts w:asciiTheme="minorHAnsi" w:eastAsiaTheme="minorEastAsia" w:hAnsiTheme="minorHAnsi" w:cstheme="minorBidi"/>
                <w:noProof/>
                <w:sz w:val="22"/>
                <w:lang w:eastAsia="sv-SE"/>
              </w:rPr>
              <w:tab/>
            </w:r>
            <w:r w:rsidRPr="00533B71">
              <w:rPr>
                <w:rStyle w:val="Hyperlnk"/>
                <w:noProof/>
              </w:rPr>
              <w:t>Metod för delmål 1: Implementation</w:t>
            </w:r>
            <w:r>
              <w:rPr>
                <w:noProof/>
                <w:webHidden/>
              </w:rPr>
              <w:tab/>
            </w:r>
            <w:r>
              <w:rPr>
                <w:noProof/>
                <w:webHidden/>
              </w:rPr>
              <w:fldChar w:fldCharType="begin"/>
            </w:r>
            <w:r>
              <w:rPr>
                <w:noProof/>
                <w:webHidden/>
              </w:rPr>
              <w:instrText xml:space="preserve"> PAGEREF _Toc414568908 \h </w:instrText>
            </w:r>
            <w:r>
              <w:rPr>
                <w:noProof/>
                <w:webHidden/>
              </w:rPr>
            </w:r>
            <w:r>
              <w:rPr>
                <w:noProof/>
                <w:webHidden/>
              </w:rPr>
              <w:fldChar w:fldCharType="separate"/>
            </w:r>
            <w:r>
              <w:rPr>
                <w:noProof/>
                <w:webHidden/>
              </w:rPr>
              <w:t>16</w:t>
            </w:r>
            <w:r>
              <w:rPr>
                <w:noProof/>
                <w:webHidden/>
              </w:rPr>
              <w:fldChar w:fldCharType="end"/>
            </w:r>
          </w:hyperlink>
        </w:p>
        <w:p w14:paraId="272F6DD6" w14:textId="77777777" w:rsidR="00CF1B5E" w:rsidRDefault="00CF1B5E">
          <w:pPr>
            <w:pStyle w:val="Innehll3"/>
            <w:tabs>
              <w:tab w:val="left" w:pos="1320"/>
              <w:tab w:val="right" w:leader="dot" w:pos="9010"/>
            </w:tabs>
            <w:rPr>
              <w:rFonts w:asciiTheme="minorHAnsi" w:eastAsiaTheme="minorEastAsia" w:hAnsiTheme="minorHAnsi" w:cstheme="minorBidi"/>
              <w:noProof/>
              <w:sz w:val="22"/>
              <w:lang w:eastAsia="sv-SE"/>
            </w:rPr>
          </w:pPr>
          <w:hyperlink w:anchor="_Toc414568909" w:history="1">
            <w:r w:rsidRPr="00533B71">
              <w:rPr>
                <w:rStyle w:val="Hyperlnk"/>
                <w:noProof/>
              </w:rPr>
              <w:t>3.2.2</w:t>
            </w:r>
            <w:r>
              <w:rPr>
                <w:rFonts w:asciiTheme="minorHAnsi" w:eastAsiaTheme="minorEastAsia" w:hAnsiTheme="minorHAnsi" w:cstheme="minorBidi"/>
                <w:noProof/>
                <w:sz w:val="22"/>
                <w:lang w:eastAsia="sv-SE"/>
              </w:rPr>
              <w:tab/>
            </w:r>
            <w:r w:rsidRPr="00533B71">
              <w:rPr>
                <w:rStyle w:val="Hyperlnk"/>
                <w:noProof/>
              </w:rPr>
              <w:t>Metod för delmål 2: Utvärdering</w:t>
            </w:r>
            <w:r>
              <w:rPr>
                <w:noProof/>
                <w:webHidden/>
              </w:rPr>
              <w:tab/>
            </w:r>
            <w:r>
              <w:rPr>
                <w:noProof/>
                <w:webHidden/>
              </w:rPr>
              <w:fldChar w:fldCharType="begin"/>
            </w:r>
            <w:r>
              <w:rPr>
                <w:noProof/>
                <w:webHidden/>
              </w:rPr>
              <w:instrText xml:space="preserve"> PAGEREF _Toc414568909 \h </w:instrText>
            </w:r>
            <w:r>
              <w:rPr>
                <w:noProof/>
                <w:webHidden/>
              </w:rPr>
            </w:r>
            <w:r>
              <w:rPr>
                <w:noProof/>
                <w:webHidden/>
              </w:rPr>
              <w:fldChar w:fldCharType="separate"/>
            </w:r>
            <w:r>
              <w:rPr>
                <w:noProof/>
                <w:webHidden/>
              </w:rPr>
              <w:t>16</w:t>
            </w:r>
            <w:r>
              <w:rPr>
                <w:noProof/>
                <w:webHidden/>
              </w:rPr>
              <w:fldChar w:fldCharType="end"/>
            </w:r>
          </w:hyperlink>
        </w:p>
        <w:p w14:paraId="6195639C" w14:textId="77777777" w:rsidR="00CF1B5E" w:rsidRDefault="00CF1B5E">
          <w:pPr>
            <w:pStyle w:val="Innehll2"/>
            <w:tabs>
              <w:tab w:val="left" w:pos="880"/>
              <w:tab w:val="right" w:leader="dot" w:pos="9010"/>
            </w:tabs>
            <w:rPr>
              <w:rFonts w:asciiTheme="minorHAnsi" w:eastAsiaTheme="minorEastAsia" w:hAnsiTheme="minorHAnsi" w:cstheme="minorBidi"/>
              <w:bCs w:val="0"/>
              <w:noProof/>
              <w:lang w:eastAsia="sv-SE"/>
            </w:rPr>
          </w:pPr>
          <w:hyperlink w:anchor="_Toc414568910" w:history="1">
            <w:r w:rsidRPr="00533B71">
              <w:rPr>
                <w:rStyle w:val="Hyperlnk"/>
                <w:noProof/>
              </w:rPr>
              <w:t>3.3</w:t>
            </w:r>
            <w:r>
              <w:rPr>
                <w:rFonts w:asciiTheme="minorHAnsi" w:eastAsiaTheme="minorEastAsia" w:hAnsiTheme="minorHAnsi" w:cstheme="minorBidi"/>
                <w:bCs w:val="0"/>
                <w:noProof/>
                <w:lang w:eastAsia="sv-SE"/>
              </w:rPr>
              <w:tab/>
            </w:r>
            <w:r w:rsidRPr="00533B71">
              <w:rPr>
                <w:rStyle w:val="Hyperlnk"/>
                <w:noProof/>
              </w:rPr>
              <w:t>Metodreflektion</w:t>
            </w:r>
            <w:r>
              <w:rPr>
                <w:noProof/>
                <w:webHidden/>
              </w:rPr>
              <w:tab/>
            </w:r>
            <w:r>
              <w:rPr>
                <w:noProof/>
                <w:webHidden/>
              </w:rPr>
              <w:fldChar w:fldCharType="begin"/>
            </w:r>
            <w:r>
              <w:rPr>
                <w:noProof/>
                <w:webHidden/>
              </w:rPr>
              <w:instrText xml:space="preserve"> PAGEREF _Toc414568910 \h </w:instrText>
            </w:r>
            <w:r>
              <w:rPr>
                <w:noProof/>
                <w:webHidden/>
              </w:rPr>
            </w:r>
            <w:r>
              <w:rPr>
                <w:noProof/>
                <w:webHidden/>
              </w:rPr>
              <w:fldChar w:fldCharType="separate"/>
            </w:r>
            <w:r>
              <w:rPr>
                <w:noProof/>
                <w:webHidden/>
              </w:rPr>
              <w:t>17</w:t>
            </w:r>
            <w:r>
              <w:rPr>
                <w:noProof/>
                <w:webHidden/>
              </w:rPr>
              <w:fldChar w:fldCharType="end"/>
            </w:r>
          </w:hyperlink>
        </w:p>
        <w:p w14:paraId="3B1B52B4" w14:textId="77777777" w:rsidR="00CF1B5E" w:rsidRDefault="00CF1B5E">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4568911" w:history="1">
            <w:r w:rsidRPr="00533B71">
              <w:rPr>
                <w:rStyle w:val="Hyperlnk"/>
                <w:noProof/>
              </w:rPr>
              <w:t>4</w:t>
            </w:r>
            <w:r>
              <w:rPr>
                <w:rFonts w:asciiTheme="minorHAnsi" w:eastAsiaTheme="minorEastAsia" w:hAnsiTheme="minorHAnsi" w:cstheme="minorBidi"/>
                <w:b w:val="0"/>
                <w:bCs w:val="0"/>
                <w:noProof/>
                <w:sz w:val="22"/>
                <w:szCs w:val="22"/>
                <w:lang w:eastAsia="sv-SE"/>
              </w:rPr>
              <w:tab/>
            </w:r>
            <w:r w:rsidRPr="00533B71">
              <w:rPr>
                <w:rStyle w:val="Hyperlnk"/>
                <w:noProof/>
              </w:rPr>
              <w:t>Genomförande</w:t>
            </w:r>
            <w:r>
              <w:rPr>
                <w:noProof/>
                <w:webHidden/>
              </w:rPr>
              <w:tab/>
            </w:r>
            <w:r>
              <w:rPr>
                <w:noProof/>
                <w:webHidden/>
              </w:rPr>
              <w:fldChar w:fldCharType="begin"/>
            </w:r>
            <w:r>
              <w:rPr>
                <w:noProof/>
                <w:webHidden/>
              </w:rPr>
              <w:instrText xml:space="preserve"> PAGEREF _Toc414568911 \h </w:instrText>
            </w:r>
            <w:r>
              <w:rPr>
                <w:noProof/>
                <w:webHidden/>
              </w:rPr>
            </w:r>
            <w:r>
              <w:rPr>
                <w:noProof/>
                <w:webHidden/>
              </w:rPr>
              <w:fldChar w:fldCharType="separate"/>
            </w:r>
            <w:r>
              <w:rPr>
                <w:noProof/>
                <w:webHidden/>
              </w:rPr>
              <w:t>18</w:t>
            </w:r>
            <w:r>
              <w:rPr>
                <w:noProof/>
                <w:webHidden/>
              </w:rPr>
              <w:fldChar w:fldCharType="end"/>
            </w:r>
          </w:hyperlink>
        </w:p>
        <w:p w14:paraId="2240A6F9" w14:textId="77777777" w:rsidR="00CF1B5E" w:rsidRDefault="00CF1B5E">
          <w:pPr>
            <w:pStyle w:val="Innehll2"/>
            <w:tabs>
              <w:tab w:val="left" w:pos="880"/>
              <w:tab w:val="right" w:leader="dot" w:pos="9010"/>
            </w:tabs>
            <w:rPr>
              <w:rFonts w:asciiTheme="minorHAnsi" w:eastAsiaTheme="minorEastAsia" w:hAnsiTheme="minorHAnsi" w:cstheme="minorBidi"/>
              <w:bCs w:val="0"/>
              <w:noProof/>
              <w:lang w:eastAsia="sv-SE"/>
            </w:rPr>
          </w:pPr>
          <w:hyperlink w:anchor="_Toc414568912" w:history="1">
            <w:r w:rsidRPr="00533B71">
              <w:rPr>
                <w:rStyle w:val="Hyperlnk"/>
                <w:noProof/>
              </w:rPr>
              <w:t>4.1</w:t>
            </w:r>
            <w:r>
              <w:rPr>
                <w:rFonts w:asciiTheme="minorHAnsi" w:eastAsiaTheme="minorEastAsia" w:hAnsiTheme="minorHAnsi" w:cstheme="minorBidi"/>
                <w:bCs w:val="0"/>
                <w:noProof/>
                <w:lang w:eastAsia="sv-SE"/>
              </w:rPr>
              <w:tab/>
            </w:r>
            <w:r w:rsidRPr="00533B71">
              <w:rPr>
                <w:rStyle w:val="Hyperlnk"/>
                <w:noProof/>
              </w:rPr>
              <w:t>Förstudie</w:t>
            </w:r>
            <w:r>
              <w:rPr>
                <w:noProof/>
                <w:webHidden/>
              </w:rPr>
              <w:tab/>
            </w:r>
            <w:r>
              <w:rPr>
                <w:noProof/>
                <w:webHidden/>
              </w:rPr>
              <w:fldChar w:fldCharType="begin"/>
            </w:r>
            <w:r>
              <w:rPr>
                <w:noProof/>
                <w:webHidden/>
              </w:rPr>
              <w:instrText xml:space="preserve"> PAGEREF _Toc414568912 \h </w:instrText>
            </w:r>
            <w:r>
              <w:rPr>
                <w:noProof/>
                <w:webHidden/>
              </w:rPr>
            </w:r>
            <w:r>
              <w:rPr>
                <w:noProof/>
                <w:webHidden/>
              </w:rPr>
              <w:fldChar w:fldCharType="separate"/>
            </w:r>
            <w:r>
              <w:rPr>
                <w:noProof/>
                <w:webHidden/>
              </w:rPr>
              <w:t>18</w:t>
            </w:r>
            <w:r>
              <w:rPr>
                <w:noProof/>
                <w:webHidden/>
              </w:rPr>
              <w:fldChar w:fldCharType="end"/>
            </w:r>
          </w:hyperlink>
        </w:p>
        <w:p w14:paraId="2552614C" w14:textId="77777777" w:rsidR="00CF1B5E" w:rsidRDefault="00CF1B5E">
          <w:pPr>
            <w:pStyle w:val="Innehll2"/>
            <w:tabs>
              <w:tab w:val="left" w:pos="880"/>
              <w:tab w:val="right" w:leader="dot" w:pos="9010"/>
            </w:tabs>
            <w:rPr>
              <w:rFonts w:asciiTheme="minorHAnsi" w:eastAsiaTheme="minorEastAsia" w:hAnsiTheme="minorHAnsi" w:cstheme="minorBidi"/>
              <w:bCs w:val="0"/>
              <w:noProof/>
              <w:lang w:eastAsia="sv-SE"/>
            </w:rPr>
          </w:pPr>
          <w:hyperlink w:anchor="_Toc414568913" w:history="1">
            <w:r w:rsidRPr="00533B71">
              <w:rPr>
                <w:rStyle w:val="Hyperlnk"/>
                <w:noProof/>
              </w:rPr>
              <w:t>4.2</w:t>
            </w:r>
            <w:r>
              <w:rPr>
                <w:rFonts w:asciiTheme="minorHAnsi" w:eastAsiaTheme="minorEastAsia" w:hAnsiTheme="minorHAnsi" w:cstheme="minorBidi"/>
                <w:bCs w:val="0"/>
                <w:noProof/>
                <w:lang w:eastAsia="sv-SE"/>
              </w:rPr>
              <w:tab/>
            </w:r>
            <w:r w:rsidRPr="00533B71">
              <w:rPr>
                <w:rStyle w:val="Hyperlnk"/>
                <w:noProof/>
              </w:rPr>
              <w:t>Progressionsexempel: modellering</w:t>
            </w:r>
            <w:r>
              <w:rPr>
                <w:noProof/>
                <w:webHidden/>
              </w:rPr>
              <w:tab/>
            </w:r>
            <w:r>
              <w:rPr>
                <w:noProof/>
                <w:webHidden/>
              </w:rPr>
              <w:fldChar w:fldCharType="begin"/>
            </w:r>
            <w:r>
              <w:rPr>
                <w:noProof/>
                <w:webHidden/>
              </w:rPr>
              <w:instrText xml:space="preserve"> PAGEREF _Toc414568913 \h </w:instrText>
            </w:r>
            <w:r>
              <w:rPr>
                <w:noProof/>
                <w:webHidden/>
              </w:rPr>
            </w:r>
            <w:r>
              <w:rPr>
                <w:noProof/>
                <w:webHidden/>
              </w:rPr>
              <w:fldChar w:fldCharType="separate"/>
            </w:r>
            <w:r>
              <w:rPr>
                <w:noProof/>
                <w:webHidden/>
              </w:rPr>
              <w:t>18</w:t>
            </w:r>
            <w:r>
              <w:rPr>
                <w:noProof/>
                <w:webHidden/>
              </w:rPr>
              <w:fldChar w:fldCharType="end"/>
            </w:r>
          </w:hyperlink>
        </w:p>
        <w:p w14:paraId="646B54FB" w14:textId="77777777" w:rsidR="00CF1B5E" w:rsidRDefault="00CF1B5E">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4568914" w:history="1">
            <w:r w:rsidRPr="00533B71">
              <w:rPr>
                <w:rStyle w:val="Hyperlnk"/>
                <w:noProof/>
              </w:rPr>
              <w:t>5</w:t>
            </w:r>
            <w:r>
              <w:rPr>
                <w:rFonts w:asciiTheme="minorHAnsi" w:eastAsiaTheme="minorEastAsia" w:hAnsiTheme="minorHAnsi" w:cstheme="minorBidi"/>
                <w:b w:val="0"/>
                <w:bCs w:val="0"/>
                <w:noProof/>
                <w:sz w:val="22"/>
                <w:szCs w:val="22"/>
                <w:lang w:eastAsia="sv-SE"/>
              </w:rPr>
              <w:tab/>
            </w:r>
            <w:r w:rsidRPr="00533B71">
              <w:rPr>
                <w:rStyle w:val="Hyperlnk"/>
                <w:noProof/>
              </w:rPr>
              <w:t>Utvärdering</w:t>
            </w:r>
            <w:r>
              <w:rPr>
                <w:noProof/>
                <w:webHidden/>
              </w:rPr>
              <w:tab/>
            </w:r>
            <w:r>
              <w:rPr>
                <w:noProof/>
                <w:webHidden/>
              </w:rPr>
              <w:fldChar w:fldCharType="begin"/>
            </w:r>
            <w:r>
              <w:rPr>
                <w:noProof/>
                <w:webHidden/>
              </w:rPr>
              <w:instrText xml:space="preserve"> PAGEREF _Toc414568914 \h </w:instrText>
            </w:r>
            <w:r>
              <w:rPr>
                <w:noProof/>
                <w:webHidden/>
              </w:rPr>
            </w:r>
            <w:r>
              <w:rPr>
                <w:noProof/>
                <w:webHidden/>
              </w:rPr>
              <w:fldChar w:fldCharType="separate"/>
            </w:r>
            <w:r>
              <w:rPr>
                <w:noProof/>
                <w:webHidden/>
              </w:rPr>
              <w:t>19</w:t>
            </w:r>
            <w:r>
              <w:rPr>
                <w:noProof/>
                <w:webHidden/>
              </w:rPr>
              <w:fldChar w:fldCharType="end"/>
            </w:r>
          </w:hyperlink>
        </w:p>
        <w:p w14:paraId="04A8201E" w14:textId="77777777" w:rsidR="00CF1B5E" w:rsidRDefault="00CF1B5E">
          <w:pPr>
            <w:pStyle w:val="Innehll2"/>
            <w:tabs>
              <w:tab w:val="left" w:pos="880"/>
              <w:tab w:val="right" w:leader="dot" w:pos="9010"/>
            </w:tabs>
            <w:rPr>
              <w:rFonts w:asciiTheme="minorHAnsi" w:eastAsiaTheme="minorEastAsia" w:hAnsiTheme="minorHAnsi" w:cstheme="minorBidi"/>
              <w:bCs w:val="0"/>
              <w:noProof/>
              <w:lang w:eastAsia="sv-SE"/>
            </w:rPr>
          </w:pPr>
          <w:hyperlink w:anchor="_Toc414568915" w:history="1">
            <w:r w:rsidRPr="00533B71">
              <w:rPr>
                <w:rStyle w:val="Hyperlnk"/>
                <w:noProof/>
              </w:rPr>
              <w:t>5.1</w:t>
            </w:r>
            <w:r>
              <w:rPr>
                <w:rFonts w:asciiTheme="minorHAnsi" w:eastAsiaTheme="minorEastAsia" w:hAnsiTheme="minorHAnsi" w:cstheme="minorBidi"/>
                <w:bCs w:val="0"/>
                <w:noProof/>
                <w:lang w:eastAsia="sv-SE"/>
              </w:rPr>
              <w:tab/>
            </w:r>
            <w:r w:rsidRPr="00533B71">
              <w:rPr>
                <w:rStyle w:val="Hyperlnk"/>
                <w:noProof/>
              </w:rPr>
              <w:t>Presentation av undersökning</w:t>
            </w:r>
            <w:r>
              <w:rPr>
                <w:noProof/>
                <w:webHidden/>
              </w:rPr>
              <w:tab/>
            </w:r>
            <w:r>
              <w:rPr>
                <w:noProof/>
                <w:webHidden/>
              </w:rPr>
              <w:fldChar w:fldCharType="begin"/>
            </w:r>
            <w:r>
              <w:rPr>
                <w:noProof/>
                <w:webHidden/>
              </w:rPr>
              <w:instrText xml:space="preserve"> PAGEREF _Toc414568915 \h </w:instrText>
            </w:r>
            <w:r>
              <w:rPr>
                <w:noProof/>
                <w:webHidden/>
              </w:rPr>
            </w:r>
            <w:r>
              <w:rPr>
                <w:noProof/>
                <w:webHidden/>
              </w:rPr>
              <w:fldChar w:fldCharType="separate"/>
            </w:r>
            <w:r>
              <w:rPr>
                <w:noProof/>
                <w:webHidden/>
              </w:rPr>
              <w:t>19</w:t>
            </w:r>
            <w:r>
              <w:rPr>
                <w:noProof/>
                <w:webHidden/>
              </w:rPr>
              <w:fldChar w:fldCharType="end"/>
            </w:r>
          </w:hyperlink>
        </w:p>
        <w:p w14:paraId="40E4C6D6" w14:textId="77777777" w:rsidR="00CF1B5E" w:rsidRDefault="00CF1B5E">
          <w:pPr>
            <w:pStyle w:val="Innehll2"/>
            <w:tabs>
              <w:tab w:val="left" w:pos="880"/>
              <w:tab w:val="right" w:leader="dot" w:pos="9010"/>
            </w:tabs>
            <w:rPr>
              <w:rFonts w:asciiTheme="minorHAnsi" w:eastAsiaTheme="minorEastAsia" w:hAnsiTheme="minorHAnsi" w:cstheme="minorBidi"/>
              <w:bCs w:val="0"/>
              <w:noProof/>
              <w:lang w:eastAsia="sv-SE"/>
            </w:rPr>
          </w:pPr>
          <w:hyperlink w:anchor="_Toc414568916" w:history="1">
            <w:r w:rsidRPr="00533B71">
              <w:rPr>
                <w:rStyle w:val="Hyperlnk"/>
                <w:noProof/>
              </w:rPr>
              <w:t>5.2</w:t>
            </w:r>
            <w:r>
              <w:rPr>
                <w:rFonts w:asciiTheme="minorHAnsi" w:eastAsiaTheme="minorEastAsia" w:hAnsiTheme="minorHAnsi" w:cstheme="minorBidi"/>
                <w:bCs w:val="0"/>
                <w:noProof/>
                <w:lang w:eastAsia="sv-SE"/>
              </w:rPr>
              <w:tab/>
            </w:r>
            <w:r w:rsidRPr="00533B71">
              <w:rPr>
                <w:rStyle w:val="Hyperlnk"/>
                <w:noProof/>
              </w:rPr>
              <w:t>Analys</w:t>
            </w:r>
            <w:r>
              <w:rPr>
                <w:noProof/>
                <w:webHidden/>
              </w:rPr>
              <w:tab/>
            </w:r>
            <w:r>
              <w:rPr>
                <w:noProof/>
                <w:webHidden/>
              </w:rPr>
              <w:fldChar w:fldCharType="begin"/>
            </w:r>
            <w:r>
              <w:rPr>
                <w:noProof/>
                <w:webHidden/>
              </w:rPr>
              <w:instrText xml:space="preserve"> PAGEREF _Toc414568916 \h </w:instrText>
            </w:r>
            <w:r>
              <w:rPr>
                <w:noProof/>
                <w:webHidden/>
              </w:rPr>
            </w:r>
            <w:r>
              <w:rPr>
                <w:noProof/>
                <w:webHidden/>
              </w:rPr>
              <w:fldChar w:fldCharType="separate"/>
            </w:r>
            <w:r>
              <w:rPr>
                <w:noProof/>
                <w:webHidden/>
              </w:rPr>
              <w:t>19</w:t>
            </w:r>
            <w:r>
              <w:rPr>
                <w:noProof/>
                <w:webHidden/>
              </w:rPr>
              <w:fldChar w:fldCharType="end"/>
            </w:r>
          </w:hyperlink>
        </w:p>
        <w:p w14:paraId="23ACD277" w14:textId="77777777" w:rsidR="00CF1B5E" w:rsidRDefault="00CF1B5E">
          <w:pPr>
            <w:pStyle w:val="Innehll2"/>
            <w:tabs>
              <w:tab w:val="left" w:pos="880"/>
              <w:tab w:val="right" w:leader="dot" w:pos="9010"/>
            </w:tabs>
            <w:rPr>
              <w:rFonts w:asciiTheme="minorHAnsi" w:eastAsiaTheme="minorEastAsia" w:hAnsiTheme="minorHAnsi" w:cstheme="minorBidi"/>
              <w:bCs w:val="0"/>
              <w:noProof/>
              <w:lang w:eastAsia="sv-SE"/>
            </w:rPr>
          </w:pPr>
          <w:hyperlink w:anchor="_Toc414568917" w:history="1">
            <w:r w:rsidRPr="00533B71">
              <w:rPr>
                <w:rStyle w:val="Hyperlnk"/>
                <w:noProof/>
              </w:rPr>
              <w:t>5.3</w:t>
            </w:r>
            <w:r>
              <w:rPr>
                <w:rFonts w:asciiTheme="minorHAnsi" w:eastAsiaTheme="minorEastAsia" w:hAnsiTheme="minorHAnsi" w:cstheme="minorBidi"/>
                <w:bCs w:val="0"/>
                <w:noProof/>
                <w:lang w:eastAsia="sv-SE"/>
              </w:rPr>
              <w:tab/>
            </w:r>
            <w:r w:rsidRPr="00533B71">
              <w:rPr>
                <w:rStyle w:val="Hyperlnk"/>
                <w:noProof/>
              </w:rPr>
              <w:t>Slutsatser</w:t>
            </w:r>
            <w:r>
              <w:rPr>
                <w:noProof/>
                <w:webHidden/>
              </w:rPr>
              <w:tab/>
            </w:r>
            <w:r>
              <w:rPr>
                <w:noProof/>
                <w:webHidden/>
              </w:rPr>
              <w:fldChar w:fldCharType="begin"/>
            </w:r>
            <w:r>
              <w:rPr>
                <w:noProof/>
                <w:webHidden/>
              </w:rPr>
              <w:instrText xml:space="preserve"> PAGEREF _Toc414568917 \h </w:instrText>
            </w:r>
            <w:r>
              <w:rPr>
                <w:noProof/>
                <w:webHidden/>
              </w:rPr>
            </w:r>
            <w:r>
              <w:rPr>
                <w:noProof/>
                <w:webHidden/>
              </w:rPr>
              <w:fldChar w:fldCharType="separate"/>
            </w:r>
            <w:r>
              <w:rPr>
                <w:noProof/>
                <w:webHidden/>
              </w:rPr>
              <w:t>19</w:t>
            </w:r>
            <w:r>
              <w:rPr>
                <w:noProof/>
                <w:webHidden/>
              </w:rPr>
              <w:fldChar w:fldCharType="end"/>
            </w:r>
          </w:hyperlink>
        </w:p>
        <w:p w14:paraId="3812E716" w14:textId="77777777" w:rsidR="00CF1B5E" w:rsidRDefault="00CF1B5E">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4568918" w:history="1">
            <w:r w:rsidRPr="00533B71">
              <w:rPr>
                <w:rStyle w:val="Hyperlnk"/>
                <w:noProof/>
              </w:rPr>
              <w:t>6</w:t>
            </w:r>
            <w:r>
              <w:rPr>
                <w:rFonts w:asciiTheme="minorHAnsi" w:eastAsiaTheme="minorEastAsia" w:hAnsiTheme="minorHAnsi" w:cstheme="minorBidi"/>
                <w:b w:val="0"/>
                <w:bCs w:val="0"/>
                <w:noProof/>
                <w:sz w:val="22"/>
                <w:szCs w:val="22"/>
                <w:lang w:eastAsia="sv-SE"/>
              </w:rPr>
              <w:tab/>
            </w:r>
            <w:r w:rsidRPr="00533B71">
              <w:rPr>
                <w:rStyle w:val="Hyperlnk"/>
                <w:noProof/>
              </w:rPr>
              <w:t>Avslutande diskussion</w:t>
            </w:r>
            <w:r>
              <w:rPr>
                <w:noProof/>
                <w:webHidden/>
              </w:rPr>
              <w:tab/>
            </w:r>
            <w:r>
              <w:rPr>
                <w:noProof/>
                <w:webHidden/>
              </w:rPr>
              <w:fldChar w:fldCharType="begin"/>
            </w:r>
            <w:r>
              <w:rPr>
                <w:noProof/>
                <w:webHidden/>
              </w:rPr>
              <w:instrText xml:space="preserve"> PAGEREF _Toc414568918 \h </w:instrText>
            </w:r>
            <w:r>
              <w:rPr>
                <w:noProof/>
                <w:webHidden/>
              </w:rPr>
            </w:r>
            <w:r>
              <w:rPr>
                <w:noProof/>
                <w:webHidden/>
              </w:rPr>
              <w:fldChar w:fldCharType="separate"/>
            </w:r>
            <w:r>
              <w:rPr>
                <w:noProof/>
                <w:webHidden/>
              </w:rPr>
              <w:t>20</w:t>
            </w:r>
            <w:r>
              <w:rPr>
                <w:noProof/>
                <w:webHidden/>
              </w:rPr>
              <w:fldChar w:fldCharType="end"/>
            </w:r>
          </w:hyperlink>
        </w:p>
        <w:p w14:paraId="48381840" w14:textId="77777777" w:rsidR="00CF1B5E" w:rsidRDefault="00CF1B5E">
          <w:pPr>
            <w:pStyle w:val="Innehll2"/>
            <w:tabs>
              <w:tab w:val="left" w:pos="880"/>
              <w:tab w:val="right" w:leader="dot" w:pos="9010"/>
            </w:tabs>
            <w:rPr>
              <w:rFonts w:asciiTheme="minorHAnsi" w:eastAsiaTheme="minorEastAsia" w:hAnsiTheme="minorHAnsi" w:cstheme="minorBidi"/>
              <w:bCs w:val="0"/>
              <w:noProof/>
              <w:lang w:eastAsia="sv-SE"/>
            </w:rPr>
          </w:pPr>
          <w:hyperlink w:anchor="_Toc414568919" w:history="1">
            <w:r w:rsidRPr="00533B71">
              <w:rPr>
                <w:rStyle w:val="Hyperlnk"/>
                <w:noProof/>
              </w:rPr>
              <w:t>6.1</w:t>
            </w:r>
            <w:r>
              <w:rPr>
                <w:rFonts w:asciiTheme="minorHAnsi" w:eastAsiaTheme="minorEastAsia" w:hAnsiTheme="minorHAnsi" w:cstheme="minorBidi"/>
                <w:bCs w:val="0"/>
                <w:noProof/>
                <w:lang w:eastAsia="sv-SE"/>
              </w:rPr>
              <w:tab/>
            </w:r>
            <w:r w:rsidRPr="00533B71">
              <w:rPr>
                <w:rStyle w:val="Hyperlnk"/>
                <w:noProof/>
              </w:rPr>
              <w:t>Sammanfattning</w:t>
            </w:r>
            <w:r>
              <w:rPr>
                <w:noProof/>
                <w:webHidden/>
              </w:rPr>
              <w:tab/>
            </w:r>
            <w:r>
              <w:rPr>
                <w:noProof/>
                <w:webHidden/>
              </w:rPr>
              <w:fldChar w:fldCharType="begin"/>
            </w:r>
            <w:r>
              <w:rPr>
                <w:noProof/>
                <w:webHidden/>
              </w:rPr>
              <w:instrText xml:space="preserve"> PAGEREF _Toc414568919 \h </w:instrText>
            </w:r>
            <w:r>
              <w:rPr>
                <w:noProof/>
                <w:webHidden/>
              </w:rPr>
            </w:r>
            <w:r>
              <w:rPr>
                <w:noProof/>
                <w:webHidden/>
              </w:rPr>
              <w:fldChar w:fldCharType="separate"/>
            </w:r>
            <w:r>
              <w:rPr>
                <w:noProof/>
                <w:webHidden/>
              </w:rPr>
              <w:t>20</w:t>
            </w:r>
            <w:r>
              <w:rPr>
                <w:noProof/>
                <w:webHidden/>
              </w:rPr>
              <w:fldChar w:fldCharType="end"/>
            </w:r>
          </w:hyperlink>
        </w:p>
        <w:p w14:paraId="2B072040" w14:textId="77777777" w:rsidR="00CF1B5E" w:rsidRDefault="00CF1B5E">
          <w:pPr>
            <w:pStyle w:val="Innehll2"/>
            <w:tabs>
              <w:tab w:val="left" w:pos="880"/>
              <w:tab w:val="right" w:leader="dot" w:pos="9010"/>
            </w:tabs>
            <w:rPr>
              <w:rFonts w:asciiTheme="minorHAnsi" w:eastAsiaTheme="minorEastAsia" w:hAnsiTheme="minorHAnsi" w:cstheme="minorBidi"/>
              <w:bCs w:val="0"/>
              <w:noProof/>
              <w:lang w:eastAsia="sv-SE"/>
            </w:rPr>
          </w:pPr>
          <w:hyperlink w:anchor="_Toc414568920" w:history="1">
            <w:r w:rsidRPr="00533B71">
              <w:rPr>
                <w:rStyle w:val="Hyperlnk"/>
                <w:noProof/>
              </w:rPr>
              <w:t>6.2</w:t>
            </w:r>
            <w:r>
              <w:rPr>
                <w:rFonts w:asciiTheme="minorHAnsi" w:eastAsiaTheme="minorEastAsia" w:hAnsiTheme="minorHAnsi" w:cstheme="minorBidi"/>
                <w:bCs w:val="0"/>
                <w:noProof/>
                <w:lang w:eastAsia="sv-SE"/>
              </w:rPr>
              <w:tab/>
            </w:r>
            <w:r w:rsidRPr="00533B71">
              <w:rPr>
                <w:rStyle w:val="Hyperlnk"/>
                <w:noProof/>
              </w:rPr>
              <w:t>Diskussion</w:t>
            </w:r>
            <w:r>
              <w:rPr>
                <w:noProof/>
                <w:webHidden/>
              </w:rPr>
              <w:tab/>
            </w:r>
            <w:r>
              <w:rPr>
                <w:noProof/>
                <w:webHidden/>
              </w:rPr>
              <w:fldChar w:fldCharType="begin"/>
            </w:r>
            <w:r>
              <w:rPr>
                <w:noProof/>
                <w:webHidden/>
              </w:rPr>
              <w:instrText xml:space="preserve"> PAGEREF _Toc414568920 \h </w:instrText>
            </w:r>
            <w:r>
              <w:rPr>
                <w:noProof/>
                <w:webHidden/>
              </w:rPr>
            </w:r>
            <w:r>
              <w:rPr>
                <w:noProof/>
                <w:webHidden/>
              </w:rPr>
              <w:fldChar w:fldCharType="separate"/>
            </w:r>
            <w:r>
              <w:rPr>
                <w:noProof/>
                <w:webHidden/>
              </w:rPr>
              <w:t>20</w:t>
            </w:r>
            <w:r>
              <w:rPr>
                <w:noProof/>
                <w:webHidden/>
              </w:rPr>
              <w:fldChar w:fldCharType="end"/>
            </w:r>
          </w:hyperlink>
        </w:p>
        <w:p w14:paraId="4B6CF84A" w14:textId="77777777" w:rsidR="00CF1B5E" w:rsidRDefault="00CF1B5E">
          <w:pPr>
            <w:pStyle w:val="Innehll2"/>
            <w:tabs>
              <w:tab w:val="left" w:pos="880"/>
              <w:tab w:val="right" w:leader="dot" w:pos="9010"/>
            </w:tabs>
            <w:rPr>
              <w:rFonts w:asciiTheme="minorHAnsi" w:eastAsiaTheme="minorEastAsia" w:hAnsiTheme="minorHAnsi" w:cstheme="minorBidi"/>
              <w:bCs w:val="0"/>
              <w:noProof/>
              <w:lang w:eastAsia="sv-SE"/>
            </w:rPr>
          </w:pPr>
          <w:hyperlink w:anchor="_Toc414568921" w:history="1">
            <w:r w:rsidRPr="00533B71">
              <w:rPr>
                <w:rStyle w:val="Hyperlnk"/>
                <w:noProof/>
              </w:rPr>
              <w:t>6.3</w:t>
            </w:r>
            <w:r>
              <w:rPr>
                <w:rFonts w:asciiTheme="minorHAnsi" w:eastAsiaTheme="minorEastAsia" w:hAnsiTheme="minorHAnsi" w:cstheme="minorBidi"/>
                <w:bCs w:val="0"/>
                <w:noProof/>
                <w:lang w:eastAsia="sv-SE"/>
              </w:rPr>
              <w:tab/>
            </w:r>
            <w:r w:rsidRPr="00533B71">
              <w:rPr>
                <w:rStyle w:val="Hyperlnk"/>
                <w:noProof/>
              </w:rPr>
              <w:t>Framtida arbete</w:t>
            </w:r>
            <w:r>
              <w:rPr>
                <w:noProof/>
                <w:webHidden/>
              </w:rPr>
              <w:tab/>
            </w:r>
            <w:r>
              <w:rPr>
                <w:noProof/>
                <w:webHidden/>
              </w:rPr>
              <w:fldChar w:fldCharType="begin"/>
            </w:r>
            <w:r>
              <w:rPr>
                <w:noProof/>
                <w:webHidden/>
              </w:rPr>
              <w:instrText xml:space="preserve"> PAGEREF _Toc414568921 \h </w:instrText>
            </w:r>
            <w:r>
              <w:rPr>
                <w:noProof/>
                <w:webHidden/>
              </w:rPr>
            </w:r>
            <w:r>
              <w:rPr>
                <w:noProof/>
                <w:webHidden/>
              </w:rPr>
              <w:fldChar w:fldCharType="separate"/>
            </w:r>
            <w:r>
              <w:rPr>
                <w:noProof/>
                <w:webHidden/>
              </w:rPr>
              <w:t>20</w:t>
            </w:r>
            <w:r>
              <w:rPr>
                <w:noProof/>
                <w:webHidden/>
              </w:rPr>
              <w:fldChar w:fldCharType="end"/>
            </w:r>
          </w:hyperlink>
        </w:p>
        <w:p w14:paraId="2E7DFBD6" w14:textId="77777777" w:rsidR="00CF1B5E" w:rsidRDefault="00CF1B5E">
          <w:pPr>
            <w:pStyle w:val="Innehll1"/>
            <w:tabs>
              <w:tab w:val="right" w:leader="dot" w:pos="9010"/>
            </w:tabs>
            <w:rPr>
              <w:rFonts w:asciiTheme="minorHAnsi" w:eastAsiaTheme="minorEastAsia" w:hAnsiTheme="minorHAnsi" w:cstheme="minorBidi"/>
              <w:b w:val="0"/>
              <w:bCs w:val="0"/>
              <w:noProof/>
              <w:sz w:val="22"/>
              <w:szCs w:val="22"/>
              <w:lang w:eastAsia="sv-SE"/>
            </w:rPr>
          </w:pPr>
          <w:hyperlink w:anchor="_Toc414568922" w:history="1">
            <w:r w:rsidRPr="00533B71">
              <w:rPr>
                <w:rStyle w:val="Hyperlnk"/>
                <w:noProof/>
              </w:rPr>
              <w:t>Referenser</w:t>
            </w:r>
            <w:r>
              <w:rPr>
                <w:noProof/>
                <w:webHidden/>
              </w:rPr>
              <w:tab/>
            </w:r>
            <w:r>
              <w:rPr>
                <w:noProof/>
                <w:webHidden/>
              </w:rPr>
              <w:fldChar w:fldCharType="begin"/>
            </w:r>
            <w:r>
              <w:rPr>
                <w:noProof/>
                <w:webHidden/>
              </w:rPr>
              <w:instrText xml:space="preserve"> PAGEREF _Toc414568922 \h </w:instrText>
            </w:r>
            <w:r>
              <w:rPr>
                <w:noProof/>
                <w:webHidden/>
              </w:rPr>
            </w:r>
            <w:r>
              <w:rPr>
                <w:noProof/>
                <w:webHidden/>
              </w:rPr>
              <w:fldChar w:fldCharType="separate"/>
            </w:r>
            <w:r>
              <w:rPr>
                <w:noProof/>
                <w:webHidden/>
              </w:rPr>
              <w:t>21</w:t>
            </w:r>
            <w:r>
              <w:rPr>
                <w:noProof/>
                <w:webHidden/>
              </w:rPr>
              <w:fldChar w:fldCharType="end"/>
            </w:r>
          </w:hyperlink>
        </w:p>
        <w:p w14:paraId="5685B737" w14:textId="7827BF36" w:rsidR="00CB442F" w:rsidRPr="00BB4C2C" w:rsidRDefault="009D17ED" w:rsidP="008208D4">
          <w:pPr>
            <w:sectPr w:rsidR="00CB442F" w:rsidRPr="00BB4C2C" w:rsidSect="007661D4">
              <w:pgSz w:w="11900" w:h="16840"/>
              <w:pgMar w:top="1440" w:right="1440" w:bottom="1440" w:left="1440" w:header="720" w:footer="720" w:gutter="0"/>
              <w:cols w:space="720"/>
              <w:docGrid w:linePitch="360"/>
            </w:sectPr>
          </w:pPr>
          <w:r w:rsidRPr="00BB4C2C">
            <w:rPr>
              <w:b/>
              <w:bCs/>
            </w:rPr>
            <w:fldChar w:fldCharType="end"/>
          </w:r>
        </w:p>
      </w:sdtContent>
    </w:sdt>
    <w:p w14:paraId="62D2A28D" w14:textId="7DFFBACB" w:rsidR="00CB442F" w:rsidRPr="00BB4C2C" w:rsidRDefault="00CB442F" w:rsidP="008A2549">
      <w:pPr>
        <w:pStyle w:val="Rubrik1"/>
      </w:pPr>
      <w:bookmarkStart w:id="0" w:name="_Ref414269886"/>
      <w:bookmarkStart w:id="1" w:name="_Toc414568884"/>
      <w:r w:rsidRPr="00BB4C2C">
        <w:lastRenderedPageBreak/>
        <w:t>Introduktion</w:t>
      </w:r>
      <w:bookmarkEnd w:id="0"/>
      <w:bookmarkEnd w:id="1"/>
    </w:p>
    <w:p w14:paraId="5BAB9BEE" w14:textId="5AA90C56" w:rsidR="00CB0E2F" w:rsidRDefault="00DD23D7" w:rsidP="00CB442F">
      <w:r>
        <w:t xml:space="preserve">Artificiell intelligens (AI) har alltid varit ett </w:t>
      </w:r>
      <w:r w:rsidR="006B71DC">
        <w:t xml:space="preserve">betydande område inom datalogi och det finns fortfarande mycket mer att lära inom området. Inom spel </w:t>
      </w:r>
      <w:r w:rsidR="00AD33EA">
        <w:t xml:space="preserve">har </w:t>
      </w:r>
      <w:r w:rsidR="00326AF1">
        <w:t xml:space="preserve">förekommandet av </w:t>
      </w:r>
      <w:r w:rsidR="00AD33EA">
        <w:t>AI ök</w:t>
      </w:r>
      <w:r w:rsidR="006B71DC">
        <w:t xml:space="preserve">at väldigt snabbt under </w:t>
      </w:r>
      <w:r w:rsidR="009A2AC0">
        <w:t xml:space="preserve">de </w:t>
      </w:r>
      <w:r w:rsidR="006B71DC">
        <w:t>senaste åren och det läggs större krav på spel och dess AI i den aspekten att agenter ska bete sig trovärdigt. Söktekniker för vägplanering hos agenter är den AI som är vanligast inom spel</w:t>
      </w:r>
      <w:r w:rsidR="000C4E75">
        <w:t>.</w:t>
      </w:r>
      <w:r w:rsidR="00A743F4">
        <w:t xml:space="preserve"> En vanlig vägplaneringsalgoritm som används på agenter i spel med sta</w:t>
      </w:r>
      <w:r w:rsidR="00CB0E2F">
        <w:t>tiska hinder är A* (A-stjärna).</w:t>
      </w:r>
      <w:r w:rsidR="00997CAC">
        <w:t xml:space="preserve"> </w:t>
      </w:r>
      <w:r w:rsidR="009A2AC0">
        <w:t>Utöver en vägplaneringsalgoritm krävs det någon sorts navigering hos agenterna i spelet för att de ska kunna röra</w:t>
      </w:r>
      <w:r w:rsidR="00997CAC">
        <w:t xml:space="preserve"> sig efter den planerade vägen.</w:t>
      </w:r>
    </w:p>
    <w:p w14:paraId="2798B7B1" w14:textId="5EC871A4" w:rsidR="00997CAC" w:rsidRDefault="00997CAC" w:rsidP="00CB442F">
      <w:r>
        <w:t>I takt att spel blir större blir även dess AI mer komplex. Hantering och navigering hos stora grupper av agenter i en spelmiljö är ett exempel på detta. Realtidstrategi-genren är en genre som behöver handskas med detta problem men det finns i andra genrer också. Exempelvis i ett FPS där civila människor springer och söker skydd.</w:t>
      </w:r>
    </w:p>
    <w:p w14:paraId="2DD7837F" w14:textId="77777777" w:rsidR="006217AE" w:rsidRDefault="000C4C62" w:rsidP="00CB442F">
      <w:r>
        <w:t xml:space="preserve">Ett sätt att navigera agenter i en miljö är med hjälp av så kallade styrbeteenden. När ett styrbeteende appliceras på en agent kommer den agenten att kunna agera och ta egna besluta. Dessa beslut grundas på den informationen som ges från miljön </w:t>
      </w:r>
      <w:r w:rsidR="00B17BA7">
        <w:t>runtomkring</w:t>
      </w:r>
      <w:r>
        <w:t>.</w:t>
      </w:r>
      <w:r w:rsidR="0048370D">
        <w:t xml:space="preserve"> </w:t>
      </w:r>
    </w:p>
    <w:p w14:paraId="6E2A1083" w14:textId="58E96AD0" w:rsidR="00997CAC" w:rsidRPr="00BB4C2C" w:rsidRDefault="006217AE" w:rsidP="00CB442F">
      <w:r>
        <w:t>Arbetet kommer att analysera två styrbeteenden för att navigera grupper av agenter genom en miljö. Dessa två beteenden är: flödesfälts- och vägföljningsbeteende. Den aspekt som ska analyseras är varje tekniks minneseffektivitet och hur den förändras i olika miljöer och storleken på grupperna.</w:t>
      </w:r>
    </w:p>
    <w:p w14:paraId="13F1DB4B" w14:textId="37B3D137" w:rsidR="00CB442F" w:rsidRPr="00BB4C2C" w:rsidRDefault="00CB442F" w:rsidP="00CB442F">
      <w:pPr>
        <w:pStyle w:val="Rubrik1"/>
      </w:pPr>
      <w:bookmarkStart w:id="2" w:name="_Toc181172220"/>
      <w:bookmarkStart w:id="3" w:name="_Toc219466031"/>
      <w:bookmarkStart w:id="4" w:name="_Toc219475258"/>
      <w:bookmarkStart w:id="5" w:name="_Toc414568885"/>
      <w:r w:rsidRPr="00BB4C2C">
        <w:lastRenderedPageBreak/>
        <w:t>Bakgrund</w:t>
      </w:r>
      <w:bookmarkEnd w:id="2"/>
      <w:bookmarkEnd w:id="3"/>
      <w:bookmarkEnd w:id="4"/>
      <w:bookmarkEnd w:id="5"/>
    </w:p>
    <w:p w14:paraId="59BBE51F" w14:textId="1748D176" w:rsidR="00CB442F" w:rsidRPr="00BB4C2C" w:rsidRDefault="000825CB" w:rsidP="00CB442F">
      <w:pPr>
        <w:pStyle w:val="Rubrik2"/>
      </w:pPr>
      <w:bookmarkStart w:id="6" w:name="_Toc414568886"/>
      <w:r w:rsidRPr="00BB4C2C">
        <w:t>Artificiell intelligens</w:t>
      </w:r>
      <w:bookmarkEnd w:id="6"/>
    </w:p>
    <w:p w14:paraId="728684F8" w14:textId="52145A1F" w:rsidR="00223577" w:rsidRPr="00BB4C2C" w:rsidRDefault="00023C24" w:rsidP="000825CB">
      <w:pPr>
        <w:rPr>
          <w:color w:val="FF0000"/>
        </w:rPr>
      </w:pPr>
      <w:r w:rsidRPr="00BB4C2C">
        <w:t>Artificiell intelligens är konst</w:t>
      </w:r>
      <w:r w:rsidR="00FB2840" w:rsidRPr="00BB4C2C">
        <w:t>en att skapa maskiner som utför</w:t>
      </w:r>
      <w:r w:rsidRPr="00BB4C2C">
        <w:t xml:space="preserve"> </w:t>
      </w:r>
      <w:r w:rsidR="00FB2840" w:rsidRPr="00BB4C2C">
        <w:t xml:space="preserve">uppgifter </w:t>
      </w:r>
      <w:r w:rsidRPr="00BB4C2C">
        <w:t>som kräver intelli</w:t>
      </w:r>
      <w:r w:rsidR="00AB461C" w:rsidRPr="00BB4C2C">
        <w:t xml:space="preserve">gens när de utförs av människor </w:t>
      </w:r>
      <w:r w:rsidRPr="00BB4C2C">
        <w:fldChar w:fldCharType="begin" w:fldLock="1"/>
      </w:r>
      <w:r w:rsidR="00B1262A">
        <w:instrText>ADDIN CSL_CITATION { "citationItems" : [ { "id" : "ITEM-1", "itemData" : { "ISBN" : "0-262-11121-7", "author" : [ { "dropping-particle" : "", "family" : "Kurzweil", "given" : "Raymond", "non-dropping-particle" : "", "parse-names" : false, "suffix" : "" } ], "id" : "ITEM-1", "issued" : { "date-parts" : [ [ "1990", "7", "1" ] ] }, "publisher" : "MIT Press", "title" : "The age of intelligent machines", "type" : "book" }, "uris" : [ "http://www.mendeley.com/documents/?uuid=d4de47d3-f67a-4dd8-86a5-0ab2e1c2e592" ] } ], "mendeley" : { "formattedCitation" : "(Kurzweil, 1990)", "plainTextFormattedCitation" : "(Kurzweil, 1990)", "previouslyFormattedCitation" : "(Kurzweil, 1990)" }, "properties" : { "noteIndex" : 0 }, "schema" : "https://github.com/citation-style-language/schema/raw/master/csl-citation.json" }</w:instrText>
      </w:r>
      <w:r w:rsidRPr="00BB4C2C">
        <w:fldChar w:fldCharType="separate"/>
      </w:r>
      <w:r w:rsidR="00380C10" w:rsidRPr="00380C10">
        <w:rPr>
          <w:noProof/>
        </w:rPr>
        <w:t>(Kurzweil, 1990)</w:t>
      </w:r>
      <w:r w:rsidRPr="00BB4C2C">
        <w:fldChar w:fldCharType="end"/>
      </w:r>
      <w:r w:rsidRPr="00BB4C2C">
        <w:t xml:space="preserve">. </w:t>
      </w:r>
      <w:r w:rsidR="00C22E14" w:rsidRPr="00BB4C2C">
        <w:t xml:space="preserve">Det är möjligt att programmera en dator </w:t>
      </w:r>
      <w:r w:rsidR="00CF09E6" w:rsidRPr="00BB4C2C">
        <w:t>att</w:t>
      </w:r>
      <w:r w:rsidR="00C22E14" w:rsidRPr="00BB4C2C">
        <w:t xml:space="preserve"> utföra uppgifter som</w:t>
      </w:r>
      <w:r w:rsidR="004A67E8" w:rsidRPr="00BB4C2C">
        <w:t xml:space="preserve"> </w:t>
      </w:r>
      <w:r w:rsidR="00BA26CD" w:rsidRPr="00BB4C2C">
        <w:t xml:space="preserve">är </w:t>
      </w:r>
      <w:r w:rsidR="004A67E8" w:rsidRPr="00BB4C2C">
        <w:t xml:space="preserve">omöjliga </w:t>
      </w:r>
      <w:r w:rsidR="00C22E14" w:rsidRPr="00BB4C2C">
        <w:t xml:space="preserve">för en människa </w:t>
      </w:r>
      <w:r w:rsidR="00795479" w:rsidRPr="00BB4C2C">
        <w:t xml:space="preserve">(eller en grupp människor) </w:t>
      </w:r>
      <w:r w:rsidR="00C22E14" w:rsidRPr="00BB4C2C">
        <w:t>att lösa</w:t>
      </w:r>
      <w:r w:rsidR="00AB461C" w:rsidRPr="00BB4C2C">
        <w:t xml:space="preserve"> </w:t>
      </w:r>
      <w:r w:rsidR="00795479" w:rsidRPr="00BB4C2C">
        <w:t>under en rimlig tid. Exempelvi</w:t>
      </w:r>
      <w:r w:rsidR="00DD0F1C" w:rsidRPr="00BB4C2C">
        <w:t>s</w:t>
      </w:r>
      <w:r w:rsidR="00795479" w:rsidRPr="00BB4C2C">
        <w:t>:</w:t>
      </w:r>
      <w:r w:rsidR="00C22E14" w:rsidRPr="00BB4C2C">
        <w:t xml:space="preserve"> sökning, aritmetiska problem,</w:t>
      </w:r>
      <w:r w:rsidR="00211C5B" w:rsidRPr="00BB4C2C">
        <w:t xml:space="preserve"> med mera.</w:t>
      </w:r>
    </w:p>
    <w:p w14:paraId="334E39FC" w14:textId="0C389F66" w:rsidR="00D639D0" w:rsidRPr="00BB4C2C" w:rsidRDefault="00223577" w:rsidP="00433D95">
      <w:r w:rsidRPr="00BB4C2C">
        <w:t>Det är dock ett flertal uppgifter som datorer är dåliga på att utföra, som människor finner triviala</w:t>
      </w:r>
      <w:r w:rsidR="00B96312" w:rsidRPr="00BB4C2C">
        <w:t>:</w:t>
      </w:r>
      <w:r w:rsidRPr="00BB4C2C">
        <w:t xml:space="preserve"> bestämma vad </w:t>
      </w:r>
      <w:r w:rsidR="00AB567F" w:rsidRPr="00BB4C2C">
        <w:t>som</w:t>
      </w:r>
      <w:r w:rsidRPr="00BB4C2C">
        <w:t xml:space="preserve"> ska göra</w:t>
      </w:r>
      <w:r w:rsidR="003C0D13" w:rsidRPr="00BB4C2C">
        <w:t>s</w:t>
      </w:r>
      <w:r w:rsidR="00725E88" w:rsidRPr="00BB4C2C">
        <w:t xml:space="preserve"> härnäst, känna igen ansikten och </w:t>
      </w:r>
      <w:r w:rsidRPr="00BB4C2C">
        <w:t>vara kreativa</w:t>
      </w:r>
      <w:r w:rsidR="007A1FF2" w:rsidRPr="00BB4C2C">
        <w:t xml:space="preserve"> är endast några få exempel</w:t>
      </w:r>
      <w:r w:rsidRPr="00BB4C2C">
        <w:t>. Det är just</w:t>
      </w:r>
      <w:r w:rsidR="00C867E5" w:rsidRPr="00BB4C2C">
        <w:t xml:space="preserve"> detta som AI-området utforskar</w:t>
      </w:r>
      <w:r w:rsidRPr="00BB4C2C">
        <w:t xml:space="preserve"> </w:t>
      </w:r>
      <w:r w:rsidR="00C867E5" w:rsidRPr="00BB4C2C">
        <w:t xml:space="preserve">genom att </w:t>
      </w:r>
      <w:r w:rsidRPr="00BB4C2C">
        <w:t>undersöka vilka algoritmer</w:t>
      </w:r>
      <w:r w:rsidR="00C22E14" w:rsidRPr="00BB4C2C">
        <w:t xml:space="preserve"> </w:t>
      </w:r>
      <w:r w:rsidRPr="00BB4C2C">
        <w:t xml:space="preserve">som krävs för att </w:t>
      </w:r>
      <w:r w:rsidR="00AA536D">
        <w:t>skapa</w:t>
      </w:r>
      <w:r w:rsidR="003C1A18" w:rsidRPr="00BB4C2C">
        <w:t xml:space="preserve"> </w:t>
      </w:r>
      <w:r w:rsidRPr="00BB4C2C">
        <w:t>dessa egenskaper</w:t>
      </w:r>
      <w:r w:rsidR="003C1A18" w:rsidRPr="00BB4C2C">
        <w:t xml:space="preserve"> hos datorer</w:t>
      </w:r>
      <w:r w:rsidRPr="00BB4C2C">
        <w:t>.</w:t>
      </w:r>
    </w:p>
    <w:p w14:paraId="35E3AA55" w14:textId="14114852" w:rsidR="00223577" w:rsidRPr="00BB4C2C" w:rsidRDefault="00223577" w:rsidP="00223577">
      <w:pPr>
        <w:pStyle w:val="Rubrik3"/>
      </w:pPr>
      <w:bookmarkStart w:id="7" w:name="_Toc414568887"/>
      <w:r w:rsidRPr="00BB4C2C">
        <w:t>Traditionell AI</w:t>
      </w:r>
      <w:bookmarkEnd w:id="7"/>
    </w:p>
    <w:p w14:paraId="2609845E" w14:textId="281D2159" w:rsidR="00D05FAB" w:rsidRPr="00BB4C2C" w:rsidRDefault="00D05FAB" w:rsidP="00223577">
      <w:pPr>
        <w:rPr>
          <w:b/>
          <w:i/>
          <w:color w:val="FF0000"/>
        </w:rPr>
      </w:pPr>
      <w:r w:rsidRPr="00BB4C2C">
        <w:t>Det traditionella AI-området är uppdelat i två, mindre, områden: stark AI och svag AI.</w:t>
      </w:r>
      <w:r w:rsidR="00AF58C4">
        <w:t xml:space="preserve"> Forskningen inom s</w:t>
      </w:r>
      <w:r w:rsidRPr="00BB4C2C">
        <w:t>tark AI eftersträvar att skapa ett beteende som efterliknar människors tankeprocess, medan forskni</w:t>
      </w:r>
      <w:r w:rsidR="006573D1" w:rsidRPr="00BB4C2C">
        <w:t>ngen inom svag AI applicerar AI-</w:t>
      </w:r>
      <w:r w:rsidRPr="00BB4C2C">
        <w:t xml:space="preserve">teknologier </w:t>
      </w:r>
      <w:r w:rsidR="00521247">
        <w:t>för att</w:t>
      </w:r>
      <w:r w:rsidR="00BF544C">
        <w:t xml:space="preserve"> lösa</w:t>
      </w:r>
      <w:r w:rsidR="00521247">
        <w:t xml:space="preserve"> </w:t>
      </w:r>
      <w:r w:rsidR="00757CD1">
        <w:t>problem som finns i den verkliga</w:t>
      </w:r>
      <w:r w:rsidR="00521247">
        <w:t xml:space="preserve"> världen</w:t>
      </w:r>
      <w:r w:rsidR="00953FA7" w:rsidRPr="00BB4C2C">
        <w:t xml:space="preserve">. </w:t>
      </w:r>
      <w:r w:rsidR="008A6202">
        <w:t>D</w:t>
      </w:r>
      <w:r w:rsidR="00953FA7" w:rsidRPr="00BB4C2C">
        <w:t>essa två subområden tenderar att fokusera på att lösa ett problem på ett sätt</w:t>
      </w:r>
      <w:r w:rsidR="00181CED" w:rsidRPr="00BB4C2C">
        <w:t xml:space="preserve"> </w:t>
      </w:r>
      <w:r w:rsidR="0026214C">
        <w:t xml:space="preserve">utan att ta större </w:t>
      </w:r>
      <w:r w:rsidR="00181CED" w:rsidRPr="00BB4C2C">
        <w:t>hänsyn till hårdvara eller tidsbegränsningar</w:t>
      </w:r>
      <w:r w:rsidR="00953FA7" w:rsidRPr="00BB4C2C">
        <w:t>.</w:t>
      </w:r>
      <w:r w:rsidR="00304BA5" w:rsidRPr="00BB4C2C">
        <w:t xml:space="preserve"> </w:t>
      </w:r>
      <w:r w:rsidR="008A6202">
        <w:t xml:space="preserve">Till exempel </w:t>
      </w:r>
      <w:r w:rsidR="00621ACA" w:rsidRPr="00BB4C2C">
        <w:t xml:space="preserve">kan </w:t>
      </w:r>
      <w:r w:rsidR="005E412F" w:rsidRPr="00BB4C2C">
        <w:t xml:space="preserve">en AI-forskare låta </w:t>
      </w:r>
      <w:r w:rsidR="00621ACA" w:rsidRPr="00BB4C2C">
        <w:t xml:space="preserve">en </w:t>
      </w:r>
      <w:r w:rsidR="005E412F" w:rsidRPr="00BB4C2C">
        <w:t>simulation exekveras i timmar, dagar, eller veckor så länge det ger ett lyckat resultat</w:t>
      </w:r>
      <w:r w:rsidR="00551C75" w:rsidRPr="00BB4C2C">
        <w:t xml:space="preserve"> som kan diskuteras i en artikel</w:t>
      </w:r>
      <w:r w:rsidR="008A6202">
        <w:t xml:space="preserve"> </w:t>
      </w:r>
      <w:r w:rsidR="008A6202">
        <w:fldChar w:fldCharType="begin" w:fldLock="1"/>
      </w:r>
      <w:r w:rsidR="006B2AD7">
        <w:instrText>ADDIN CSL_CITATION { "citationItems" : [ { "id" : "ITEM-1", "itemData" : { "ISBN" : "1556220782", "author" : [ { "dropping-particle" : "", "family" : "Buckland", "given" : "Mat", "non-dropping-particle" : "", "parse-names" : false, "suffix" : "" } ], "id" : "ITEM-1", "issued" : { "date-parts" : [ [ "2004", "7", "1" ] ] }, "publisher" : "Wordware Publishing Inc.", "title" : "Ai Game Programming by Example", "type" : "book" }, "uris" : [ "http://www.mendeley.com/documents/?uuid=1ec29142-2825-4ad8-9ae9-b54f8c36fed8" ] } ], "mendeley" : { "formattedCitation" : "(Buckland, 2004)", "plainTextFormattedCitation" : "(Buckland, 2004)", "previouslyFormattedCitation" : "(Buckland, 2004)" }, "properties" : { "noteIndex" : 0 }, "schema" : "https://github.com/citation-style-language/schema/raw/master/csl-citation.json" }</w:instrText>
      </w:r>
      <w:r w:rsidR="008A6202">
        <w:fldChar w:fldCharType="separate"/>
      </w:r>
      <w:r w:rsidR="008A6202" w:rsidRPr="008A6202">
        <w:rPr>
          <w:noProof/>
        </w:rPr>
        <w:t>(Buckland, 2004)</w:t>
      </w:r>
      <w:r w:rsidR="008A6202">
        <w:fldChar w:fldCharType="end"/>
      </w:r>
      <w:r w:rsidR="00621ACA" w:rsidRPr="00BB4C2C">
        <w:t>.</w:t>
      </w:r>
    </w:p>
    <w:p w14:paraId="438FF41F" w14:textId="2B0F6BE5" w:rsidR="00CB442F" w:rsidRDefault="00223577" w:rsidP="00704951">
      <w:pPr>
        <w:pStyle w:val="Rubrik3"/>
      </w:pPr>
      <w:bookmarkStart w:id="8" w:name="_Toc414568888"/>
      <w:r w:rsidRPr="00BB4C2C">
        <w:t>Spel-AI</w:t>
      </w:r>
      <w:bookmarkEnd w:id="8"/>
    </w:p>
    <w:p w14:paraId="6655104D" w14:textId="2B8281FB" w:rsidR="00704951" w:rsidRPr="00BB4C2C" w:rsidRDefault="003F185F" w:rsidP="00704951">
      <w:pPr>
        <w:rPr>
          <w:b/>
          <w:i/>
          <w:color w:val="FF0000"/>
        </w:rPr>
      </w:pPr>
      <w:r>
        <w:t>Till skillnad från traditionell AI måste AI-system inom spel ta hänsyn till vilka resurser som användaren har, till exempel</w:t>
      </w:r>
      <w:r w:rsidR="00CA768D">
        <w:t xml:space="preserve"> vilken processor </w:t>
      </w:r>
      <w:r>
        <w:t>eller hur mycket</w:t>
      </w:r>
      <w:r w:rsidR="00CA768D">
        <w:t xml:space="preserve"> RAM </w:t>
      </w:r>
      <w:r>
        <w:t>användaren har.</w:t>
      </w:r>
      <w:r w:rsidR="00917A9A">
        <w:t xml:space="preserve"> </w:t>
      </w:r>
      <w:r w:rsidR="00704951" w:rsidRPr="00BB4C2C">
        <w:t xml:space="preserve">Artificiell intelligens har </w:t>
      </w:r>
      <w:r w:rsidR="00F91278" w:rsidRPr="00BB4C2C">
        <w:t xml:space="preserve">alltid </w:t>
      </w:r>
      <w:r w:rsidR="00704951" w:rsidRPr="00BB4C2C">
        <w:t xml:space="preserve">funnits inom </w:t>
      </w:r>
      <w:r w:rsidR="00AC1D78" w:rsidRPr="00BB4C2C">
        <w:t>dator</w:t>
      </w:r>
      <w:r w:rsidR="00456A7B">
        <w:t xml:space="preserve">spel, men </w:t>
      </w:r>
      <w:r w:rsidR="00456A7B" w:rsidRPr="00156E24">
        <w:rPr>
          <w:i/>
        </w:rPr>
        <w:t>Pacman</w:t>
      </w:r>
      <w:r w:rsidR="00456A7B">
        <w:t xml:space="preserve"> </w:t>
      </w:r>
      <w:r w:rsidR="004868E9">
        <w:fldChar w:fldCharType="begin" w:fldLock="1"/>
      </w:r>
      <w:r w:rsidR="00110A05">
        <w:instrText>ADDIN CSL_CITATION { "citationItems" : [ { "id" : "ITEM-1", "itemData" : { "author" : [ { "dropping-particle" : "", "family" : "Namco", "given" : "", "non-dropping-particle" : "", "parse-names" : false, "suffix" : "" } ], "id" : "ITEM-1", "issued" : { "date-parts" : [ [ "1980" ] ] }, "number" : "1.0", "publisher" : "Namco", "title" : "Pacman", "type" : "article" }, "uris" : [ "http://www.mendeley.com/documents/?uuid=41cd5c98-267c-491f-8f36-c5a148a3cd94" ] } ], "mendeley" : { "formattedCitation" : "(Namco, 1980)", "plainTextFormattedCitation" : "(Namco, 1980)", "previouslyFormattedCitation" : "(Namco, 1980)" }, "properties" : { "noteIndex" : 0 }, "schema" : "https://github.com/citation-style-language/schema/raw/master/csl-citation.json" }</w:instrText>
      </w:r>
      <w:r w:rsidR="004868E9">
        <w:fldChar w:fldCharType="separate"/>
      </w:r>
      <w:r w:rsidR="00380C10" w:rsidRPr="00380C10">
        <w:rPr>
          <w:noProof/>
        </w:rPr>
        <w:t>(Namco, 1980)</w:t>
      </w:r>
      <w:r w:rsidR="004868E9">
        <w:fldChar w:fldCharType="end"/>
      </w:r>
      <w:r w:rsidR="00704951" w:rsidRPr="00BB4C2C">
        <w:t xml:space="preserve"> </w:t>
      </w:r>
      <w:r w:rsidR="001F7AD8" w:rsidRPr="00BB4C2C">
        <w:t>var det första spelet med en</w:t>
      </w:r>
      <w:r w:rsidR="00DA5204" w:rsidRPr="00BB4C2C">
        <w:t xml:space="preserve"> relativt avancerad AI. Fienderna </w:t>
      </w:r>
      <w:r w:rsidR="002A48B2">
        <w:t xml:space="preserve">rörde sig runt omkring </w:t>
      </w:r>
      <w:r w:rsidR="00793DFF">
        <w:t xml:space="preserve">banan </w:t>
      </w:r>
      <w:r w:rsidR="002A48B2">
        <w:t>i samma mån som spelare</w:t>
      </w:r>
      <w:r w:rsidR="00A554C4">
        <w:t>n</w:t>
      </w:r>
      <w:r w:rsidR="002A48B2">
        <w:t>.</w:t>
      </w:r>
      <w:r w:rsidR="00BB65C2">
        <w:t xml:space="preserve"> </w:t>
      </w:r>
      <w:r w:rsidR="00BB65C2">
        <w:fldChar w:fldCharType="begin" w:fldLock="1"/>
      </w:r>
      <w:r w:rsidR="00B1262A">
        <w:instrText>ADDIN CSL_CITATION { "citationItems" : [ { "id" : "ITEM-1", "itemData" : { "ISBN" : "0123747317, 9780123747310", "author" : [ { "dropping-particle" : "", "family" : "Millington", "given" : "Ian", "non-dropping-particle" : "", "parse-names" : false, "suffix" : "" }, { "dropping-particle" : "", "family" : "Funge", "given" : "John", "non-dropping-particle" : "", "parse-names" : false, "suffix" : "" } ], "id" : "ITEM-1", "issued" : { "date-parts" : [ [ "2009", "8", "20" ] ] }, "publisher" : "Morgan Kaufmann Publishers Inc.", "title" : "Artificial Intelligence for Games, Second Edition", "type" : "book" }, "uris" : [ "http://www.mendeley.com/documents/?uuid=466000d7-0822-4110-91ff-e0eafb06f3e5" ] } ], "mendeley" : { "formattedCitation" : "(Millington &amp; Funge, 2009)", "plainTextFormattedCitation" : "(Millington &amp; Funge, 2009)", "previouslyFormattedCitation" : "(Millington &amp; Funge, 2009)" }, "properties" : { "noteIndex" : 0 }, "schema" : "https://github.com/citation-style-language/schema/raw/master/csl-citation.json" }</w:instrText>
      </w:r>
      <w:r w:rsidR="00BB65C2">
        <w:fldChar w:fldCharType="separate"/>
      </w:r>
      <w:r w:rsidR="00573BEB" w:rsidRPr="00573BEB">
        <w:rPr>
          <w:noProof/>
        </w:rPr>
        <w:t>(Millington &amp; Funge, 2009)</w:t>
      </w:r>
      <w:r w:rsidR="00BB65C2">
        <w:fldChar w:fldCharType="end"/>
      </w:r>
      <w:r w:rsidR="00DA5204" w:rsidRPr="00BB4C2C">
        <w:t>.</w:t>
      </w:r>
    </w:p>
    <w:p w14:paraId="56B538B8" w14:textId="57312CD4" w:rsidR="000152CB" w:rsidRPr="00BB4C2C" w:rsidRDefault="001A6424" w:rsidP="00A40217">
      <w:pPr>
        <w:rPr>
          <w:b/>
          <w:i/>
          <w:color w:val="FF0000"/>
        </w:rPr>
      </w:pPr>
      <w:r w:rsidRPr="00BB4C2C">
        <w:t xml:space="preserve">En </w:t>
      </w:r>
      <w:r w:rsidR="004A7EB1" w:rsidRPr="00BB4C2C">
        <w:t xml:space="preserve">väldigt </w:t>
      </w:r>
      <w:r w:rsidRPr="00BB4C2C">
        <w:t xml:space="preserve">stor </w:t>
      </w:r>
      <w:r w:rsidR="00923181" w:rsidRPr="00BB4C2C">
        <w:t>andel</w:t>
      </w:r>
      <w:r w:rsidRPr="00BB4C2C">
        <w:t xml:space="preserve"> av de spel som finns idag har någon sorts AI implementerad. </w:t>
      </w:r>
      <w:r w:rsidR="00A40217">
        <w:t>Oavsett om det är en hund som rör sig mellan två olika rum i ett hus, eller om det är en mer avancerad NPC (Non-Player Character) i ett rollspel som rör sig ru</w:t>
      </w:r>
      <w:r w:rsidR="001E309C">
        <w:t xml:space="preserve">nt i en by, har båda agenterna </w:t>
      </w:r>
      <w:r w:rsidR="00A40217">
        <w:t>ett sätt att navigera sig genom den miljön de befinner sig i.</w:t>
      </w:r>
      <w:r w:rsidR="00634B33" w:rsidRPr="00BB4C2C">
        <w:t xml:space="preserve"> Inom datorspel är navigering </w:t>
      </w:r>
      <w:r w:rsidR="00D639D0" w:rsidRPr="00BB4C2C">
        <w:t>och rörelse</w:t>
      </w:r>
      <w:r w:rsidR="00627754" w:rsidRPr="00BB4C2C">
        <w:t xml:space="preserve"> av agenter ett vanligt problem,</w:t>
      </w:r>
      <w:r w:rsidR="00D639D0" w:rsidRPr="00BB4C2C">
        <w:t xml:space="preserve"> oftast inom spel där en grupp av agenter ska navigeras tätt intill varandra. </w:t>
      </w:r>
      <w:r w:rsidR="00604228" w:rsidRPr="00BB4C2C">
        <w:t xml:space="preserve">Tätt navigerande agenter </w:t>
      </w:r>
      <w:r w:rsidR="00D639D0" w:rsidRPr="00BB4C2C">
        <w:t>är</w:t>
      </w:r>
      <w:r w:rsidR="00604228" w:rsidRPr="00BB4C2C">
        <w:t xml:space="preserve"> väldigt</w:t>
      </w:r>
      <w:r w:rsidR="00D639D0" w:rsidRPr="00BB4C2C">
        <w:t xml:space="preserve"> vanligt i</w:t>
      </w:r>
      <w:r w:rsidR="007847EF" w:rsidRPr="00BB4C2C">
        <w:t>nom</w:t>
      </w:r>
      <w:r w:rsidR="00EC7705" w:rsidRPr="00BB4C2C">
        <w:t xml:space="preserve"> RTS (realtidspel)</w:t>
      </w:r>
      <w:r w:rsidR="00D639D0" w:rsidRPr="00BB4C2C">
        <w:t xml:space="preserve"> </w:t>
      </w:r>
      <w:r w:rsidR="00EC7705" w:rsidRPr="00BB4C2C">
        <w:t>så som</w:t>
      </w:r>
      <w:r w:rsidR="00156E24">
        <w:t xml:space="preserve"> </w:t>
      </w:r>
      <w:r w:rsidR="00156E24">
        <w:rPr>
          <w:i/>
        </w:rPr>
        <w:t>Starcraft 2: Wings of Liberty</w:t>
      </w:r>
      <w:r w:rsidR="00EC7705" w:rsidRPr="00BB4C2C">
        <w:t xml:space="preserve"> </w:t>
      </w:r>
      <w:r w:rsidR="00156E24">
        <w:fldChar w:fldCharType="begin" w:fldLock="1"/>
      </w:r>
      <w:r w:rsidR="00110A05">
        <w:instrText>ADDIN CSL_CITATION { "citationItems" : [ { "id" : "ITEM-1", "itemData" : { "author" : [ { "dropping-particle" : "", "family" : "Blizzard Entertainment", "given" : "", "non-dropping-particle" : "", "parse-names" : false, "suffix" : "" } ], "id" : "ITEM-1", "issued" : { "date-parts" : [ [ "2010" ] ] }, "number" : "1.0", "publisher" : "Blizzard Entertainment", "title" : "Starcraft 2: Wings of Liberty", "type" : "article" }, "uris" : [ "http://www.mendeley.com/documents/?uuid=6aba09f1-8d65-4bda-9728-7cb8338448ad" ] } ], "mendeley" : { "formattedCitation" : "(Blizzard Entertainment, 2010)", "plainTextFormattedCitation" : "(Blizzard Entertainment, 2010)", "previouslyFormattedCitation" : "(Blizzard Entertainment, 2010)" }, "properties" : { "noteIndex" : 0 }, "schema" : "https://github.com/citation-style-language/schema/raw/master/csl-citation.json" }</w:instrText>
      </w:r>
      <w:r w:rsidR="00156E24">
        <w:fldChar w:fldCharType="separate"/>
      </w:r>
      <w:r w:rsidR="00380C10" w:rsidRPr="00380C10">
        <w:rPr>
          <w:noProof/>
        </w:rPr>
        <w:t>(Blizzard Entertainment, 2010)</w:t>
      </w:r>
      <w:r w:rsidR="00156E24">
        <w:fldChar w:fldCharType="end"/>
      </w:r>
      <w:r w:rsidR="00156E24">
        <w:t xml:space="preserve"> </w:t>
      </w:r>
      <w:r w:rsidR="00D639D0" w:rsidRPr="00BB4C2C">
        <w:t xml:space="preserve">och </w:t>
      </w:r>
      <w:r w:rsidR="00156E24">
        <w:rPr>
          <w:i/>
        </w:rPr>
        <w:t xml:space="preserve">Warcraft 3: Reign of Chaos </w:t>
      </w:r>
      <w:r w:rsidR="00156E24">
        <w:rPr>
          <w:i/>
        </w:rPr>
        <w:fldChar w:fldCharType="begin" w:fldLock="1"/>
      </w:r>
      <w:r w:rsidR="00110A05">
        <w:rPr>
          <w:i/>
        </w:rPr>
        <w:instrText>ADDIN CSL_CITATION { "citationItems" : [ { "id" : "ITEM-1", "itemData" : { "author" : [ { "dropping-particle" : "", "family" : "Blizzard Entertainment", "given" : "", "non-dropping-particle" : "", "parse-names" : false, "suffix" : "" } ], "id" : "ITEM-1", "issued" : { "date-parts" : [ [ "2002" ] ] }, "number" : "1.0", "publisher" : "Blizzard Entertainment", "title" : "Warcraft III: Reign of Chaos", "type" : "article" }, "uris" : [ "http://www.mendeley.com/documents/?uuid=f5b46b32-64a4-4175-81f4-1f03cce08b2f" ] } ], "mendeley" : { "formattedCitation" : "(Blizzard Entertainment, 2002)", "plainTextFormattedCitation" : "(Blizzard Entertainment, 2002)", "previouslyFormattedCitation" : "(Blizzard Entertainment, 2002)" }, "properties" : { "noteIndex" : 0 }, "schema" : "https://github.com/citation-style-language/schema/raw/master/csl-citation.json" }</w:instrText>
      </w:r>
      <w:r w:rsidR="00156E24">
        <w:rPr>
          <w:i/>
        </w:rPr>
        <w:fldChar w:fldCharType="separate"/>
      </w:r>
      <w:r w:rsidR="00380C10" w:rsidRPr="00380C10">
        <w:rPr>
          <w:noProof/>
        </w:rPr>
        <w:t>(Blizzard Entertainment, 2002)</w:t>
      </w:r>
      <w:r w:rsidR="00156E24">
        <w:rPr>
          <w:i/>
        </w:rPr>
        <w:fldChar w:fldCharType="end"/>
      </w:r>
      <w:r w:rsidR="00156E24">
        <w:rPr>
          <w:i/>
        </w:rPr>
        <w:t>.</w:t>
      </w:r>
    </w:p>
    <w:p w14:paraId="08E2A258" w14:textId="6A96ACBB" w:rsidR="009E541C" w:rsidRPr="00BB4C2C" w:rsidRDefault="00B64B2B" w:rsidP="009E541C">
      <w:pPr>
        <w:pStyle w:val="Rubrik3"/>
      </w:pPr>
      <w:bookmarkStart w:id="9" w:name="_Toc414568889"/>
      <w:r w:rsidRPr="00BB4C2C">
        <w:t>Autonom</w:t>
      </w:r>
      <w:r w:rsidR="00D7111A" w:rsidRPr="00BB4C2C">
        <w:t xml:space="preserve"> a</w:t>
      </w:r>
      <w:r w:rsidR="009E541C" w:rsidRPr="00BB4C2C">
        <w:t>gent</w:t>
      </w:r>
      <w:bookmarkEnd w:id="9"/>
    </w:p>
    <w:p w14:paraId="5FBD0E0E" w14:textId="62513BD6" w:rsidR="00271764" w:rsidRPr="00271764" w:rsidRDefault="009E541C" w:rsidP="00DA1C71">
      <w:r w:rsidRPr="00BB4C2C">
        <w:t xml:space="preserve">En </w:t>
      </w:r>
      <w:r w:rsidR="00BF3384">
        <w:t xml:space="preserve">autonom </w:t>
      </w:r>
      <w:r w:rsidRPr="00BB4C2C">
        <w:t xml:space="preserve">agent är </w:t>
      </w:r>
      <w:r w:rsidR="006F0A3B">
        <w:t xml:space="preserve">en enhet </w:t>
      </w:r>
      <w:r w:rsidRPr="00BB4C2C">
        <w:t>som kan uppfatta miljön runtomkring sig och agera utifrån de</w:t>
      </w:r>
      <w:r w:rsidR="00AF01FC" w:rsidRPr="00BB4C2C">
        <w:t>n informationen</w:t>
      </w:r>
      <w:r w:rsidR="0098411D">
        <w:t>, v</w:t>
      </w:r>
      <w:r w:rsidR="006F0A3B">
        <w:t xml:space="preserve">ilket ger </w:t>
      </w:r>
      <w:r w:rsidR="0098411D">
        <w:t xml:space="preserve">agenten </w:t>
      </w:r>
      <w:r w:rsidR="006F0A3B">
        <w:t>funktionaliteten att till viss del</w:t>
      </w:r>
      <w:r w:rsidR="0098411D">
        <w:t xml:space="preserve"> improvisera sina beslut. En agents beslut definierar vilket beteenden som en agent ska ha. Ett beteenden är något som får agenten att utföra olika uppgifter i en miljö. Ett exempel på ett beteenden är att en person är trött och beslutar sig för att sova. </w:t>
      </w:r>
      <w:r w:rsidR="004F2C64" w:rsidRPr="00BB4C2C">
        <w:t>En agents beteenden beskrivs av agentfunktioner som mappar en given uppfattning till en mekanism</w:t>
      </w:r>
      <w:r w:rsidR="003B3CD8" w:rsidRPr="00BB4C2C">
        <w:t xml:space="preserve"> </w:t>
      </w:r>
      <w:r w:rsidR="003B3CD8" w:rsidRPr="00BB4C2C">
        <w:fldChar w:fldCharType="begin" w:fldLock="1"/>
      </w:r>
      <w:r w:rsidR="00B1262A">
        <w:instrText>ADDIN CSL_CITATION { "citationItems" : [ { "id" : "ITEM-1", "itemData" : { "ISBN" : "0136042597, 9780136042594", "author" : [ { "dropping-particle" : "", "family" : "Russell", "given" : "Stuart", "non-dropping-particle" : "", "parse-names" : false, "suffix" : "" }, { "dropping-particle" : "", "family" : "Norvig", "given" : "Peter", "non-dropping-particle" : "", "parse-names" : false, "suffix" : "" } ], "id" : "ITEM-1", "issued" : { "date-parts" : [ [ "2009", "12", "11" ] ] }, "publisher" : "Prentice Hall Press", "title" : "Artificial Intelligence: A Modern Approach", "type" : "book" }, "uris" : [ "http://www.mendeley.com/documents/?uuid=20f935cf-efb9-4110-8fc2-97c9d00396ec" ] } ], "mendeley" : { "formattedCitation" : "(Russell &amp; Norvig, 2009)", "plainTextFormattedCitation" : "(Russell &amp; Norvig, 2009)", "previouslyFormattedCitation" : "(Russell &amp; Norvig, 2009)" }, "properties" : { "noteIndex" : 0 }, "schema" : "https://github.com/citation-style-language/schema/raw/master/csl-citation.json" }</w:instrText>
      </w:r>
      <w:r w:rsidR="003B3CD8" w:rsidRPr="00BB4C2C">
        <w:fldChar w:fldCharType="separate"/>
      </w:r>
      <w:r w:rsidR="00DC2072" w:rsidRPr="00DC2072">
        <w:rPr>
          <w:noProof/>
        </w:rPr>
        <w:t>(Russell &amp; Norvig, 2009)</w:t>
      </w:r>
      <w:r w:rsidR="003B3CD8" w:rsidRPr="00BB4C2C">
        <w:fldChar w:fldCharType="end"/>
      </w:r>
      <w:r w:rsidR="00271764">
        <w:t>.</w:t>
      </w:r>
    </w:p>
    <w:p w14:paraId="191A081D" w14:textId="5C459807" w:rsidR="008D6C26" w:rsidRPr="00BB4C2C" w:rsidRDefault="00216719" w:rsidP="00AC7171">
      <w:pPr>
        <w:rPr>
          <w:b/>
          <w:i/>
          <w:color w:val="FF0000"/>
        </w:rPr>
      </w:pPr>
      <w:r w:rsidRPr="00BB4C2C">
        <w:lastRenderedPageBreak/>
        <w:t xml:space="preserve">Reynolds beskriver i </w:t>
      </w:r>
      <w:r w:rsidRPr="00BB4C2C">
        <w:rPr>
          <w:i/>
        </w:rPr>
        <w:t>Steering Behaviors For Autonomous Characters</w:t>
      </w:r>
      <w:r w:rsidRPr="00BB4C2C">
        <w:rPr>
          <w:b/>
        </w:rPr>
        <w:t xml:space="preserve"> </w:t>
      </w:r>
      <w:r w:rsidRPr="00BB4C2C">
        <w:rPr>
          <w:b/>
        </w:rPr>
        <w:fldChar w:fldCharType="begin" w:fldLock="1"/>
      </w:r>
      <w:r w:rsidR="00AF7CCC">
        <w:rPr>
          <w:b/>
        </w:rP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Pr="00BB4C2C">
        <w:rPr>
          <w:b/>
        </w:rPr>
        <w:fldChar w:fldCharType="separate"/>
      </w:r>
      <w:r w:rsidRPr="00BB4C2C">
        <w:rPr>
          <w:noProof/>
        </w:rPr>
        <w:t>(1999)</w:t>
      </w:r>
      <w:r w:rsidRPr="00BB4C2C">
        <w:rPr>
          <w:b/>
        </w:rPr>
        <w:fldChar w:fldCharType="end"/>
      </w:r>
      <w:r w:rsidR="00887F53" w:rsidRPr="00BB4C2C">
        <w:t xml:space="preserve"> att ett beteende </w:t>
      </w:r>
      <w:r w:rsidR="004B242F" w:rsidRPr="00BB4C2C">
        <w:t xml:space="preserve">hos en </w:t>
      </w:r>
      <w:r w:rsidR="00F50C8D" w:rsidRPr="00BB4C2C">
        <w:t xml:space="preserve">autonom </w:t>
      </w:r>
      <w:r w:rsidR="004B242F" w:rsidRPr="00BB4C2C">
        <w:t xml:space="preserve">agent </w:t>
      </w:r>
      <w:r w:rsidR="00887F53" w:rsidRPr="00BB4C2C">
        <w:t>kan delas upp i flera lager för att lättare förstå det.</w:t>
      </w:r>
      <w:r w:rsidR="0025685A" w:rsidRPr="00BB4C2C">
        <w:t xml:space="preserve"> Dessa lager är:</w:t>
      </w:r>
      <w:r w:rsidR="00D452B2" w:rsidRPr="00BB4C2C">
        <w:t xml:space="preserve"> </w:t>
      </w:r>
      <w:r w:rsidR="00EC57C7" w:rsidRPr="00BB4C2C">
        <w:t>handlingsval, styrning, och förflyttning</w:t>
      </w:r>
      <w:r w:rsidR="00E61298" w:rsidRPr="00BB4C2C">
        <w:t xml:space="preserve"> </w:t>
      </w:r>
      <w:r w:rsidR="00076A48" w:rsidRPr="00BB4C2C">
        <w:t>(</w:t>
      </w:r>
      <w:r w:rsidR="00BB4C2C" w:rsidRPr="00BB4C2C">
        <w:fldChar w:fldCharType="begin"/>
      </w:r>
      <w:r w:rsidR="00BB4C2C" w:rsidRPr="00BB4C2C">
        <w:instrText xml:space="preserve"> REF _Ref412106081 \r \h </w:instrText>
      </w:r>
      <w:r w:rsidR="00BB4C2C" w:rsidRPr="00BB4C2C">
        <w:fldChar w:fldCharType="separate"/>
      </w:r>
      <w:r w:rsidR="00772427">
        <w:t>Figur 1</w:t>
      </w:r>
      <w:r w:rsidR="00BB4C2C" w:rsidRPr="00BB4C2C">
        <w:fldChar w:fldCharType="end"/>
      </w:r>
      <w:r w:rsidR="00BB4C2C" w:rsidRPr="00BB4C2C">
        <w:t>)</w:t>
      </w:r>
      <w:r w:rsidR="00EC57C7" w:rsidRPr="00BB4C2C">
        <w:t>.</w:t>
      </w:r>
    </w:p>
    <w:p w14:paraId="388A7806" w14:textId="5491BB92" w:rsidR="00A749AA" w:rsidRPr="00BB4C2C" w:rsidRDefault="00A749AA" w:rsidP="00A749AA">
      <w:pPr>
        <w:pStyle w:val="Liststycke"/>
        <w:numPr>
          <w:ilvl w:val="0"/>
          <w:numId w:val="12"/>
        </w:numPr>
      </w:pPr>
      <w:r w:rsidRPr="00BB4C2C">
        <w:t>Handlingsval: Lagret som bestämmer vilket mål agenten har. Till exempel: ”gå hit”.</w:t>
      </w:r>
    </w:p>
    <w:p w14:paraId="75D5C141" w14:textId="0E6BCBF2" w:rsidR="00C27A33" w:rsidRPr="00BB4C2C" w:rsidRDefault="005B50CD" w:rsidP="00A749AA">
      <w:pPr>
        <w:pStyle w:val="Liststycke"/>
        <w:numPr>
          <w:ilvl w:val="0"/>
          <w:numId w:val="12"/>
        </w:numPr>
      </w:pPr>
      <w:r w:rsidRPr="00BB4C2C">
        <w:t xml:space="preserve">Styrning: Lagret som ansvarar </w:t>
      </w:r>
      <w:r w:rsidR="001709CC">
        <w:t>över agentens navigering och ser till att målen från det tidigare lagret uppfylls</w:t>
      </w:r>
      <w:r w:rsidRPr="00BB4C2C">
        <w:t>.</w:t>
      </w:r>
      <w:r w:rsidR="00F82641" w:rsidRPr="00BB4C2C">
        <w:t xml:space="preserve"> Detta uppfylls genom att applicera styrbeteenden hos agenten för att producera en styrkraft som beskriver hur agenten ska röra sig.</w:t>
      </w:r>
    </w:p>
    <w:p w14:paraId="4BCB8263" w14:textId="17AFC007" w:rsidR="005B50CD" w:rsidRPr="00BB4C2C" w:rsidRDefault="005B50CD" w:rsidP="00A749AA">
      <w:pPr>
        <w:pStyle w:val="Liststycke"/>
        <w:numPr>
          <w:ilvl w:val="0"/>
          <w:numId w:val="12"/>
        </w:numPr>
      </w:pPr>
      <w:r w:rsidRPr="00BB4C2C">
        <w:t>Förflyttning:</w:t>
      </w:r>
      <w:r w:rsidR="00723753" w:rsidRPr="00BB4C2C">
        <w:t xml:space="preserve"> </w:t>
      </w:r>
      <w:r w:rsidR="00927005" w:rsidRPr="00BB4C2C">
        <w:t>Det lager som ansvarar för en agents förflyttning. Detta lager konverterar kontrollsignaler från styrningslagret till rörelse av agentens kropp.</w:t>
      </w:r>
    </w:p>
    <w:p w14:paraId="1E79EDE8" w14:textId="77777777" w:rsidR="00076A48" w:rsidRPr="00BB4C2C" w:rsidRDefault="00CE212D" w:rsidP="00076A48">
      <w:pPr>
        <w:pStyle w:val="Figur"/>
        <w:rPr>
          <w:noProof w:val="0"/>
          <w:lang w:val="sv-SE"/>
        </w:rPr>
      </w:pPr>
      <w:r w:rsidRPr="00BB4C2C">
        <w:rPr>
          <w:noProof w:val="0"/>
          <w:lang w:val="sv-SE"/>
        </w:rPr>
        <w:object w:dxaOrig="2325" w:dyaOrig="2265" w14:anchorId="7D8D76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16.15pt;height:113.25pt" o:ole="">
            <v:imagedata r:id="rId10" o:title=""/>
          </v:shape>
          <o:OLEObject Type="Embed" ProgID="Visio.Drawing.15" ShapeID="_x0000_i1030" DrawAspect="Content" ObjectID="_1488330774" r:id="rId11"/>
        </w:object>
      </w:r>
    </w:p>
    <w:p w14:paraId="4A27903E" w14:textId="294A859F" w:rsidR="00E61298" w:rsidRPr="00BB4C2C" w:rsidRDefault="00C11D84" w:rsidP="00076A48">
      <w:pPr>
        <w:pStyle w:val="Figurtext"/>
      </w:pPr>
      <w:bookmarkStart w:id="10" w:name="_Ref412106081"/>
      <w:r w:rsidRPr="00BB4C2C">
        <w:t>Ett beteendes</w:t>
      </w:r>
      <w:r w:rsidR="00F8542A">
        <w:t xml:space="preserve"> tre</w:t>
      </w:r>
      <w:r w:rsidRPr="00BB4C2C">
        <w:t xml:space="preserve"> lager</w:t>
      </w:r>
      <w:bookmarkEnd w:id="10"/>
    </w:p>
    <w:p w14:paraId="05D6A3A7" w14:textId="0CCEF8B2" w:rsidR="006F7004" w:rsidRDefault="008C6763" w:rsidP="00AC7171">
      <w:r w:rsidRPr="00BB4C2C">
        <w:t>Ett exempel</w:t>
      </w:r>
      <w:r w:rsidR="008D6C26" w:rsidRPr="00BB4C2C">
        <w:t xml:space="preserve"> på en autonom agent</w:t>
      </w:r>
      <w:r w:rsidR="002D03EC" w:rsidRPr="00BB4C2C">
        <w:t>s beteende</w:t>
      </w:r>
      <w:r w:rsidR="00C81EEC" w:rsidRPr="00BB4C2C">
        <w:t>,</w:t>
      </w:r>
      <w:r w:rsidRPr="00BB4C2C">
        <w:t xml:space="preserve"> i ett realtidstrategispel, är att spelaren ger order åt en autonom agent att röra sig till en ny position och den autonoma agent</w:t>
      </w:r>
      <w:r w:rsidR="00A653B7" w:rsidRPr="00BB4C2C">
        <w:t>en</w:t>
      </w:r>
      <w:r w:rsidRPr="00BB4C2C">
        <w:t xml:space="preserve"> navigerar sig själv genom miljön. Ett annat exempel är att ha två autonoma agenter, en råtta och en katt. Katten rör s</w:t>
      </w:r>
      <w:r w:rsidR="003F4398" w:rsidRPr="00BB4C2C">
        <w:t>ig runt i en miljö medan musen</w:t>
      </w:r>
      <w:r w:rsidRPr="00BB4C2C">
        <w:t xml:space="preserve"> sitter och äter. När musen ser att katten närmar sig flyr den från katten, samtidigt som katten börjar jag</w:t>
      </w:r>
      <w:r w:rsidR="00A40217">
        <w:t>a</w:t>
      </w:r>
      <w:r w:rsidRPr="00BB4C2C">
        <w:t xml:space="preserve"> musen. </w:t>
      </w:r>
      <w:r w:rsidR="00990F73" w:rsidRPr="00BB4C2C">
        <w:t>Alla dessa beslut görs</w:t>
      </w:r>
      <w:r w:rsidR="004A22F9" w:rsidRPr="00BB4C2C">
        <w:t xml:space="preserve"> utan någon översyn av en programmerare eller spelare</w:t>
      </w:r>
      <w:r w:rsidR="000946BF" w:rsidRPr="00BB4C2C">
        <w:t>.</w:t>
      </w:r>
    </w:p>
    <w:p w14:paraId="43E3DEBA" w14:textId="346F65F6" w:rsidR="00471810" w:rsidRDefault="00471810" w:rsidP="00471810">
      <w:pPr>
        <w:pStyle w:val="Rubrik2"/>
      </w:pPr>
      <w:bookmarkStart w:id="11" w:name="_Toc414568890"/>
      <w:r>
        <w:t>Realtidstrategispel</w:t>
      </w:r>
      <w:bookmarkEnd w:id="11"/>
    </w:p>
    <w:p w14:paraId="642682A8" w14:textId="490BE642" w:rsidR="00471810" w:rsidRDefault="00DF00BA" w:rsidP="00471810">
      <w:r>
        <w:t xml:space="preserve">I realtidstrategispel är det användarens jobb att positionera och manövrerar </w:t>
      </w:r>
      <w:r w:rsidR="00B42E7A">
        <w:t xml:space="preserve">grupper av </w:t>
      </w:r>
      <w:r w:rsidR="005031D3">
        <w:t>enheter och byggnader som de har kontroll</w:t>
      </w:r>
      <w:r w:rsidR="00CC0DEE">
        <w:t xml:space="preserve"> över</w:t>
      </w:r>
      <w:r w:rsidR="005031D3">
        <w:t>. Användaren ska ta över områden i en värld för att sedan förstöra motståndarens</w:t>
      </w:r>
      <w:r w:rsidR="00A54660">
        <w:t xml:space="preserve"> tillgångar</w:t>
      </w:r>
      <w:r w:rsidR="00293A8A">
        <w:t xml:space="preserve"> (se </w:t>
      </w:r>
      <w:r w:rsidR="00293A8A">
        <w:fldChar w:fldCharType="begin"/>
      </w:r>
      <w:r w:rsidR="00293A8A">
        <w:instrText xml:space="preserve"> REF _Ref414586869 \n \h </w:instrText>
      </w:r>
      <w:r w:rsidR="00293A8A">
        <w:fldChar w:fldCharType="separate"/>
      </w:r>
      <w:r w:rsidR="00293A8A">
        <w:t>Figur 2</w:t>
      </w:r>
      <w:r w:rsidR="00293A8A">
        <w:fldChar w:fldCharType="end"/>
      </w:r>
      <w:r w:rsidR="00293A8A">
        <w:t xml:space="preserve"> för ett exempel på ett realtidstrategispel)</w:t>
      </w:r>
      <w:r w:rsidR="005031D3">
        <w:t>. Via byggnaderna kan användaren bygga nya enheter som alla har olika förmågor. Det kostar olika resurser att skapa byggnader och enheter. Dessa resurser måste användaren samla in på olika sätt.</w:t>
      </w:r>
    </w:p>
    <w:p w14:paraId="637DA7DC" w14:textId="4BE3E8C1" w:rsidR="00816877" w:rsidRDefault="00816877" w:rsidP="00471810">
      <w:r>
        <w:rPr>
          <w:noProof/>
          <w:lang w:eastAsia="sv-SE"/>
        </w:rPr>
        <w:lastRenderedPageBreak/>
        <w:drawing>
          <wp:inline distT="0" distB="0" distL="0" distR="0" wp14:anchorId="27E0E0DE" wp14:editId="65103301">
            <wp:extent cx="5727700" cy="4127524"/>
            <wp:effectExtent l="0" t="0" r="6350" b="6350"/>
            <wp:docPr id="16" name="Bildobjekt 16" descr="http://media.blizzard.com/sc2/media/screenshots/protoss_archon_002-f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http://media.blizzard.com/sc2/media/screenshots/protoss_archon_002-full.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4127524"/>
                    </a:xfrm>
                    <a:prstGeom prst="rect">
                      <a:avLst/>
                    </a:prstGeom>
                    <a:noFill/>
                    <a:ln>
                      <a:noFill/>
                    </a:ln>
                  </pic:spPr>
                </pic:pic>
              </a:graphicData>
            </a:graphic>
          </wp:inline>
        </w:drawing>
      </w:r>
    </w:p>
    <w:p w14:paraId="3AF9035D" w14:textId="361FFB16" w:rsidR="00816877" w:rsidRDefault="00816877" w:rsidP="00816877">
      <w:pPr>
        <w:pStyle w:val="Figurtext"/>
      </w:pPr>
      <w:bookmarkStart w:id="12" w:name="_Ref414586869"/>
      <w:r>
        <w:t xml:space="preserve">Skärmdump från realtidstrategi-spelet: </w:t>
      </w:r>
      <w:r>
        <w:rPr>
          <w:i/>
        </w:rPr>
        <w:t>Starcraft 2: Wings of Libery</w:t>
      </w:r>
      <w:r>
        <w:t xml:space="preserve"> </w:t>
      </w:r>
      <w:r>
        <w:fldChar w:fldCharType="begin" w:fldLock="1"/>
      </w:r>
      <w:r w:rsidR="008A6202">
        <w:instrText>ADDIN CSL_CITATION { "citationItems" : [ { "id" : "ITEM-1", "itemData" : { "author" : [ { "dropping-particle" : "", "family" : "Blizzard Entertainment", "given" : "", "non-dropping-particle" : "", "parse-names" : false, "suffix" : "" } ], "id" : "ITEM-1", "issued" : { "date-parts" : [ [ "2010" ] ] }, "number" : "1.0", "publisher" : "Blizzard Entertainment", "title" : "Starcraft 2: Wings of Liberty", "type" : "article" }, "uris" : [ "http://www.mendeley.com/documents/?uuid=6aba09f1-8d65-4bda-9728-7cb8338448ad" ] } ], "mendeley" : { "formattedCitation" : "(Blizzard Entertainment, 2010)", "plainTextFormattedCitation" : "(Blizzard Entertainment, 2010)", "previouslyFormattedCitation" : "(Blizzard Entertainment, 2010)" }, "properties" : { "noteIndex" : 0 }, "schema" : "https://github.com/citation-style-language/schema/raw/master/csl-citation.json" }</w:instrText>
      </w:r>
      <w:r>
        <w:fldChar w:fldCharType="separate"/>
      </w:r>
      <w:r w:rsidRPr="00816877">
        <w:rPr>
          <w:noProof/>
        </w:rPr>
        <w:t>(Blizzard Entertainment, 2010)</w:t>
      </w:r>
      <w:r>
        <w:fldChar w:fldCharType="end"/>
      </w:r>
      <w:r>
        <w:t>.</w:t>
      </w:r>
      <w:bookmarkEnd w:id="12"/>
    </w:p>
    <w:p w14:paraId="2FC9FCA7" w14:textId="7E3AB70D" w:rsidR="00B42E7A" w:rsidRDefault="00B42E7A" w:rsidP="00471810">
      <w:r>
        <w:t>Storleken på de grupper av enheter som användaren manövrerar varierar aktivt mellan små grupper till väldigt stora grupper. Dessa grupper måste navigera sig själv på ett snabbt och effektivt sett för att det ska vara enkelt för användaren att m</w:t>
      </w:r>
      <w:r w:rsidR="00ED5AF7">
        <w:t>anövrera dem under spelet gång.</w:t>
      </w:r>
    </w:p>
    <w:p w14:paraId="181977C1" w14:textId="1FDE96AC" w:rsidR="003B2AC9" w:rsidRPr="00471810" w:rsidRDefault="003B2AC9" w:rsidP="00471810">
      <w:r>
        <w:t xml:space="preserve">Det finns ett flertal sätt att navigera dessa grupper av enheter i miljön. Exempelvis kan man låta enheterna röra sig helt själv utan att ha någon typ av uppfattning om </w:t>
      </w:r>
      <w:r w:rsidR="00904D6E">
        <w:t>enheterna som befinner sig omkring sig. Det går även att hantera en grupp som en enda stor enhet med hjälp av olika kombinationer av styrbeteenden för att på ett effektivt sätt få enheterna att navigera sig genom miljön.</w:t>
      </w:r>
    </w:p>
    <w:p w14:paraId="04952BF2" w14:textId="23C1691D" w:rsidR="00CB442F" w:rsidRPr="00BB4C2C" w:rsidRDefault="008F5BC2" w:rsidP="00CB442F">
      <w:pPr>
        <w:pStyle w:val="Rubrik2"/>
      </w:pPr>
      <w:bookmarkStart w:id="13" w:name="_Ref414269860"/>
      <w:bookmarkStart w:id="14" w:name="_Ref414269889"/>
      <w:bookmarkStart w:id="15" w:name="_Toc414568891"/>
      <w:r w:rsidRPr="00BB4C2C">
        <w:t>Styrbeteende</w:t>
      </w:r>
      <w:bookmarkEnd w:id="13"/>
      <w:bookmarkEnd w:id="14"/>
      <w:bookmarkEnd w:id="15"/>
    </w:p>
    <w:p w14:paraId="30483CF0" w14:textId="36C149D9" w:rsidR="005567E9" w:rsidRPr="00BB4C2C" w:rsidRDefault="00D73E2C" w:rsidP="005567E9">
      <w:pPr>
        <w:rPr>
          <w:b/>
          <w:i/>
          <w:color w:val="FF0000"/>
        </w:rPr>
      </w:pPr>
      <w:r w:rsidRPr="00BB4C2C">
        <w:t xml:space="preserve">Ett beteende som appliceras för att producera en styrkraft hos en agent, kallas för </w:t>
      </w:r>
      <w:r w:rsidR="008142A7" w:rsidRPr="00BB4C2C">
        <w:t xml:space="preserve">ett styrbeteende. </w:t>
      </w:r>
      <w:r w:rsidR="00012238" w:rsidRPr="00BB4C2C">
        <w:t>Det finns en mängd olika styrebeteenden</w:t>
      </w:r>
      <w:r w:rsidR="006C1F14" w:rsidRPr="00BB4C2C">
        <w:t xml:space="preserve"> som producerar en styrkraft på olika sätt. </w:t>
      </w:r>
      <w:r w:rsidR="00F7144F" w:rsidRPr="00BB4C2C">
        <w:t xml:space="preserve">Flera av </w:t>
      </w:r>
      <w:r w:rsidR="006C1F14" w:rsidRPr="00BB4C2C">
        <w:t>styrbeteenden</w:t>
      </w:r>
      <w:r w:rsidR="00F7144F" w:rsidRPr="00BB4C2C">
        <w:t>a</w:t>
      </w:r>
      <w:r w:rsidR="006C1F14" w:rsidRPr="00BB4C2C">
        <w:t xml:space="preserve"> kan</w:t>
      </w:r>
      <w:r w:rsidR="00012238" w:rsidRPr="00BB4C2C">
        <w:t xml:space="preserve"> kombineras för att styra den autonoma agenten </w:t>
      </w:r>
      <w:r w:rsidR="006C1F14" w:rsidRPr="00BB4C2C">
        <w:t xml:space="preserve">på ett mer komplext och naturligt sätt. </w:t>
      </w:r>
      <w:r w:rsidR="00F138D4" w:rsidRPr="00BB4C2C">
        <w:t xml:space="preserve">Dessa styrebeteenden presenteras av Reynolds i hans artikel </w:t>
      </w:r>
      <w:r w:rsidR="00F138D4" w:rsidRPr="00BB4C2C">
        <w:rPr>
          <w:i/>
        </w:rPr>
        <w:t>Steering Behaviors For Autonomous Characters</w:t>
      </w:r>
      <w:r w:rsidR="00F138D4" w:rsidRPr="00BB4C2C">
        <w:t xml:space="preserve"> </w:t>
      </w:r>
      <w:r w:rsidR="00F138D4" w:rsidRPr="00BB4C2C">
        <w:fldChar w:fldCharType="begin" w:fldLock="1"/>
      </w:r>
      <w:r w:rsidR="00AF7CCC">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00F138D4" w:rsidRPr="00BB4C2C">
        <w:fldChar w:fldCharType="separate"/>
      </w:r>
      <w:r w:rsidR="00F138D4" w:rsidRPr="00BB4C2C">
        <w:rPr>
          <w:noProof/>
        </w:rPr>
        <w:t>(1999)</w:t>
      </w:r>
      <w:r w:rsidR="00F138D4" w:rsidRPr="00BB4C2C">
        <w:fldChar w:fldCharType="end"/>
      </w:r>
      <w:r w:rsidR="00425E15" w:rsidRPr="00BB4C2C">
        <w:t>.</w:t>
      </w:r>
    </w:p>
    <w:p w14:paraId="6E7D1E0E" w14:textId="66D9D31D" w:rsidR="008F5BC2" w:rsidRPr="00BB4C2C" w:rsidRDefault="009D290F" w:rsidP="009D290F">
      <w:pPr>
        <w:pStyle w:val="Rubrik3"/>
      </w:pPr>
      <w:bookmarkStart w:id="16" w:name="_Toc414568892"/>
      <w:r w:rsidRPr="00BB4C2C">
        <w:t>Sök</w:t>
      </w:r>
      <w:bookmarkEnd w:id="16"/>
    </w:p>
    <w:p w14:paraId="343C4306" w14:textId="3573AE3E" w:rsidR="009D290F" w:rsidRDefault="00E83B51" w:rsidP="00FB5EAD">
      <w:r w:rsidRPr="00BB4C2C">
        <w:t>Sök är ett styrbeteende som används för att styra en agen</w:t>
      </w:r>
      <w:r w:rsidR="00BE266A">
        <w:t>t mot en specificerad position</w:t>
      </w:r>
      <w:r w:rsidR="001E10E0" w:rsidRPr="00BB4C2C">
        <w:t>, i global rymd</w:t>
      </w:r>
      <w:r w:rsidR="00FD21DB">
        <w:t>.</w:t>
      </w:r>
      <w:r w:rsidR="0047131A">
        <w:t xml:space="preserve"> </w:t>
      </w:r>
      <w:r w:rsidR="00685621">
        <w:fldChar w:fldCharType="begin"/>
      </w:r>
      <w:r w:rsidR="00685621">
        <w:instrText xml:space="preserve"> REF _Ref414586943 \n \h </w:instrText>
      </w:r>
      <w:r w:rsidR="00685621">
        <w:fldChar w:fldCharType="separate"/>
      </w:r>
      <w:r w:rsidR="00685621">
        <w:t>Figur 3</w:t>
      </w:r>
      <w:r w:rsidR="00685621">
        <w:fldChar w:fldCharType="end"/>
      </w:r>
      <w:r w:rsidR="00685621">
        <w:t xml:space="preserve"> </w:t>
      </w:r>
      <w:r w:rsidR="00FD21DB">
        <w:t xml:space="preserve">visar en visualisering av </w:t>
      </w:r>
      <w:r w:rsidR="00685621">
        <w:t>sökbeteendet</w:t>
      </w:r>
      <w:r w:rsidR="001E10E0" w:rsidRPr="00BB4C2C">
        <w:t>.</w:t>
      </w:r>
      <w:r w:rsidR="00913F73" w:rsidRPr="00BB4C2C">
        <w:t xml:space="preserve"> </w:t>
      </w:r>
      <w:r w:rsidR="007D3A15" w:rsidRPr="00BB4C2C">
        <w:t xml:space="preserve">Beräkningen för detta </w:t>
      </w:r>
      <w:r w:rsidR="007D3A15" w:rsidRPr="00BB4C2C">
        <w:lastRenderedPageBreak/>
        <w:t>styrbeteende är relativt enkel, förs</w:t>
      </w:r>
      <w:r w:rsidR="00BE266A">
        <w:t>t beräknas en önskad hastighet</w:t>
      </w:r>
      <w:r w:rsidR="00766B24">
        <w:t xml:space="preserve"> och m</w:t>
      </w:r>
      <w:r w:rsidR="00B53D2B" w:rsidRPr="00BB4C2C">
        <w:t xml:space="preserve">ed den önskade hastigheten </w:t>
      </w:r>
      <w:r w:rsidR="00766B24">
        <w:t xml:space="preserve">kan man enkelt </w:t>
      </w:r>
      <w:r w:rsidR="00BE266A">
        <w:t xml:space="preserve">beräkna vilken styrkraft </w:t>
      </w:r>
      <w:r w:rsidR="00B53D2B" w:rsidRPr="00BB4C2C">
        <w:t>som</w:t>
      </w:r>
      <w:r w:rsidR="005B3996">
        <w:t xml:space="preserve"> ska appliceras på agenten</w:t>
      </w:r>
      <w:r w:rsidR="009D61E5" w:rsidRPr="00BB4C2C">
        <w:t>.</w:t>
      </w:r>
    </w:p>
    <w:p w14:paraId="1E286291" w14:textId="77777777" w:rsidR="008A79EF" w:rsidRDefault="008A79EF" w:rsidP="00FB5EAD"/>
    <w:p w14:paraId="547C83D9" w14:textId="4626E0FA" w:rsidR="000D479C" w:rsidRDefault="000F5D61" w:rsidP="000D479C">
      <w:pPr>
        <w:pStyle w:val="Figur"/>
      </w:pPr>
      <w:r>
        <w:object w:dxaOrig="2506" w:dyaOrig="3661" w14:anchorId="30D1AE01">
          <v:shape id="_x0000_i1031" type="#_x0000_t75" style="width:125.45pt;height:183.25pt" o:ole="">
            <v:imagedata r:id="rId13" o:title=""/>
          </v:shape>
          <o:OLEObject Type="Embed" ProgID="Visio.Drawing.15" ShapeID="_x0000_i1031" DrawAspect="Content" ObjectID="_1488330775" r:id="rId14"/>
        </w:object>
      </w:r>
    </w:p>
    <w:p w14:paraId="526F177D" w14:textId="503CC073" w:rsidR="00A57083" w:rsidRDefault="00F15ABC" w:rsidP="000D479C">
      <w:pPr>
        <w:pStyle w:val="Figurtext"/>
      </w:pPr>
      <w:bookmarkStart w:id="17" w:name="_Ref414586943"/>
      <w:r>
        <w:rPr>
          <w:noProof/>
        </w:rPr>
        <mc:AlternateContent>
          <mc:Choice Requires="wps">
            <w:drawing>
              <wp:anchor distT="45720" distB="45720" distL="114300" distR="114300" simplePos="0" relativeHeight="251575296" behindDoc="0" locked="0" layoutInCell="1" allowOverlap="1" wp14:anchorId="1281F09C" wp14:editId="398198BC">
                <wp:simplePos x="0" y="0"/>
                <wp:positionH relativeFrom="column">
                  <wp:posOffset>-635</wp:posOffset>
                </wp:positionH>
                <wp:positionV relativeFrom="paragraph">
                  <wp:posOffset>482600</wp:posOffset>
                </wp:positionV>
                <wp:extent cx="5705475" cy="1404620"/>
                <wp:effectExtent l="0" t="0" r="28575" b="24130"/>
                <wp:wrapTopAndBottom/>
                <wp:docPr id="21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404620"/>
                        </a:xfrm>
                        <a:prstGeom prst="rect">
                          <a:avLst/>
                        </a:prstGeom>
                        <a:solidFill>
                          <a:srgbClr val="FFFFFF"/>
                        </a:solidFill>
                        <a:ln w="9525">
                          <a:solidFill>
                            <a:srgbClr val="000000"/>
                          </a:solidFill>
                          <a:miter lim="800000"/>
                          <a:headEnd/>
                          <a:tailEnd/>
                        </a:ln>
                      </wps:spPr>
                      <wps:txbx>
                        <w:txbxContent>
                          <w:p w14:paraId="00A81D0B" w14:textId="2F6CC340" w:rsidR="00CF1B5E" w:rsidRDefault="00CF1B5E" w:rsidP="00340873">
                            <w:pPr>
                              <w:pStyle w:val="Kod"/>
                            </w:pPr>
                            <w:r>
                              <w:t>vector2D function seek(vector2D target)</w:t>
                            </w:r>
                          </w:p>
                          <w:p w14:paraId="4C6ED609" w14:textId="77777777" w:rsidR="00CF1B5E" w:rsidRDefault="00CF1B5E" w:rsidP="00340873">
                            <w:pPr>
                              <w:pStyle w:val="Kod"/>
                            </w:pPr>
                            <w:r>
                              <w:t>{</w:t>
                            </w:r>
                          </w:p>
                          <w:p w14:paraId="5315E319" w14:textId="77777777" w:rsidR="00CF1B5E" w:rsidRDefault="00CF1B5E" w:rsidP="00340873">
                            <w:pPr>
                              <w:pStyle w:val="Kod"/>
                            </w:pPr>
                            <w:r>
                              <w:tab/>
                              <w:t>var desiredVelocity = target - agentPosition;</w:t>
                            </w:r>
                          </w:p>
                          <w:p w14:paraId="09B6147F" w14:textId="77777777" w:rsidR="00CF1B5E" w:rsidRDefault="00CF1B5E" w:rsidP="00340873">
                            <w:pPr>
                              <w:pStyle w:val="Kod"/>
                            </w:pPr>
                            <w:r>
                              <w:tab/>
                              <w:t>var force = desiredVelocity - agentVelocity;</w:t>
                            </w:r>
                          </w:p>
                          <w:p w14:paraId="293CFA85" w14:textId="77777777" w:rsidR="00CF1B5E" w:rsidRDefault="00CF1B5E" w:rsidP="00340873">
                            <w:pPr>
                              <w:pStyle w:val="Kod"/>
                            </w:pPr>
                            <w:r>
                              <w:tab/>
                              <w:t>return force;</w:t>
                            </w:r>
                          </w:p>
                          <w:p w14:paraId="643E0D30" w14:textId="40484430" w:rsidR="00CF1B5E" w:rsidRDefault="00CF1B5E" w:rsidP="00340873">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281F09C" id="Textruta 2" o:spid="_x0000_s1027" type="#_x0000_t202" style="position:absolute;left:0;text-align:left;margin-left:-.05pt;margin-top:38pt;width:449.25pt;height:110.6pt;z-index:2515752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">
                <v:textbox style="mso-fit-shape-to-text:t">
                  <w:txbxContent>
                    <w:p w14:paraId="00A81D0B" w14:textId="2F6CC340" w:rsidR="00CF1B5E" w:rsidRDefault="00CF1B5E" w:rsidP="00340873">
                      <w:pPr>
                        <w:pStyle w:val="Kod"/>
                      </w:pPr>
                      <w:r>
                        <w:t>vector2D function seek(vector2D target)</w:t>
                      </w:r>
                    </w:p>
                    <w:p w14:paraId="4C6ED609" w14:textId="77777777" w:rsidR="00CF1B5E" w:rsidRDefault="00CF1B5E" w:rsidP="00340873">
                      <w:pPr>
                        <w:pStyle w:val="Kod"/>
                      </w:pPr>
                      <w:r>
                        <w:t>{</w:t>
                      </w:r>
                    </w:p>
                    <w:p w14:paraId="5315E319" w14:textId="77777777" w:rsidR="00CF1B5E" w:rsidRDefault="00CF1B5E" w:rsidP="00340873">
                      <w:pPr>
                        <w:pStyle w:val="Kod"/>
                      </w:pPr>
                      <w:r>
                        <w:tab/>
                        <w:t>var desiredVelocity = target - agentPosition;</w:t>
                      </w:r>
                    </w:p>
                    <w:p w14:paraId="09B6147F" w14:textId="77777777" w:rsidR="00CF1B5E" w:rsidRDefault="00CF1B5E" w:rsidP="00340873">
                      <w:pPr>
                        <w:pStyle w:val="Kod"/>
                      </w:pPr>
                      <w:r>
                        <w:tab/>
                        <w:t>var force = desiredVelocity - agentVelocity;</w:t>
                      </w:r>
                    </w:p>
                    <w:p w14:paraId="293CFA85" w14:textId="77777777" w:rsidR="00CF1B5E" w:rsidRDefault="00CF1B5E" w:rsidP="00340873">
                      <w:pPr>
                        <w:pStyle w:val="Kod"/>
                      </w:pPr>
                      <w:r>
                        <w:tab/>
                        <w:t>return force;</w:t>
                      </w:r>
                    </w:p>
                    <w:p w14:paraId="643E0D30" w14:textId="40484430" w:rsidR="00CF1B5E" w:rsidRDefault="00CF1B5E" w:rsidP="00340873">
                      <w:pPr>
                        <w:pStyle w:val="Kod"/>
                      </w:pPr>
                      <w:r>
                        <w:t>}</w:t>
                      </w:r>
                    </w:p>
                  </w:txbxContent>
                </v:textbox>
                <w10:wrap type="topAndBottom"/>
              </v:shape>
            </w:pict>
          </mc:Fallback>
        </mc:AlternateContent>
      </w:r>
      <w:r w:rsidR="00685621">
        <w:t>S</w:t>
      </w:r>
      <w:r w:rsidR="000D479C">
        <w:t>ökbeteende</w:t>
      </w:r>
      <w:r w:rsidR="00562558">
        <w:t>t</w:t>
      </w:r>
      <w:bookmarkEnd w:id="17"/>
    </w:p>
    <w:p w14:paraId="2DB9EAC5" w14:textId="19E2CA0C" w:rsidR="005B3996" w:rsidRPr="005B3996" w:rsidRDefault="00BE266A" w:rsidP="00BE266A">
      <w:pPr>
        <w:pStyle w:val="Pseudokod"/>
      </w:pPr>
      <w:r>
        <w:t>Pseudokod för sökningsbeteendet</w:t>
      </w:r>
      <w:r w:rsidR="0064361A">
        <w:t>.</w:t>
      </w:r>
    </w:p>
    <w:p w14:paraId="19E6EEE2" w14:textId="6223CA33" w:rsidR="0029103A" w:rsidRPr="00BB4C2C" w:rsidRDefault="00092C02" w:rsidP="0029103A">
      <w:pPr>
        <w:pStyle w:val="Rubrik3"/>
      </w:pPr>
      <w:bookmarkStart w:id="18" w:name="_Toc414568893"/>
      <w:r w:rsidRPr="00BB4C2C">
        <w:t>Ankomst</w:t>
      </w:r>
      <w:bookmarkEnd w:id="18"/>
    </w:p>
    <w:p w14:paraId="3379CD6A" w14:textId="529C94E6" w:rsidR="00151899" w:rsidRDefault="0029103A" w:rsidP="00151899">
      <w:r w:rsidRPr="00BB4C2C">
        <w:t xml:space="preserve">Styrebeteendet ankomst är identiskt till sök, så länge agenten är långt ifrån den specificerade målpositionen. </w:t>
      </w:r>
      <w:r w:rsidR="00143FC6">
        <w:t xml:space="preserve">Det som skiljer ankomstbeteendet från sökbeteendet är att den </w:t>
      </w:r>
      <w:r w:rsidR="00A84AD3" w:rsidRPr="00BB4C2C">
        <w:t xml:space="preserve">får </w:t>
      </w:r>
      <w:r w:rsidR="00143FC6">
        <w:t>en agent</w:t>
      </w:r>
      <w:r w:rsidR="00A84AD3" w:rsidRPr="00BB4C2C">
        <w:t xml:space="preserve"> att sakta ner när den närmare sig </w:t>
      </w:r>
      <w:r w:rsidR="00EB7018">
        <w:t>målet</w:t>
      </w:r>
      <w:r w:rsidR="00623002">
        <w:t xml:space="preserve"> (se </w:t>
      </w:r>
      <w:r w:rsidR="00623002">
        <w:fldChar w:fldCharType="begin"/>
      </w:r>
      <w:r w:rsidR="00623002">
        <w:instrText xml:space="preserve"> REF _Ref414587001 \n \h </w:instrText>
      </w:r>
      <w:r w:rsidR="00623002">
        <w:fldChar w:fldCharType="separate"/>
      </w:r>
      <w:r w:rsidR="00623002">
        <w:t>Figur 4</w:t>
      </w:r>
      <w:r w:rsidR="00623002">
        <w:fldChar w:fldCharType="end"/>
      </w:r>
      <w:r w:rsidR="00623002">
        <w:t>)</w:t>
      </w:r>
      <w:r w:rsidR="00EB7018">
        <w:t>.</w:t>
      </w:r>
    </w:p>
    <w:p w14:paraId="4A0FE0BD" w14:textId="6AE09AB9" w:rsidR="00AE0BA4" w:rsidRDefault="008731CA" w:rsidP="00AE0BA4">
      <w:pPr>
        <w:pStyle w:val="Figur"/>
      </w:pPr>
      <w:r>
        <w:object w:dxaOrig="3121" w:dyaOrig="5011" w14:anchorId="5E12AF99">
          <v:shape id="_x0000_i1025" type="#_x0000_t75" style="width:126.85pt;height:203.2pt" o:ole="">
            <v:imagedata r:id="rId15" o:title=""/>
          </v:shape>
          <o:OLEObject Type="Embed" ProgID="Visio.Drawing.15" ShapeID="_x0000_i1025" DrawAspect="Content" ObjectID="_1488330776" r:id="rId16"/>
        </w:object>
      </w:r>
    </w:p>
    <w:p w14:paraId="15D7EB3C" w14:textId="3584BCF5" w:rsidR="00CC3E8B" w:rsidRDefault="00CC3E8B" w:rsidP="00CC3E8B">
      <w:pPr>
        <w:pStyle w:val="Figurtext"/>
        <w:rPr>
          <w:lang w:val="en-US"/>
        </w:rPr>
      </w:pPr>
      <w:bookmarkStart w:id="19" w:name="_Ref414587001"/>
      <w:r>
        <w:rPr>
          <w:lang w:val="en-US"/>
        </w:rPr>
        <w:t>Ankomstbeteende</w:t>
      </w:r>
      <w:r w:rsidR="0003310B">
        <w:rPr>
          <w:lang w:val="en-US"/>
        </w:rPr>
        <w:t>t</w:t>
      </w:r>
      <w:bookmarkEnd w:id="19"/>
    </w:p>
    <w:p w14:paraId="4EAB21BD" w14:textId="0C89B49E" w:rsidR="00340873" w:rsidRPr="00340873" w:rsidRDefault="00340873" w:rsidP="00435A24">
      <w:pPr>
        <w:pStyle w:val="Pseudokod"/>
        <w:rPr>
          <w:lang w:val="en-US"/>
        </w:rPr>
      </w:pPr>
      <w:r w:rsidRPr="00340873">
        <w:rPr>
          <w:noProof/>
          <w:lang w:val="en-US"/>
        </w:rPr>
        <w:lastRenderedPageBreak/>
        <mc:AlternateContent>
          <mc:Choice Requires="wps">
            <w:drawing>
              <wp:anchor distT="45720" distB="45720" distL="114300" distR="114300" simplePos="0" relativeHeight="251586560" behindDoc="0" locked="0" layoutInCell="1" allowOverlap="1" wp14:anchorId="7BAEA636" wp14:editId="3BCD494D">
                <wp:simplePos x="0" y="0"/>
                <wp:positionH relativeFrom="column">
                  <wp:posOffset>-9525</wp:posOffset>
                </wp:positionH>
                <wp:positionV relativeFrom="paragraph">
                  <wp:posOffset>200025</wp:posOffset>
                </wp:positionV>
                <wp:extent cx="5715000" cy="5822950"/>
                <wp:effectExtent l="0" t="0" r="19050" b="15240"/>
                <wp:wrapTopAndBottom/>
                <wp:docPr id="4"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5822950"/>
                        </a:xfrm>
                        <a:prstGeom prst="rect">
                          <a:avLst/>
                        </a:prstGeom>
                        <a:solidFill>
                          <a:srgbClr val="FFFFFF"/>
                        </a:solidFill>
                        <a:ln w="9525">
                          <a:solidFill>
                            <a:srgbClr val="000000"/>
                          </a:solidFill>
                          <a:miter lim="800000"/>
                          <a:headEnd/>
                          <a:tailEnd/>
                        </a:ln>
                      </wps:spPr>
                      <wps:txbx>
                        <w:txbxContent>
                          <w:p w14:paraId="3630D961" w14:textId="4D1019AE" w:rsidR="00CF1B5E" w:rsidRPr="00340873" w:rsidRDefault="00CF1B5E" w:rsidP="00340873">
                            <w:pPr>
                              <w:pStyle w:val="Kod"/>
                            </w:pPr>
                            <w:r w:rsidRPr="00340873">
                              <w:t>vector2D function arrive(vector2D target, float slowingDistance)</w:t>
                            </w:r>
                          </w:p>
                          <w:p w14:paraId="0B104019" w14:textId="77777777" w:rsidR="00CF1B5E" w:rsidRPr="00340873" w:rsidRDefault="00CF1B5E" w:rsidP="00340873">
                            <w:pPr>
                              <w:pStyle w:val="Kod"/>
                            </w:pPr>
                            <w:r w:rsidRPr="00340873">
                              <w:t>{</w:t>
                            </w:r>
                          </w:p>
                          <w:p w14:paraId="0977BB1A" w14:textId="77777777" w:rsidR="00CF1B5E" w:rsidRPr="00340873" w:rsidRDefault="00CF1B5E" w:rsidP="00340873">
                            <w:pPr>
                              <w:pStyle w:val="Kod"/>
                            </w:pPr>
                            <w:r w:rsidRPr="00340873">
                              <w:tab/>
                              <w:t>var offset = target - agentPosition;</w:t>
                            </w:r>
                          </w:p>
                          <w:p w14:paraId="51519AE1" w14:textId="77777777" w:rsidR="00CF1B5E" w:rsidRPr="00340873" w:rsidRDefault="00CF1B5E" w:rsidP="00340873">
                            <w:pPr>
                              <w:pStyle w:val="Kod"/>
                            </w:pPr>
                            <w:r w:rsidRPr="00340873">
                              <w:tab/>
                              <w:t>var magnitude = offset.magnitude;</w:t>
                            </w:r>
                          </w:p>
                          <w:p w14:paraId="42AF79B0" w14:textId="77777777" w:rsidR="00CF1B5E" w:rsidRPr="00340873" w:rsidRDefault="00CF1B5E" w:rsidP="00340873">
                            <w:pPr>
                              <w:pStyle w:val="Kod"/>
                            </w:pPr>
                            <w:r w:rsidRPr="00340873">
                              <w:tab/>
                            </w:r>
                          </w:p>
                          <w:p w14:paraId="60DC2782" w14:textId="1E678AE5" w:rsidR="00CF1B5E" w:rsidRPr="00340873" w:rsidRDefault="00CF1B5E" w:rsidP="00340873">
                            <w:pPr>
                              <w:pStyle w:val="Kod"/>
                            </w:pPr>
                            <w:r w:rsidRPr="00340873">
                              <w:tab/>
                              <w:t>float rampedSpeed = agentMaxVelocity * (magnitude / slowingDistance);</w:t>
                            </w:r>
                          </w:p>
                          <w:p w14:paraId="78E48682" w14:textId="58A3482D" w:rsidR="00CF1B5E" w:rsidRPr="00340873" w:rsidRDefault="00CF1B5E" w:rsidP="00340873">
                            <w:pPr>
                              <w:pStyle w:val="Kod"/>
                            </w:pPr>
                            <w:r w:rsidRPr="00340873">
                              <w:tab/>
                              <w:t xml:space="preserve">float </w:t>
                            </w:r>
                            <w:r>
                              <w:t xml:space="preserve">clippedSpeed = min(rampedSpeed, </w:t>
                            </w:r>
                            <w:r w:rsidRPr="00340873">
                              <w:t>agentMaxVelocity);</w:t>
                            </w:r>
                          </w:p>
                          <w:p w14:paraId="720912B9" w14:textId="77777777" w:rsidR="00CF1B5E" w:rsidRPr="00340873" w:rsidRDefault="00CF1B5E" w:rsidP="00340873">
                            <w:pPr>
                              <w:pStyle w:val="Kod"/>
                            </w:pPr>
                            <w:r w:rsidRPr="00340873">
                              <w:tab/>
                              <w:t>var desiredVelocity = (clippedSpeed / magnitude) * offset;</w:t>
                            </w:r>
                          </w:p>
                          <w:p w14:paraId="612039D1" w14:textId="77777777" w:rsidR="00CF1B5E" w:rsidRPr="00340873" w:rsidRDefault="00CF1B5E" w:rsidP="00340873">
                            <w:pPr>
                              <w:pStyle w:val="Kod"/>
                            </w:pPr>
                            <w:r w:rsidRPr="00340873">
                              <w:tab/>
                            </w:r>
                          </w:p>
                          <w:p w14:paraId="2C56F572" w14:textId="77777777" w:rsidR="00CF1B5E" w:rsidRPr="00340873" w:rsidRDefault="00CF1B5E" w:rsidP="00340873">
                            <w:pPr>
                              <w:pStyle w:val="Kod"/>
                            </w:pPr>
                            <w:r w:rsidRPr="00340873">
                              <w:tab/>
                              <w:t>var force = desiredVelocity - agentVelocity;</w:t>
                            </w:r>
                          </w:p>
                          <w:p w14:paraId="1F12ED2F" w14:textId="77777777" w:rsidR="00CF1B5E" w:rsidRPr="00340873" w:rsidRDefault="00CF1B5E" w:rsidP="00340873">
                            <w:pPr>
                              <w:pStyle w:val="Kod"/>
                            </w:pPr>
                            <w:r w:rsidRPr="00340873">
                              <w:tab/>
                              <w:t>return force;</w:t>
                            </w:r>
                          </w:p>
                          <w:p w14:paraId="1AB5C6F2" w14:textId="5A1AB149" w:rsidR="00CF1B5E" w:rsidRPr="00340873" w:rsidRDefault="00CF1B5E" w:rsidP="00340873">
                            <w:pPr>
                              <w:pStyle w:val="Kod"/>
                            </w:pPr>
                            <w:r w:rsidRPr="00340873">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BAEA636" id="_x0000_s1028" type="#_x0000_t202" style="position:absolute;left:0;text-align:left;margin-left:-.75pt;margin-top:15.75pt;width:450pt;height:458.5pt;z-index:2515865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">
                <v:textbox style="mso-fit-shape-to-text:t">
                  <w:txbxContent>
                    <w:p w14:paraId="3630D961" w14:textId="4D1019AE" w:rsidR="00CF1B5E" w:rsidRPr="00340873" w:rsidRDefault="00CF1B5E" w:rsidP="00340873">
                      <w:pPr>
                        <w:pStyle w:val="Kod"/>
                      </w:pPr>
                      <w:r w:rsidRPr="00340873">
                        <w:t>vector2D function arrive(vector2D target, float slowingDistance)</w:t>
                      </w:r>
                    </w:p>
                    <w:p w14:paraId="0B104019" w14:textId="77777777" w:rsidR="00CF1B5E" w:rsidRPr="00340873" w:rsidRDefault="00CF1B5E" w:rsidP="00340873">
                      <w:pPr>
                        <w:pStyle w:val="Kod"/>
                      </w:pPr>
                      <w:r w:rsidRPr="00340873">
                        <w:t>{</w:t>
                      </w:r>
                    </w:p>
                    <w:p w14:paraId="0977BB1A" w14:textId="77777777" w:rsidR="00CF1B5E" w:rsidRPr="00340873" w:rsidRDefault="00CF1B5E" w:rsidP="00340873">
                      <w:pPr>
                        <w:pStyle w:val="Kod"/>
                      </w:pPr>
                      <w:r w:rsidRPr="00340873">
                        <w:tab/>
                        <w:t>var offset = target - agentPosition;</w:t>
                      </w:r>
                    </w:p>
                    <w:p w14:paraId="51519AE1" w14:textId="77777777" w:rsidR="00CF1B5E" w:rsidRPr="00340873" w:rsidRDefault="00CF1B5E" w:rsidP="00340873">
                      <w:pPr>
                        <w:pStyle w:val="Kod"/>
                      </w:pPr>
                      <w:r w:rsidRPr="00340873">
                        <w:tab/>
                        <w:t>var magnitude = offset.magnitude;</w:t>
                      </w:r>
                    </w:p>
                    <w:p w14:paraId="42AF79B0" w14:textId="77777777" w:rsidR="00CF1B5E" w:rsidRPr="00340873" w:rsidRDefault="00CF1B5E" w:rsidP="00340873">
                      <w:pPr>
                        <w:pStyle w:val="Kod"/>
                      </w:pPr>
                      <w:r w:rsidRPr="00340873">
                        <w:tab/>
                      </w:r>
                    </w:p>
                    <w:p w14:paraId="60DC2782" w14:textId="1E678AE5" w:rsidR="00CF1B5E" w:rsidRPr="00340873" w:rsidRDefault="00CF1B5E" w:rsidP="00340873">
                      <w:pPr>
                        <w:pStyle w:val="Kod"/>
                      </w:pPr>
                      <w:r w:rsidRPr="00340873">
                        <w:tab/>
                        <w:t>float rampedSpeed = agentMaxVelocity * (magnitude / slowingDistance);</w:t>
                      </w:r>
                    </w:p>
                    <w:p w14:paraId="78E48682" w14:textId="58A3482D" w:rsidR="00CF1B5E" w:rsidRPr="00340873" w:rsidRDefault="00CF1B5E" w:rsidP="00340873">
                      <w:pPr>
                        <w:pStyle w:val="Kod"/>
                      </w:pPr>
                      <w:r w:rsidRPr="00340873">
                        <w:tab/>
                        <w:t xml:space="preserve">float </w:t>
                      </w:r>
                      <w:r>
                        <w:t xml:space="preserve">clippedSpeed = min(rampedSpeed, </w:t>
                      </w:r>
                      <w:r w:rsidRPr="00340873">
                        <w:t>agentMaxVelocity);</w:t>
                      </w:r>
                    </w:p>
                    <w:p w14:paraId="720912B9" w14:textId="77777777" w:rsidR="00CF1B5E" w:rsidRPr="00340873" w:rsidRDefault="00CF1B5E" w:rsidP="00340873">
                      <w:pPr>
                        <w:pStyle w:val="Kod"/>
                      </w:pPr>
                      <w:r w:rsidRPr="00340873">
                        <w:tab/>
                        <w:t>var desiredVelocity = (clippedSpeed / magnitude) * offset;</w:t>
                      </w:r>
                    </w:p>
                    <w:p w14:paraId="612039D1" w14:textId="77777777" w:rsidR="00CF1B5E" w:rsidRPr="00340873" w:rsidRDefault="00CF1B5E" w:rsidP="00340873">
                      <w:pPr>
                        <w:pStyle w:val="Kod"/>
                      </w:pPr>
                      <w:r w:rsidRPr="00340873">
                        <w:tab/>
                      </w:r>
                    </w:p>
                    <w:p w14:paraId="2C56F572" w14:textId="77777777" w:rsidR="00CF1B5E" w:rsidRPr="00340873" w:rsidRDefault="00CF1B5E" w:rsidP="00340873">
                      <w:pPr>
                        <w:pStyle w:val="Kod"/>
                      </w:pPr>
                      <w:r w:rsidRPr="00340873">
                        <w:tab/>
                        <w:t>var force = desiredVelocity - agentVelocity;</w:t>
                      </w:r>
                    </w:p>
                    <w:p w14:paraId="1F12ED2F" w14:textId="77777777" w:rsidR="00CF1B5E" w:rsidRPr="00340873" w:rsidRDefault="00CF1B5E" w:rsidP="00340873">
                      <w:pPr>
                        <w:pStyle w:val="Kod"/>
                      </w:pPr>
                      <w:r w:rsidRPr="00340873">
                        <w:tab/>
                        <w:t>return force;</w:t>
                      </w:r>
                    </w:p>
                    <w:p w14:paraId="1AB5C6F2" w14:textId="5A1AB149" w:rsidR="00CF1B5E" w:rsidRPr="00340873" w:rsidRDefault="00CF1B5E" w:rsidP="00340873">
                      <w:pPr>
                        <w:pStyle w:val="Kod"/>
                      </w:pPr>
                      <w:r w:rsidRPr="00340873">
                        <w:t>}</w:t>
                      </w:r>
                    </w:p>
                  </w:txbxContent>
                </v:textbox>
                <w10:wrap type="topAndBottom"/>
              </v:shape>
            </w:pict>
          </mc:Fallback>
        </mc:AlternateContent>
      </w:r>
      <w:r w:rsidR="00435A24">
        <w:rPr>
          <w:lang w:val="en-US"/>
        </w:rPr>
        <w:t>Pseudokod för ankomstbeteendet</w:t>
      </w:r>
      <w:r w:rsidR="0064361A">
        <w:rPr>
          <w:lang w:val="en-US"/>
        </w:rPr>
        <w:t>.</w:t>
      </w:r>
    </w:p>
    <w:p w14:paraId="7B448AA7" w14:textId="2301B4A0" w:rsidR="008261E8" w:rsidRPr="00BB4C2C" w:rsidRDefault="000F3C38" w:rsidP="00FB5EAD">
      <w:pPr>
        <w:pStyle w:val="Rubrik3"/>
      </w:pPr>
      <w:bookmarkStart w:id="20" w:name="_Toc414568894"/>
      <w:r w:rsidRPr="00BB4C2C">
        <w:t>Väggundvikande</w:t>
      </w:r>
      <w:bookmarkEnd w:id="20"/>
    </w:p>
    <w:p w14:paraId="7FB0088E" w14:textId="0FED38E6" w:rsidR="00151899" w:rsidRDefault="00596E86" w:rsidP="00151899">
      <w:r w:rsidRPr="00BB4C2C">
        <w:t>Väggundvikande ger en agent förmågan att styra ifrån potentiella kollisioner</w:t>
      </w:r>
      <w:r w:rsidR="00550B79" w:rsidRPr="00BB4C2C">
        <w:t xml:space="preserve"> med</w:t>
      </w:r>
      <w:r w:rsidRPr="00BB4C2C">
        <w:t xml:space="preserve"> </w:t>
      </w:r>
      <w:r w:rsidR="00C930BF" w:rsidRPr="00BB4C2C">
        <w:t>väggar i en miljö</w:t>
      </w:r>
      <w:r w:rsidRPr="00BB4C2C">
        <w:t xml:space="preserve">. En vägg är ett linjesegment, i 3D en polygon. </w:t>
      </w:r>
      <w:r w:rsidR="00550363" w:rsidRPr="00BB4C2C">
        <w:t xml:space="preserve">Detta görs med hjälp av </w:t>
      </w:r>
      <w:r w:rsidR="00B43DD2">
        <w:t xml:space="preserve">ett antal </w:t>
      </w:r>
      <w:r w:rsidR="00E07F3E" w:rsidRPr="00BB4C2C">
        <w:t>avkännar</w:t>
      </w:r>
      <w:r w:rsidR="00B43DD2">
        <w:t>e</w:t>
      </w:r>
      <w:r w:rsidR="006A6AFF" w:rsidRPr="00BB4C2C">
        <w:t xml:space="preserve"> </w:t>
      </w:r>
      <w:r w:rsidR="00B43DD2">
        <w:t>hos agenten</w:t>
      </w:r>
      <w:r w:rsidR="00E07F3E" w:rsidRPr="00BB4C2C">
        <w:t>.</w:t>
      </w:r>
      <w:r w:rsidR="00653659" w:rsidRPr="00BB4C2C">
        <w:t xml:space="preserve"> </w:t>
      </w:r>
      <w:r w:rsidR="0010621D" w:rsidRPr="00BB4C2C">
        <w:t>Om en avkännare korsar en vägg beräknas en styrkraft genom att beräkna hur mycket avkännaren har penetrerat väggen och sedan skapa en kraft av den penetrerade längden i väggens normalriktning</w:t>
      </w:r>
      <w:r w:rsidR="00782039">
        <w:t xml:space="preserve"> (se </w:t>
      </w:r>
      <w:r w:rsidR="00782039">
        <w:fldChar w:fldCharType="begin"/>
      </w:r>
      <w:r w:rsidR="00782039">
        <w:instrText xml:space="preserve"> REF _Ref414587021 \n \h </w:instrText>
      </w:r>
      <w:r w:rsidR="00782039">
        <w:fldChar w:fldCharType="separate"/>
      </w:r>
      <w:r w:rsidR="00782039">
        <w:t>Figur 5</w:t>
      </w:r>
      <w:r w:rsidR="00782039">
        <w:fldChar w:fldCharType="end"/>
      </w:r>
      <w:r w:rsidR="00782039">
        <w:t>)</w:t>
      </w:r>
      <w:r w:rsidR="0010621D" w:rsidRPr="00BB4C2C">
        <w:t>.</w:t>
      </w:r>
      <w:r w:rsidR="000E42D8">
        <w:t xml:space="preserve"> Denna typ av teknik för att undvika väggar går även att använda för att undvika vanliga objekt i en miljö i o</w:t>
      </w:r>
      <w:r w:rsidR="001D3230">
        <w:t>ch med att tekniken endast känner</w:t>
      </w:r>
      <w:r w:rsidR="000E42D8">
        <w:t xml:space="preserve"> </w:t>
      </w:r>
      <w:r w:rsidR="00684181">
        <w:t xml:space="preserve">av </w:t>
      </w:r>
      <w:r w:rsidR="000E42D8">
        <w:t xml:space="preserve">om en </w:t>
      </w:r>
      <w:r w:rsidR="002D0245" w:rsidRPr="00BB4C2C">
        <w:t>avkännar</w:t>
      </w:r>
      <w:r w:rsidR="002D0245">
        <w:t>e</w:t>
      </w:r>
      <w:r w:rsidR="002D0245" w:rsidRPr="00BB4C2C">
        <w:t xml:space="preserve"> </w:t>
      </w:r>
      <w:r w:rsidR="000E42D8">
        <w:t>har korsat en linje. Det ger möjligheten att skapa objekt (exempelvis cirkel- och rektangel-formade objekt) i en miljö</w:t>
      </w:r>
      <w:r w:rsidR="00A21043">
        <w:t xml:space="preserve"> som en agent sedan undviker kollision med</w:t>
      </w:r>
      <w:r w:rsidR="000E42D8">
        <w:t xml:space="preserve">. </w:t>
      </w:r>
    </w:p>
    <w:p w14:paraId="105BC70D" w14:textId="41277E1D" w:rsidR="00CC3E8B" w:rsidRDefault="00670187" w:rsidP="00670187">
      <w:pPr>
        <w:pStyle w:val="Figur"/>
      </w:pPr>
      <w:r>
        <w:object w:dxaOrig="4036" w:dyaOrig="1981" w14:anchorId="7E2DE141">
          <v:shape id="_x0000_i1026" type="#_x0000_t75" style="width:201.8pt;height:99.15pt" o:ole="">
            <v:imagedata r:id="rId17" o:title=""/>
          </v:shape>
          <o:OLEObject Type="Embed" ProgID="Visio.Drawing.15" ShapeID="_x0000_i1026" DrawAspect="Content" ObjectID="_1488330777" r:id="rId18"/>
        </w:object>
      </w:r>
    </w:p>
    <w:p w14:paraId="0DDF8B15" w14:textId="0F0682D4" w:rsidR="00670187" w:rsidRDefault="00670187" w:rsidP="00670187">
      <w:pPr>
        <w:pStyle w:val="Figurtext"/>
        <w:rPr>
          <w:lang w:val="en-US"/>
        </w:rPr>
      </w:pPr>
      <w:bookmarkStart w:id="21" w:name="_Ref414587021"/>
      <w:r>
        <w:rPr>
          <w:lang w:val="en-US"/>
        </w:rPr>
        <w:t>Väggundvikelsebeteendet</w:t>
      </w:r>
      <w:bookmarkEnd w:id="21"/>
    </w:p>
    <w:p w14:paraId="57B5464F" w14:textId="5289D3A8" w:rsidR="00435A24" w:rsidRPr="00435A24" w:rsidRDefault="00435A24" w:rsidP="00435A24">
      <w:pPr>
        <w:pStyle w:val="Pseudokod"/>
        <w:rPr>
          <w:lang w:val="en-US"/>
        </w:rPr>
      </w:pPr>
      <w:r w:rsidRPr="00435A24">
        <w:rPr>
          <w:noProof/>
          <w:lang w:val="en-US"/>
        </w:rPr>
        <w:lastRenderedPageBreak/>
        <mc:AlternateContent>
          <mc:Choice Requires="wps">
            <w:drawing>
              <wp:anchor distT="45720" distB="45720" distL="114300" distR="114300" simplePos="0" relativeHeight="251597824" behindDoc="0" locked="0" layoutInCell="1" allowOverlap="1" wp14:anchorId="65D328EA" wp14:editId="4D81E31E">
                <wp:simplePos x="0" y="0"/>
                <wp:positionH relativeFrom="column">
                  <wp:posOffset>0</wp:posOffset>
                </wp:positionH>
                <wp:positionV relativeFrom="paragraph">
                  <wp:posOffset>180975</wp:posOffset>
                </wp:positionV>
                <wp:extent cx="5695950" cy="1404620"/>
                <wp:effectExtent l="0" t="0" r="19050" b="17780"/>
                <wp:wrapTopAndBottom/>
                <wp:docPr id="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6C27A23B" w14:textId="77777777" w:rsidR="00CF1B5E" w:rsidRDefault="00CF1B5E" w:rsidP="00F15ABC">
                            <w:pPr>
                              <w:pStyle w:val="Kod"/>
                            </w:pPr>
                            <w:r>
                              <w:t>vector2D function wallAvoidance(array&lt;wall&gt; walls)</w:t>
                            </w:r>
                          </w:p>
                          <w:p w14:paraId="4787A26D" w14:textId="77777777" w:rsidR="00CF1B5E" w:rsidRDefault="00CF1B5E" w:rsidP="00F15ABC">
                            <w:pPr>
                              <w:pStyle w:val="Kod"/>
                            </w:pPr>
                            <w:r>
                              <w:t>{</w:t>
                            </w:r>
                          </w:p>
                          <w:p w14:paraId="396F0624" w14:textId="77777777" w:rsidR="00CF1B5E" w:rsidRDefault="00CF1B5E" w:rsidP="00F15ABC">
                            <w:pPr>
                              <w:pStyle w:val="Kod"/>
                            </w:pPr>
                            <w:r>
                              <w:tab/>
                              <w:t>var force;</w:t>
                            </w:r>
                          </w:p>
                          <w:p w14:paraId="734B650C" w14:textId="6815E075" w:rsidR="00CF1B5E" w:rsidRDefault="00CF1B5E" w:rsidP="00F15ABC">
                            <w:pPr>
                              <w:pStyle w:val="Kod"/>
                            </w:pPr>
                            <w:r>
                              <w:tab/>
                              <w:t>var closestWall</w:t>
                            </w:r>
                            <w:r w:rsidR="001D1C0E">
                              <w:t xml:space="preserve"> = -1</w:t>
                            </w:r>
                            <w:r>
                              <w:t>;</w:t>
                            </w:r>
                          </w:p>
                          <w:p w14:paraId="2E7072A0" w14:textId="77777777" w:rsidR="00CF1B5E" w:rsidRDefault="00CF1B5E" w:rsidP="00F15ABC">
                            <w:pPr>
                              <w:pStyle w:val="Kod"/>
                            </w:pPr>
                            <w:r>
                              <w:tab/>
                              <w:t>var intersectionPoint;</w:t>
                            </w:r>
                          </w:p>
                          <w:p w14:paraId="2AEA21F1" w14:textId="77777777" w:rsidR="00CF1B5E" w:rsidRDefault="00CF1B5E" w:rsidP="00F15ABC">
                            <w:pPr>
                              <w:pStyle w:val="Kod"/>
                            </w:pPr>
                            <w:r>
                              <w:tab/>
                              <w:t>var closestPoint;</w:t>
                            </w:r>
                          </w:p>
                          <w:p w14:paraId="7324EEC4" w14:textId="77777777" w:rsidR="00CF1B5E" w:rsidRDefault="00CF1B5E" w:rsidP="00F15ABC">
                            <w:pPr>
                              <w:pStyle w:val="Kod"/>
                            </w:pPr>
                            <w:r>
                              <w:tab/>
                              <w:t>var distanceToThisIntersection = 0;</w:t>
                            </w:r>
                          </w:p>
                          <w:p w14:paraId="6AE8DBB2" w14:textId="77777777" w:rsidR="00CF1B5E" w:rsidRDefault="00CF1B5E" w:rsidP="00F15ABC">
                            <w:pPr>
                              <w:pStyle w:val="Kod"/>
                            </w:pPr>
                            <w:r>
                              <w:tab/>
                              <w:t>var distanceToClosestIntersection = MaxNumber;</w:t>
                            </w:r>
                          </w:p>
                          <w:p w14:paraId="02413DAB" w14:textId="77777777" w:rsidR="00CF1B5E" w:rsidRDefault="00CF1B5E" w:rsidP="00F15ABC">
                            <w:pPr>
                              <w:pStyle w:val="Kod"/>
                            </w:pPr>
                            <w:r>
                              <w:tab/>
                            </w:r>
                          </w:p>
                          <w:p w14:paraId="1BE7824B" w14:textId="77777777" w:rsidR="00CF1B5E" w:rsidRDefault="00CF1B5E" w:rsidP="00F15ABC">
                            <w:pPr>
                              <w:pStyle w:val="Kod"/>
                            </w:pPr>
                            <w:r>
                              <w:tab/>
                              <w:t>foreach(feeler in agentFeelers)</w:t>
                            </w:r>
                          </w:p>
                          <w:p w14:paraId="1B7E416E" w14:textId="77777777" w:rsidR="00CF1B5E" w:rsidRDefault="00CF1B5E" w:rsidP="00F15ABC">
                            <w:pPr>
                              <w:pStyle w:val="Kod"/>
                            </w:pPr>
                            <w:r>
                              <w:tab/>
                              <w:t>{</w:t>
                            </w:r>
                          </w:p>
                          <w:p w14:paraId="55A0DCB2" w14:textId="77777777" w:rsidR="00CF1B5E" w:rsidRDefault="00CF1B5E" w:rsidP="00F15ABC">
                            <w:pPr>
                              <w:pStyle w:val="Kod"/>
                            </w:pPr>
                            <w:r>
                              <w:tab/>
                            </w:r>
                            <w:r>
                              <w:tab/>
                              <w:t>foreach(wall in walls)</w:t>
                            </w:r>
                          </w:p>
                          <w:p w14:paraId="173F7A4C" w14:textId="77777777" w:rsidR="00CF1B5E" w:rsidRDefault="00CF1B5E" w:rsidP="00F15ABC">
                            <w:pPr>
                              <w:pStyle w:val="Kod"/>
                            </w:pPr>
                            <w:r>
                              <w:tab/>
                            </w:r>
                            <w:r>
                              <w:tab/>
                              <w:t>{</w:t>
                            </w:r>
                          </w:p>
                          <w:p w14:paraId="79438315" w14:textId="77777777" w:rsidR="00CF1B5E" w:rsidRDefault="00CF1B5E" w:rsidP="00F15ABC">
                            <w:pPr>
                              <w:pStyle w:val="Kod"/>
                            </w:pPr>
                            <w:r>
                              <w:tab/>
                            </w:r>
                            <w:r>
                              <w:tab/>
                            </w:r>
                            <w:r>
                              <w:tab/>
                              <w:t>if(lineIntersection(agentPosition, feeler, wall.from, wall.to,</w:t>
                            </w:r>
                          </w:p>
                          <w:p w14:paraId="2E08B5CA" w14:textId="77777777" w:rsidR="00CF1B5E" w:rsidRDefault="00CF1B5E" w:rsidP="00F15ABC">
                            <w:pPr>
                              <w:pStyle w:val="Kod"/>
                            </w:pPr>
                            <w:r>
                              <w:tab/>
                            </w:r>
                            <w:r>
                              <w:tab/>
                            </w:r>
                            <w:r>
                              <w:tab/>
                            </w:r>
                            <w:r>
                              <w:tab/>
                            </w:r>
                            <w:r>
                              <w:tab/>
                              <w:t>distanceToThisIntersection, intersectionPoint)</w:t>
                            </w:r>
                          </w:p>
                          <w:p w14:paraId="1F32D549" w14:textId="77777777" w:rsidR="00CF1B5E" w:rsidRDefault="00CF1B5E" w:rsidP="00F15ABC">
                            <w:pPr>
                              <w:pStyle w:val="Kod"/>
                            </w:pPr>
                            <w:r>
                              <w:tab/>
                            </w:r>
                            <w:r>
                              <w:tab/>
                            </w:r>
                            <w:r>
                              <w:tab/>
                              <w:t>{</w:t>
                            </w:r>
                          </w:p>
                          <w:p w14:paraId="7C2D0F42" w14:textId="77777777" w:rsidR="00CF1B5E" w:rsidRDefault="00CF1B5E" w:rsidP="00F15ABC">
                            <w:pPr>
                              <w:pStyle w:val="Kod"/>
                            </w:pPr>
                            <w:r>
                              <w:tab/>
                            </w:r>
                            <w:r>
                              <w:tab/>
                            </w:r>
                            <w:r>
                              <w:tab/>
                            </w:r>
                            <w:r>
                              <w:tab/>
                              <w:t>if(distanceToThisIntersection &lt; distanceToClosestIntersection)</w:t>
                            </w:r>
                          </w:p>
                          <w:p w14:paraId="67AF4A97" w14:textId="77777777" w:rsidR="00CF1B5E" w:rsidRDefault="00CF1B5E" w:rsidP="00F15ABC">
                            <w:pPr>
                              <w:pStyle w:val="Kod"/>
                            </w:pPr>
                            <w:r>
                              <w:tab/>
                            </w:r>
                            <w:r>
                              <w:tab/>
                            </w:r>
                            <w:r>
                              <w:tab/>
                            </w:r>
                            <w:r>
                              <w:tab/>
                              <w:t>{</w:t>
                            </w:r>
                          </w:p>
                          <w:p w14:paraId="3C95D80F" w14:textId="77777777" w:rsidR="00CF1B5E" w:rsidRDefault="00CF1B5E" w:rsidP="00F15ABC">
                            <w:pPr>
                              <w:pStyle w:val="Kod"/>
                              <w:ind w:left="3600"/>
                            </w:pPr>
                            <w:r>
                              <w:t>distanceToClosestIntersection =</w:t>
                            </w:r>
                          </w:p>
                          <w:p w14:paraId="4ACD672F" w14:textId="5B8E7C9C" w:rsidR="00CF1B5E" w:rsidRDefault="00CF1B5E" w:rsidP="00F15ABC">
                            <w:pPr>
                              <w:pStyle w:val="Kod"/>
                              <w:ind w:left="5760"/>
                            </w:pPr>
                            <w:r>
                              <w:t>distanceToThisIntersection;</w:t>
                            </w:r>
                          </w:p>
                          <w:p w14:paraId="44FC583B" w14:textId="77777777" w:rsidR="00CF1B5E" w:rsidRDefault="00CF1B5E" w:rsidP="00F15ABC">
                            <w:pPr>
                              <w:pStyle w:val="Kod"/>
                            </w:pPr>
                            <w:r>
                              <w:tab/>
                            </w:r>
                            <w:r>
                              <w:tab/>
                            </w:r>
                            <w:r>
                              <w:tab/>
                            </w:r>
                            <w:r>
                              <w:tab/>
                            </w:r>
                            <w:r>
                              <w:tab/>
                              <w:t>closestWall = wall;</w:t>
                            </w:r>
                          </w:p>
                          <w:p w14:paraId="1FD1A754" w14:textId="77777777" w:rsidR="00CF1B5E" w:rsidRDefault="00CF1B5E" w:rsidP="00F15ABC">
                            <w:pPr>
                              <w:pStyle w:val="Kod"/>
                            </w:pPr>
                            <w:r>
                              <w:tab/>
                            </w:r>
                            <w:r>
                              <w:tab/>
                            </w:r>
                            <w:r>
                              <w:tab/>
                            </w:r>
                            <w:r>
                              <w:tab/>
                            </w:r>
                            <w:r>
                              <w:tab/>
                              <w:t>closestPoint = intersectionPoint;</w:t>
                            </w:r>
                          </w:p>
                          <w:p w14:paraId="490CF777" w14:textId="77777777" w:rsidR="00CF1B5E" w:rsidRDefault="00CF1B5E" w:rsidP="00F15ABC">
                            <w:pPr>
                              <w:pStyle w:val="Kod"/>
                            </w:pPr>
                            <w:r>
                              <w:tab/>
                            </w:r>
                            <w:r>
                              <w:tab/>
                            </w:r>
                            <w:r>
                              <w:tab/>
                            </w:r>
                            <w:r>
                              <w:tab/>
                              <w:t>}</w:t>
                            </w:r>
                          </w:p>
                          <w:p w14:paraId="117E61AE" w14:textId="77777777" w:rsidR="00CF1B5E" w:rsidRDefault="00CF1B5E" w:rsidP="00F15ABC">
                            <w:pPr>
                              <w:pStyle w:val="Kod"/>
                            </w:pPr>
                            <w:r>
                              <w:tab/>
                            </w:r>
                            <w:r>
                              <w:tab/>
                            </w:r>
                            <w:r>
                              <w:tab/>
                              <w:t>}</w:t>
                            </w:r>
                          </w:p>
                          <w:p w14:paraId="387614B2" w14:textId="77777777" w:rsidR="00CF1B5E" w:rsidRDefault="00CF1B5E" w:rsidP="00F15ABC">
                            <w:pPr>
                              <w:pStyle w:val="Kod"/>
                            </w:pPr>
                            <w:r>
                              <w:tab/>
                            </w:r>
                            <w:r>
                              <w:tab/>
                              <w:t>}</w:t>
                            </w:r>
                          </w:p>
                          <w:p w14:paraId="2504CB41" w14:textId="77777777" w:rsidR="00CF1B5E" w:rsidRDefault="00CF1B5E" w:rsidP="00F15ABC">
                            <w:pPr>
                              <w:pStyle w:val="Kod"/>
                            </w:pPr>
                            <w:r>
                              <w:tab/>
                            </w:r>
                            <w:r>
                              <w:tab/>
                            </w:r>
                          </w:p>
                          <w:p w14:paraId="43F6473E" w14:textId="3E455BE0" w:rsidR="00CF1B5E" w:rsidRDefault="00CF1B5E" w:rsidP="00F15ABC">
                            <w:pPr>
                              <w:pStyle w:val="Kod"/>
                            </w:pPr>
                            <w:r>
                              <w:tab/>
                            </w:r>
                            <w:r>
                              <w:tab/>
                            </w:r>
                            <w:r w:rsidR="00600B6F">
                              <w:t>if(closestWall</w:t>
                            </w:r>
                            <w:r w:rsidR="001D1C0E">
                              <w:t xml:space="preserve"> &gt; -1</w:t>
                            </w:r>
                            <w:r>
                              <w:t>)</w:t>
                            </w:r>
                          </w:p>
                          <w:p w14:paraId="5A17EC10" w14:textId="77777777" w:rsidR="00CF1B5E" w:rsidRDefault="00CF1B5E" w:rsidP="00F15ABC">
                            <w:pPr>
                              <w:pStyle w:val="Kod"/>
                            </w:pPr>
                            <w:r>
                              <w:tab/>
                            </w:r>
                            <w:r>
                              <w:tab/>
                              <w:t>{</w:t>
                            </w:r>
                          </w:p>
                          <w:p w14:paraId="62C81A25" w14:textId="77777777" w:rsidR="00CF1B5E" w:rsidRDefault="00CF1B5E" w:rsidP="00F15ABC">
                            <w:pPr>
                              <w:pStyle w:val="Kod"/>
                            </w:pPr>
                            <w:r>
                              <w:tab/>
                            </w:r>
                            <w:r>
                              <w:tab/>
                            </w:r>
                            <w:r>
                              <w:tab/>
                              <w:t>var overShoot = feeler.position - closestPoint;</w:t>
                            </w:r>
                          </w:p>
                          <w:p w14:paraId="319FF2B5" w14:textId="77777777" w:rsidR="00CF1B5E" w:rsidRDefault="00CF1B5E" w:rsidP="00F15ABC">
                            <w:pPr>
                              <w:pStyle w:val="Kod"/>
                            </w:pPr>
                            <w:r>
                              <w:tab/>
                            </w:r>
                            <w:r>
                              <w:tab/>
                            </w:r>
                            <w:r>
                              <w:tab/>
                              <w:t>force = closestWall.normal * overShoot.magnitude;</w:t>
                            </w:r>
                          </w:p>
                          <w:p w14:paraId="602EC77E" w14:textId="77777777" w:rsidR="00CF1B5E" w:rsidRDefault="00CF1B5E" w:rsidP="00F15ABC">
                            <w:pPr>
                              <w:pStyle w:val="Kod"/>
                            </w:pPr>
                            <w:r>
                              <w:tab/>
                            </w:r>
                            <w:r>
                              <w:tab/>
                              <w:t>}</w:t>
                            </w:r>
                          </w:p>
                          <w:p w14:paraId="7DA82062" w14:textId="77777777" w:rsidR="00CF1B5E" w:rsidRDefault="00CF1B5E" w:rsidP="00F15ABC">
                            <w:pPr>
                              <w:pStyle w:val="Kod"/>
                            </w:pPr>
                            <w:r>
                              <w:tab/>
                              <w:t>}</w:t>
                            </w:r>
                          </w:p>
                          <w:p w14:paraId="35EF5A38" w14:textId="77777777" w:rsidR="00CF1B5E" w:rsidRDefault="00CF1B5E" w:rsidP="00F15ABC">
                            <w:pPr>
                              <w:pStyle w:val="Kod"/>
                            </w:pPr>
                            <w:r>
                              <w:tab/>
                            </w:r>
                          </w:p>
                          <w:p w14:paraId="3A64F1AF" w14:textId="77777777" w:rsidR="00CF1B5E" w:rsidRDefault="00CF1B5E" w:rsidP="00F15ABC">
                            <w:pPr>
                              <w:pStyle w:val="Kod"/>
                            </w:pPr>
                            <w:r>
                              <w:tab/>
                              <w:t>return force;</w:t>
                            </w:r>
                          </w:p>
                          <w:p w14:paraId="4D988A29" w14:textId="77777777" w:rsidR="00CF1B5E" w:rsidRDefault="00CF1B5E" w:rsidP="00F15ABC">
                            <w:pPr>
                              <w:pStyle w:val="Kod"/>
                            </w:pPr>
                            <w:r>
                              <w:t>}</w:t>
                            </w:r>
                          </w:p>
                          <w:p w14:paraId="4240F3A8" w14:textId="33FF81E9" w:rsidR="00CF1B5E" w:rsidRDefault="00CF1B5E"/>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328EA" id="_x0000_s1029" type="#_x0000_t202" style="position:absolute;left:0;text-align:left;margin-left:0;margin-top:14.25pt;width:448.5pt;height:110.6pt;z-index:2515978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">
                <v:textbox style="mso-fit-shape-to-text:t">
                  <w:txbxContent>
                    <w:p w14:paraId="6C27A23B" w14:textId="77777777" w:rsidR="00CF1B5E" w:rsidRDefault="00CF1B5E" w:rsidP="00F15ABC">
                      <w:pPr>
                        <w:pStyle w:val="Kod"/>
                      </w:pPr>
                      <w:r>
                        <w:t>vector2D function wallAvoidance(array&lt;wall&gt; walls)</w:t>
                      </w:r>
                    </w:p>
                    <w:p w14:paraId="4787A26D" w14:textId="77777777" w:rsidR="00CF1B5E" w:rsidRDefault="00CF1B5E" w:rsidP="00F15ABC">
                      <w:pPr>
                        <w:pStyle w:val="Kod"/>
                      </w:pPr>
                      <w:r>
                        <w:t>{</w:t>
                      </w:r>
                    </w:p>
                    <w:p w14:paraId="396F0624" w14:textId="77777777" w:rsidR="00CF1B5E" w:rsidRDefault="00CF1B5E" w:rsidP="00F15ABC">
                      <w:pPr>
                        <w:pStyle w:val="Kod"/>
                      </w:pPr>
                      <w:r>
                        <w:tab/>
                        <w:t>var force;</w:t>
                      </w:r>
                    </w:p>
                    <w:p w14:paraId="734B650C" w14:textId="6815E075" w:rsidR="00CF1B5E" w:rsidRDefault="00CF1B5E" w:rsidP="00F15ABC">
                      <w:pPr>
                        <w:pStyle w:val="Kod"/>
                      </w:pPr>
                      <w:r>
                        <w:tab/>
                        <w:t>var closestWall</w:t>
                      </w:r>
                      <w:r w:rsidR="001D1C0E">
                        <w:t xml:space="preserve"> = -1</w:t>
                      </w:r>
                      <w:r>
                        <w:t>;</w:t>
                      </w:r>
                    </w:p>
                    <w:p w14:paraId="2E7072A0" w14:textId="77777777" w:rsidR="00CF1B5E" w:rsidRDefault="00CF1B5E" w:rsidP="00F15ABC">
                      <w:pPr>
                        <w:pStyle w:val="Kod"/>
                      </w:pPr>
                      <w:r>
                        <w:tab/>
                        <w:t>var intersectionPoint;</w:t>
                      </w:r>
                    </w:p>
                    <w:p w14:paraId="2AEA21F1" w14:textId="77777777" w:rsidR="00CF1B5E" w:rsidRDefault="00CF1B5E" w:rsidP="00F15ABC">
                      <w:pPr>
                        <w:pStyle w:val="Kod"/>
                      </w:pPr>
                      <w:r>
                        <w:tab/>
                        <w:t>var closestPoint;</w:t>
                      </w:r>
                    </w:p>
                    <w:p w14:paraId="7324EEC4" w14:textId="77777777" w:rsidR="00CF1B5E" w:rsidRDefault="00CF1B5E" w:rsidP="00F15ABC">
                      <w:pPr>
                        <w:pStyle w:val="Kod"/>
                      </w:pPr>
                      <w:r>
                        <w:tab/>
                        <w:t>var distanceToThisIntersection = 0;</w:t>
                      </w:r>
                    </w:p>
                    <w:p w14:paraId="6AE8DBB2" w14:textId="77777777" w:rsidR="00CF1B5E" w:rsidRDefault="00CF1B5E" w:rsidP="00F15ABC">
                      <w:pPr>
                        <w:pStyle w:val="Kod"/>
                      </w:pPr>
                      <w:r>
                        <w:tab/>
                        <w:t>var distanceToClosestIntersection = MaxNumber;</w:t>
                      </w:r>
                    </w:p>
                    <w:p w14:paraId="02413DAB" w14:textId="77777777" w:rsidR="00CF1B5E" w:rsidRDefault="00CF1B5E" w:rsidP="00F15ABC">
                      <w:pPr>
                        <w:pStyle w:val="Kod"/>
                      </w:pPr>
                      <w:r>
                        <w:tab/>
                      </w:r>
                    </w:p>
                    <w:p w14:paraId="1BE7824B" w14:textId="77777777" w:rsidR="00CF1B5E" w:rsidRDefault="00CF1B5E" w:rsidP="00F15ABC">
                      <w:pPr>
                        <w:pStyle w:val="Kod"/>
                      </w:pPr>
                      <w:r>
                        <w:tab/>
                        <w:t>foreach(feeler in agentFeelers)</w:t>
                      </w:r>
                    </w:p>
                    <w:p w14:paraId="1B7E416E" w14:textId="77777777" w:rsidR="00CF1B5E" w:rsidRDefault="00CF1B5E" w:rsidP="00F15ABC">
                      <w:pPr>
                        <w:pStyle w:val="Kod"/>
                      </w:pPr>
                      <w:r>
                        <w:tab/>
                        <w:t>{</w:t>
                      </w:r>
                    </w:p>
                    <w:p w14:paraId="55A0DCB2" w14:textId="77777777" w:rsidR="00CF1B5E" w:rsidRDefault="00CF1B5E" w:rsidP="00F15ABC">
                      <w:pPr>
                        <w:pStyle w:val="Kod"/>
                      </w:pPr>
                      <w:r>
                        <w:tab/>
                      </w:r>
                      <w:r>
                        <w:tab/>
                        <w:t>foreach(wall in walls)</w:t>
                      </w:r>
                    </w:p>
                    <w:p w14:paraId="173F7A4C" w14:textId="77777777" w:rsidR="00CF1B5E" w:rsidRDefault="00CF1B5E" w:rsidP="00F15ABC">
                      <w:pPr>
                        <w:pStyle w:val="Kod"/>
                      </w:pPr>
                      <w:r>
                        <w:tab/>
                      </w:r>
                      <w:r>
                        <w:tab/>
                        <w:t>{</w:t>
                      </w:r>
                    </w:p>
                    <w:p w14:paraId="79438315" w14:textId="77777777" w:rsidR="00CF1B5E" w:rsidRDefault="00CF1B5E" w:rsidP="00F15ABC">
                      <w:pPr>
                        <w:pStyle w:val="Kod"/>
                      </w:pPr>
                      <w:r>
                        <w:tab/>
                      </w:r>
                      <w:r>
                        <w:tab/>
                      </w:r>
                      <w:r>
                        <w:tab/>
                        <w:t>if(lineIntersection(agentPosition, feeler, wall.from, wall.to,</w:t>
                      </w:r>
                    </w:p>
                    <w:p w14:paraId="2E08B5CA" w14:textId="77777777" w:rsidR="00CF1B5E" w:rsidRDefault="00CF1B5E" w:rsidP="00F15ABC">
                      <w:pPr>
                        <w:pStyle w:val="Kod"/>
                      </w:pPr>
                      <w:r>
                        <w:tab/>
                      </w:r>
                      <w:r>
                        <w:tab/>
                      </w:r>
                      <w:r>
                        <w:tab/>
                      </w:r>
                      <w:r>
                        <w:tab/>
                      </w:r>
                      <w:r>
                        <w:tab/>
                        <w:t>distanceToThisIntersection, intersectionPoint)</w:t>
                      </w:r>
                    </w:p>
                    <w:p w14:paraId="1F32D549" w14:textId="77777777" w:rsidR="00CF1B5E" w:rsidRDefault="00CF1B5E" w:rsidP="00F15ABC">
                      <w:pPr>
                        <w:pStyle w:val="Kod"/>
                      </w:pPr>
                      <w:r>
                        <w:tab/>
                      </w:r>
                      <w:r>
                        <w:tab/>
                      </w:r>
                      <w:r>
                        <w:tab/>
                        <w:t>{</w:t>
                      </w:r>
                    </w:p>
                    <w:p w14:paraId="7C2D0F42" w14:textId="77777777" w:rsidR="00CF1B5E" w:rsidRDefault="00CF1B5E" w:rsidP="00F15ABC">
                      <w:pPr>
                        <w:pStyle w:val="Kod"/>
                      </w:pPr>
                      <w:r>
                        <w:tab/>
                      </w:r>
                      <w:r>
                        <w:tab/>
                      </w:r>
                      <w:r>
                        <w:tab/>
                      </w:r>
                      <w:r>
                        <w:tab/>
                        <w:t>if(distanceToThisIntersection &lt; distanceToClosestIntersection)</w:t>
                      </w:r>
                    </w:p>
                    <w:p w14:paraId="67AF4A97" w14:textId="77777777" w:rsidR="00CF1B5E" w:rsidRDefault="00CF1B5E" w:rsidP="00F15ABC">
                      <w:pPr>
                        <w:pStyle w:val="Kod"/>
                      </w:pPr>
                      <w:r>
                        <w:tab/>
                      </w:r>
                      <w:r>
                        <w:tab/>
                      </w:r>
                      <w:r>
                        <w:tab/>
                      </w:r>
                      <w:r>
                        <w:tab/>
                        <w:t>{</w:t>
                      </w:r>
                    </w:p>
                    <w:p w14:paraId="3C95D80F" w14:textId="77777777" w:rsidR="00CF1B5E" w:rsidRDefault="00CF1B5E" w:rsidP="00F15ABC">
                      <w:pPr>
                        <w:pStyle w:val="Kod"/>
                        <w:ind w:left="3600"/>
                      </w:pPr>
                      <w:r>
                        <w:t>distanceToClosestIntersection =</w:t>
                      </w:r>
                    </w:p>
                    <w:p w14:paraId="4ACD672F" w14:textId="5B8E7C9C" w:rsidR="00CF1B5E" w:rsidRDefault="00CF1B5E" w:rsidP="00F15ABC">
                      <w:pPr>
                        <w:pStyle w:val="Kod"/>
                        <w:ind w:left="5760"/>
                      </w:pPr>
                      <w:r>
                        <w:t>distanceToThisIntersection;</w:t>
                      </w:r>
                    </w:p>
                    <w:p w14:paraId="44FC583B" w14:textId="77777777" w:rsidR="00CF1B5E" w:rsidRDefault="00CF1B5E" w:rsidP="00F15ABC">
                      <w:pPr>
                        <w:pStyle w:val="Kod"/>
                      </w:pPr>
                      <w:r>
                        <w:tab/>
                      </w:r>
                      <w:r>
                        <w:tab/>
                      </w:r>
                      <w:r>
                        <w:tab/>
                      </w:r>
                      <w:r>
                        <w:tab/>
                      </w:r>
                      <w:r>
                        <w:tab/>
                        <w:t>closestWall = wall;</w:t>
                      </w:r>
                    </w:p>
                    <w:p w14:paraId="1FD1A754" w14:textId="77777777" w:rsidR="00CF1B5E" w:rsidRDefault="00CF1B5E" w:rsidP="00F15ABC">
                      <w:pPr>
                        <w:pStyle w:val="Kod"/>
                      </w:pPr>
                      <w:r>
                        <w:tab/>
                      </w:r>
                      <w:r>
                        <w:tab/>
                      </w:r>
                      <w:r>
                        <w:tab/>
                      </w:r>
                      <w:r>
                        <w:tab/>
                      </w:r>
                      <w:r>
                        <w:tab/>
                        <w:t>closestPoint = intersectionPoint;</w:t>
                      </w:r>
                    </w:p>
                    <w:p w14:paraId="490CF777" w14:textId="77777777" w:rsidR="00CF1B5E" w:rsidRDefault="00CF1B5E" w:rsidP="00F15ABC">
                      <w:pPr>
                        <w:pStyle w:val="Kod"/>
                      </w:pPr>
                      <w:r>
                        <w:tab/>
                      </w:r>
                      <w:r>
                        <w:tab/>
                      </w:r>
                      <w:r>
                        <w:tab/>
                      </w:r>
                      <w:r>
                        <w:tab/>
                        <w:t>}</w:t>
                      </w:r>
                    </w:p>
                    <w:p w14:paraId="117E61AE" w14:textId="77777777" w:rsidR="00CF1B5E" w:rsidRDefault="00CF1B5E" w:rsidP="00F15ABC">
                      <w:pPr>
                        <w:pStyle w:val="Kod"/>
                      </w:pPr>
                      <w:r>
                        <w:tab/>
                      </w:r>
                      <w:r>
                        <w:tab/>
                      </w:r>
                      <w:r>
                        <w:tab/>
                        <w:t>}</w:t>
                      </w:r>
                    </w:p>
                    <w:p w14:paraId="387614B2" w14:textId="77777777" w:rsidR="00CF1B5E" w:rsidRDefault="00CF1B5E" w:rsidP="00F15ABC">
                      <w:pPr>
                        <w:pStyle w:val="Kod"/>
                      </w:pPr>
                      <w:r>
                        <w:tab/>
                      </w:r>
                      <w:r>
                        <w:tab/>
                        <w:t>}</w:t>
                      </w:r>
                    </w:p>
                    <w:p w14:paraId="2504CB41" w14:textId="77777777" w:rsidR="00CF1B5E" w:rsidRDefault="00CF1B5E" w:rsidP="00F15ABC">
                      <w:pPr>
                        <w:pStyle w:val="Kod"/>
                      </w:pPr>
                      <w:r>
                        <w:tab/>
                      </w:r>
                      <w:r>
                        <w:tab/>
                      </w:r>
                    </w:p>
                    <w:p w14:paraId="43F6473E" w14:textId="3E455BE0" w:rsidR="00CF1B5E" w:rsidRDefault="00CF1B5E" w:rsidP="00F15ABC">
                      <w:pPr>
                        <w:pStyle w:val="Kod"/>
                      </w:pPr>
                      <w:r>
                        <w:tab/>
                      </w:r>
                      <w:r>
                        <w:tab/>
                      </w:r>
                      <w:r w:rsidR="00600B6F">
                        <w:t>if(closestWall</w:t>
                      </w:r>
                      <w:r w:rsidR="001D1C0E">
                        <w:t xml:space="preserve"> &gt; -1</w:t>
                      </w:r>
                      <w:r>
                        <w:t>)</w:t>
                      </w:r>
                    </w:p>
                    <w:p w14:paraId="5A17EC10" w14:textId="77777777" w:rsidR="00CF1B5E" w:rsidRDefault="00CF1B5E" w:rsidP="00F15ABC">
                      <w:pPr>
                        <w:pStyle w:val="Kod"/>
                      </w:pPr>
                      <w:r>
                        <w:tab/>
                      </w:r>
                      <w:r>
                        <w:tab/>
                        <w:t>{</w:t>
                      </w:r>
                    </w:p>
                    <w:p w14:paraId="62C81A25" w14:textId="77777777" w:rsidR="00CF1B5E" w:rsidRDefault="00CF1B5E" w:rsidP="00F15ABC">
                      <w:pPr>
                        <w:pStyle w:val="Kod"/>
                      </w:pPr>
                      <w:r>
                        <w:tab/>
                      </w:r>
                      <w:r>
                        <w:tab/>
                      </w:r>
                      <w:r>
                        <w:tab/>
                        <w:t>var overShoot = feeler.position - closestPoint;</w:t>
                      </w:r>
                    </w:p>
                    <w:p w14:paraId="319FF2B5" w14:textId="77777777" w:rsidR="00CF1B5E" w:rsidRDefault="00CF1B5E" w:rsidP="00F15ABC">
                      <w:pPr>
                        <w:pStyle w:val="Kod"/>
                      </w:pPr>
                      <w:r>
                        <w:tab/>
                      </w:r>
                      <w:r>
                        <w:tab/>
                      </w:r>
                      <w:r>
                        <w:tab/>
                        <w:t>force = closestWall.normal * overShoot.magnitude;</w:t>
                      </w:r>
                    </w:p>
                    <w:p w14:paraId="602EC77E" w14:textId="77777777" w:rsidR="00CF1B5E" w:rsidRDefault="00CF1B5E" w:rsidP="00F15ABC">
                      <w:pPr>
                        <w:pStyle w:val="Kod"/>
                      </w:pPr>
                      <w:r>
                        <w:tab/>
                      </w:r>
                      <w:r>
                        <w:tab/>
                        <w:t>}</w:t>
                      </w:r>
                    </w:p>
                    <w:p w14:paraId="7DA82062" w14:textId="77777777" w:rsidR="00CF1B5E" w:rsidRDefault="00CF1B5E" w:rsidP="00F15ABC">
                      <w:pPr>
                        <w:pStyle w:val="Kod"/>
                      </w:pPr>
                      <w:r>
                        <w:tab/>
                        <w:t>}</w:t>
                      </w:r>
                    </w:p>
                    <w:p w14:paraId="35EF5A38" w14:textId="77777777" w:rsidR="00CF1B5E" w:rsidRDefault="00CF1B5E" w:rsidP="00F15ABC">
                      <w:pPr>
                        <w:pStyle w:val="Kod"/>
                      </w:pPr>
                      <w:r>
                        <w:tab/>
                      </w:r>
                    </w:p>
                    <w:p w14:paraId="3A64F1AF" w14:textId="77777777" w:rsidR="00CF1B5E" w:rsidRDefault="00CF1B5E" w:rsidP="00F15ABC">
                      <w:pPr>
                        <w:pStyle w:val="Kod"/>
                      </w:pPr>
                      <w:r>
                        <w:tab/>
                        <w:t>return force;</w:t>
                      </w:r>
                    </w:p>
                    <w:p w14:paraId="4D988A29" w14:textId="77777777" w:rsidR="00CF1B5E" w:rsidRDefault="00CF1B5E" w:rsidP="00F15ABC">
                      <w:pPr>
                        <w:pStyle w:val="Kod"/>
                      </w:pPr>
                      <w:r>
                        <w:t>}</w:t>
                      </w:r>
                    </w:p>
                    <w:p w14:paraId="4240F3A8" w14:textId="33FF81E9" w:rsidR="00CF1B5E" w:rsidRDefault="00CF1B5E"/>
                  </w:txbxContent>
                </v:textbox>
                <w10:wrap type="topAndBottom"/>
              </v:shape>
            </w:pict>
          </mc:Fallback>
        </mc:AlternateContent>
      </w:r>
      <w:r>
        <w:rPr>
          <w:lang w:val="en-US"/>
        </w:rPr>
        <w:t>Pseudokod för väggundvikelsebeteendet</w:t>
      </w:r>
      <w:r w:rsidR="0064361A">
        <w:rPr>
          <w:lang w:val="en-US"/>
        </w:rPr>
        <w:t>.</w:t>
      </w:r>
    </w:p>
    <w:p w14:paraId="53AE312F" w14:textId="57C0AD3C" w:rsidR="008261E8" w:rsidRPr="00BB4C2C" w:rsidRDefault="004A474A" w:rsidP="00D757A2">
      <w:pPr>
        <w:pStyle w:val="Rubrik3"/>
      </w:pPr>
      <w:bookmarkStart w:id="22" w:name="_Ref414270001"/>
      <w:bookmarkStart w:id="23" w:name="_Toc414568895"/>
      <w:r w:rsidRPr="00BB4C2C">
        <w:t>Vägföljning</w:t>
      </w:r>
      <w:bookmarkEnd w:id="22"/>
      <w:bookmarkEnd w:id="23"/>
    </w:p>
    <w:p w14:paraId="1F45376F" w14:textId="1E7F3FBC" w:rsidR="00151899" w:rsidRDefault="00960CC5" w:rsidP="00151899">
      <w:r w:rsidRPr="00BB4C2C">
        <w:t>Vägföljningsbeteendet gör det möjligt för en agent att styras längs</w:t>
      </w:r>
      <w:r w:rsidR="00703818" w:rsidRPr="00BB4C2C">
        <w:t xml:space="preserve"> en serie av positioner som formar en väg</w:t>
      </w:r>
      <w:r w:rsidRPr="00BB4C2C">
        <w:t>.</w:t>
      </w:r>
      <w:r w:rsidR="00BA6FC3" w:rsidRPr="00BB4C2C">
        <w:t xml:space="preserve"> </w:t>
      </w:r>
      <w:r w:rsidR="00871069" w:rsidRPr="00BB4C2C">
        <w:t xml:space="preserve">Agenten tittar, med hjälp av sin nuvarande position och hastighet, </w:t>
      </w:r>
      <w:r w:rsidR="00823B33" w:rsidRPr="00BB4C2C">
        <w:t xml:space="preserve">vilken position </w:t>
      </w:r>
      <w:r w:rsidR="00867050">
        <w:t xml:space="preserve">agenten </w:t>
      </w:r>
      <w:r w:rsidR="00871069" w:rsidRPr="00BB4C2C">
        <w:t xml:space="preserve">kommer att </w:t>
      </w:r>
      <w:r w:rsidR="00823B33" w:rsidRPr="00BB4C2C">
        <w:t xml:space="preserve">ha </w:t>
      </w:r>
      <w:r w:rsidR="00871069" w:rsidRPr="00BB4C2C">
        <w:t xml:space="preserve">om </w:t>
      </w:r>
      <w:r w:rsidR="00867050">
        <w:t>i framtiden</w:t>
      </w:r>
      <w:r w:rsidR="00871069" w:rsidRPr="00BB4C2C">
        <w:t>.</w:t>
      </w:r>
      <w:r w:rsidR="00721C7F" w:rsidRPr="00BB4C2C">
        <w:t xml:space="preserve"> </w:t>
      </w:r>
      <w:r w:rsidR="00867050">
        <w:t>Från</w:t>
      </w:r>
      <w:r w:rsidR="00ED4D11" w:rsidRPr="00BB4C2C">
        <w:t xml:space="preserve"> </w:t>
      </w:r>
      <w:r w:rsidR="00136405">
        <w:t xml:space="preserve">den positionen </w:t>
      </w:r>
      <w:r w:rsidR="00ED4D11" w:rsidRPr="00BB4C2C">
        <w:t>beräkna</w:t>
      </w:r>
      <w:r w:rsidR="003A066D">
        <w:t>s den närmsta punkten på vägen</w:t>
      </w:r>
      <w:r w:rsidR="00ED4D11" w:rsidRPr="00BB4C2C">
        <w:t xml:space="preserve">. </w:t>
      </w:r>
      <w:r w:rsidR="006524C9" w:rsidRPr="00BB4C2C">
        <w:t xml:space="preserve">Ett sökbeteende appliceras sedan på agenten, med </w:t>
      </w:r>
      <w:r w:rsidR="003A066D">
        <w:t>den närmsta punkten på vägen</w:t>
      </w:r>
      <w:r w:rsidR="006524C9" w:rsidRPr="00BB4C2C">
        <w:t xml:space="preserve"> som målposition.</w:t>
      </w:r>
      <w:r w:rsidR="00342419">
        <w:t xml:space="preserve"> Om</w:t>
      </w:r>
      <w:r w:rsidR="00B6794C" w:rsidRPr="00BB4C2C">
        <w:t xml:space="preserve"> </w:t>
      </w:r>
      <w:r w:rsidR="00342419">
        <w:t xml:space="preserve">målpositionen </w:t>
      </w:r>
      <w:r w:rsidR="00B6794C" w:rsidRPr="00BB4C2C">
        <w:t>skulle vara den sista punkten på vägen byts sökbeteendet ut mot ankomstbeteendet</w:t>
      </w:r>
      <w:r w:rsidR="006E5F7A">
        <w:t xml:space="preserve"> (se </w:t>
      </w:r>
      <w:r w:rsidR="006E5F7A">
        <w:fldChar w:fldCharType="begin"/>
      </w:r>
      <w:r w:rsidR="006E5F7A">
        <w:instrText xml:space="preserve"> REF _Ref414587128 \n \h </w:instrText>
      </w:r>
      <w:r w:rsidR="006E5F7A">
        <w:fldChar w:fldCharType="separate"/>
      </w:r>
      <w:r w:rsidR="006E5F7A">
        <w:t>Figur 6</w:t>
      </w:r>
      <w:r w:rsidR="006E5F7A">
        <w:fldChar w:fldCharType="end"/>
      </w:r>
      <w:r w:rsidR="006E5F7A">
        <w:t>)</w:t>
      </w:r>
      <w:r w:rsidR="00B6794C" w:rsidRPr="00BB4C2C">
        <w:t>.</w:t>
      </w:r>
    </w:p>
    <w:p w14:paraId="27723C7B" w14:textId="673C9A4C" w:rsidR="00CC3E8B" w:rsidRDefault="000F5D61" w:rsidP="00CC3E8B">
      <w:pPr>
        <w:pStyle w:val="Figur"/>
      </w:pPr>
      <w:r>
        <w:object w:dxaOrig="4996" w:dyaOrig="3001" w14:anchorId="08ACC635">
          <v:shape id="_x0000_i1027" type="#_x0000_t75" style="width:249.55pt;height:149.75pt" o:ole="">
            <v:imagedata r:id="rId19" o:title=""/>
          </v:shape>
          <o:OLEObject Type="Embed" ProgID="Visio.Drawing.15" ShapeID="_x0000_i1027" DrawAspect="Content" ObjectID="_1488330778" r:id="rId20"/>
        </w:object>
      </w:r>
    </w:p>
    <w:p w14:paraId="34F6FF4D" w14:textId="68942E32" w:rsidR="00CC3E8B" w:rsidRDefault="00CC3E8B" w:rsidP="00CC3E8B">
      <w:pPr>
        <w:pStyle w:val="Figurtext"/>
        <w:rPr>
          <w:lang w:val="en-US"/>
        </w:rPr>
      </w:pPr>
      <w:bookmarkStart w:id="24" w:name="_Ref414587128"/>
      <w:r>
        <w:rPr>
          <w:lang w:val="en-US"/>
        </w:rPr>
        <w:t>Vägföjlningsbeteende</w:t>
      </w:r>
      <w:r w:rsidR="00562558">
        <w:rPr>
          <w:lang w:val="en-US"/>
        </w:rPr>
        <w:t>t</w:t>
      </w:r>
      <w:bookmarkEnd w:id="24"/>
    </w:p>
    <w:p w14:paraId="044F5041" w14:textId="278FCBCA" w:rsidR="00F15ABC" w:rsidRPr="00F15ABC" w:rsidRDefault="00F15ABC" w:rsidP="002B4A2D">
      <w:pPr>
        <w:pStyle w:val="Pseudokod"/>
        <w:rPr>
          <w:lang w:val="en-US"/>
        </w:rPr>
      </w:pPr>
      <w:r w:rsidRPr="00F15ABC">
        <w:rPr>
          <w:noProof/>
          <w:lang w:val="en-US"/>
        </w:rPr>
        <w:lastRenderedPageBreak/>
        <mc:AlternateContent>
          <mc:Choice Requires="wps">
            <w:drawing>
              <wp:anchor distT="45720" distB="45720" distL="114300" distR="114300" simplePos="0" relativeHeight="251609088" behindDoc="0" locked="0" layoutInCell="1" allowOverlap="1" wp14:anchorId="45AF9B42" wp14:editId="0AF2CF11">
                <wp:simplePos x="0" y="0"/>
                <wp:positionH relativeFrom="column">
                  <wp:posOffset>0</wp:posOffset>
                </wp:positionH>
                <wp:positionV relativeFrom="paragraph">
                  <wp:posOffset>180975</wp:posOffset>
                </wp:positionV>
                <wp:extent cx="5695950" cy="1404620"/>
                <wp:effectExtent l="0" t="0" r="19050" b="12700"/>
                <wp:wrapTopAndBottom/>
                <wp:docPr id="6"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779DF7DA" w14:textId="167051F6" w:rsidR="00CF1B5E" w:rsidRDefault="00CF1B5E" w:rsidP="00F15ABC">
                            <w:pPr>
                              <w:pStyle w:val="Kod"/>
                            </w:pPr>
                            <w:r>
                              <w:t>vector2D function followPath(Path path)</w:t>
                            </w:r>
                          </w:p>
                          <w:p w14:paraId="023A6E7E" w14:textId="77777777" w:rsidR="00CF1B5E" w:rsidRDefault="00CF1B5E" w:rsidP="00F15ABC">
                            <w:pPr>
                              <w:pStyle w:val="Kod"/>
                            </w:pPr>
                            <w:r>
                              <w:t>{</w:t>
                            </w:r>
                          </w:p>
                          <w:p w14:paraId="16AD9AD6" w14:textId="77777777" w:rsidR="00CF1B5E" w:rsidRDefault="00CF1B5E" w:rsidP="00F15ABC">
                            <w:pPr>
                              <w:pStyle w:val="Kod"/>
                            </w:pPr>
                            <w:r>
                              <w:tab/>
                              <w:t>var predict = agentVelocity;</w:t>
                            </w:r>
                          </w:p>
                          <w:p w14:paraId="1D19CD07" w14:textId="77777777" w:rsidR="00CF1B5E" w:rsidRDefault="00CF1B5E" w:rsidP="00F15ABC">
                            <w:pPr>
                              <w:pStyle w:val="Kod"/>
                            </w:pPr>
                            <w:r>
                              <w:tab/>
                              <w:t>var force;</w:t>
                            </w:r>
                          </w:p>
                          <w:p w14:paraId="01DB4264" w14:textId="77777777" w:rsidR="00CF1B5E" w:rsidRDefault="00CF1B5E" w:rsidP="00F15ABC">
                            <w:pPr>
                              <w:pStyle w:val="Kod"/>
                            </w:pPr>
                            <w:r>
                              <w:tab/>
                              <w:t>predict.normalize;</w:t>
                            </w:r>
                          </w:p>
                          <w:p w14:paraId="538E9652" w14:textId="77777777" w:rsidR="00CF1B5E" w:rsidRDefault="00CF1B5E" w:rsidP="00F15ABC">
                            <w:pPr>
                              <w:pStyle w:val="Kod"/>
                            </w:pPr>
                            <w:r>
                              <w:tab/>
                              <w:t>predict *= 25;</w:t>
                            </w:r>
                          </w:p>
                          <w:p w14:paraId="2029B723" w14:textId="77777777" w:rsidR="00CF1B5E" w:rsidRDefault="00CF1B5E" w:rsidP="00F15ABC">
                            <w:pPr>
                              <w:pStyle w:val="Kod"/>
                            </w:pPr>
                            <w:r>
                              <w:tab/>
                              <w:t>var predictedPosition = agentPosition + predict;</w:t>
                            </w:r>
                          </w:p>
                          <w:p w14:paraId="7B63810B" w14:textId="77777777" w:rsidR="00CF1B5E" w:rsidRDefault="00CF1B5E" w:rsidP="00F15ABC">
                            <w:pPr>
                              <w:pStyle w:val="Kod"/>
                            </w:pPr>
                            <w:r>
                              <w:tab/>
                            </w:r>
                          </w:p>
                          <w:p w14:paraId="335A8034" w14:textId="77777777" w:rsidR="00CF1B5E" w:rsidRDefault="00CF1B5E" w:rsidP="00F15ABC">
                            <w:pPr>
                              <w:pStyle w:val="Kod"/>
                            </w:pPr>
                            <w:r>
                              <w:tab/>
                              <w:t>var closestDistance = MaxNumber;</w:t>
                            </w:r>
                          </w:p>
                          <w:p w14:paraId="31F51273" w14:textId="77777777" w:rsidR="00CF1B5E" w:rsidRDefault="00CF1B5E" w:rsidP="00F15ABC">
                            <w:pPr>
                              <w:pStyle w:val="Kod"/>
                            </w:pPr>
                            <w:r>
                              <w:tab/>
                              <w:t>var closestPoint;</w:t>
                            </w:r>
                          </w:p>
                          <w:p w14:paraId="21D18B2A" w14:textId="77777777" w:rsidR="00CF1B5E" w:rsidRDefault="00CF1B5E" w:rsidP="00F15ABC">
                            <w:pPr>
                              <w:pStyle w:val="Kod"/>
                            </w:pPr>
                            <w:r>
                              <w:tab/>
                            </w:r>
                          </w:p>
                          <w:p w14:paraId="7ED4855F" w14:textId="77777777" w:rsidR="00CF1B5E" w:rsidRDefault="00CF1B5E" w:rsidP="00F15ABC">
                            <w:pPr>
                              <w:pStyle w:val="Kod"/>
                            </w:pPr>
                            <w:r>
                              <w:tab/>
                              <w:t>foreach(line in path.line)</w:t>
                            </w:r>
                          </w:p>
                          <w:p w14:paraId="3A0D99C7" w14:textId="77777777" w:rsidR="00CF1B5E" w:rsidRDefault="00CF1B5E" w:rsidP="00F15ABC">
                            <w:pPr>
                              <w:pStyle w:val="Kod"/>
                            </w:pPr>
                            <w:r>
                              <w:tab/>
                              <w:t>{</w:t>
                            </w:r>
                          </w:p>
                          <w:p w14:paraId="36D14255" w14:textId="77777777" w:rsidR="00CF1B5E" w:rsidRDefault="00CF1B5E" w:rsidP="00F15ABC">
                            <w:pPr>
                              <w:pStyle w:val="Kod"/>
                            </w:pPr>
                            <w:r>
                              <w:tab/>
                            </w:r>
                            <w:r>
                              <w:tab/>
                              <w:t>var closestPointOnLine = line.closestPoint(predictedPosition);</w:t>
                            </w:r>
                          </w:p>
                          <w:p w14:paraId="14EA84F5" w14:textId="77777777" w:rsidR="00CF1B5E" w:rsidRDefault="00CF1B5E" w:rsidP="00F15ABC">
                            <w:pPr>
                              <w:pStyle w:val="Kod"/>
                            </w:pPr>
                            <w:r>
                              <w:tab/>
                            </w:r>
                            <w:r>
                              <w:tab/>
                            </w:r>
                          </w:p>
                          <w:p w14:paraId="03FB68D3" w14:textId="77777777" w:rsidR="00CF1B5E" w:rsidRDefault="00CF1B5E" w:rsidP="00F15ABC">
                            <w:pPr>
                              <w:pStyle w:val="Kod"/>
                            </w:pPr>
                            <w:r>
                              <w:tab/>
                            </w:r>
                            <w:r>
                              <w:tab/>
                              <w:t>var offset = predictedPosition - closetPointOnLine;</w:t>
                            </w:r>
                          </w:p>
                          <w:p w14:paraId="5EF11482" w14:textId="77777777" w:rsidR="00CF1B5E" w:rsidRDefault="00CF1B5E" w:rsidP="00F15ABC">
                            <w:pPr>
                              <w:pStyle w:val="Kod"/>
                            </w:pPr>
                            <w:r>
                              <w:tab/>
                            </w:r>
                            <w:r>
                              <w:tab/>
                              <w:t>var magnitude = offest.magnitude;</w:t>
                            </w:r>
                          </w:p>
                          <w:p w14:paraId="61AC9F5C" w14:textId="77777777" w:rsidR="00CF1B5E" w:rsidRDefault="00CF1B5E" w:rsidP="00F15ABC">
                            <w:pPr>
                              <w:pStyle w:val="Kod"/>
                            </w:pPr>
                            <w:r>
                              <w:tab/>
                            </w:r>
                            <w:r>
                              <w:tab/>
                            </w:r>
                          </w:p>
                          <w:p w14:paraId="366A67FC" w14:textId="77777777" w:rsidR="00CF1B5E" w:rsidRDefault="00CF1B5E" w:rsidP="00F15ABC">
                            <w:pPr>
                              <w:pStyle w:val="Kod"/>
                            </w:pPr>
                            <w:r>
                              <w:tab/>
                            </w:r>
                            <w:r>
                              <w:tab/>
                              <w:t>if(magnitude &lt; closestDistance)</w:t>
                            </w:r>
                          </w:p>
                          <w:p w14:paraId="2B24070A" w14:textId="77777777" w:rsidR="00CF1B5E" w:rsidRDefault="00CF1B5E" w:rsidP="00F15ABC">
                            <w:pPr>
                              <w:pStyle w:val="Kod"/>
                            </w:pPr>
                            <w:r>
                              <w:tab/>
                            </w:r>
                            <w:r>
                              <w:tab/>
                              <w:t>{</w:t>
                            </w:r>
                          </w:p>
                          <w:p w14:paraId="202ED1F8" w14:textId="77777777" w:rsidR="00CF1B5E" w:rsidRDefault="00CF1B5E" w:rsidP="00F15ABC">
                            <w:pPr>
                              <w:pStyle w:val="Kod"/>
                            </w:pPr>
                            <w:r>
                              <w:tab/>
                            </w:r>
                            <w:r>
                              <w:tab/>
                            </w:r>
                            <w:r>
                              <w:tab/>
                              <w:t>closestDistance = magnitude;</w:t>
                            </w:r>
                          </w:p>
                          <w:p w14:paraId="3F39C793" w14:textId="77777777" w:rsidR="00CF1B5E" w:rsidRDefault="00CF1B5E" w:rsidP="00F15ABC">
                            <w:pPr>
                              <w:pStyle w:val="Kod"/>
                            </w:pPr>
                            <w:r>
                              <w:tab/>
                            </w:r>
                            <w:r>
                              <w:tab/>
                            </w:r>
                            <w:r>
                              <w:tab/>
                              <w:t>closestPoint = closestPointOnLine;</w:t>
                            </w:r>
                          </w:p>
                          <w:p w14:paraId="26AA19E3" w14:textId="77777777" w:rsidR="00CF1B5E" w:rsidRDefault="00CF1B5E" w:rsidP="00F15ABC">
                            <w:pPr>
                              <w:pStyle w:val="Kod"/>
                            </w:pPr>
                            <w:r>
                              <w:tab/>
                            </w:r>
                            <w:r>
                              <w:tab/>
                            </w:r>
                            <w:r>
                              <w:tab/>
                              <w:t>var lineDirection = line.to - line.from;</w:t>
                            </w:r>
                          </w:p>
                          <w:p w14:paraId="66AFD7E1" w14:textId="77777777" w:rsidR="00CF1B5E" w:rsidRDefault="00CF1B5E" w:rsidP="00F15ABC">
                            <w:pPr>
                              <w:pStyle w:val="Kod"/>
                            </w:pPr>
                            <w:r>
                              <w:tab/>
                            </w:r>
                            <w:r>
                              <w:tab/>
                            </w:r>
                            <w:r>
                              <w:tab/>
                              <w:t>lineDirection.normalize();</w:t>
                            </w:r>
                          </w:p>
                          <w:p w14:paraId="02F9B858" w14:textId="77777777" w:rsidR="00CF1B5E" w:rsidRDefault="00CF1B5E" w:rsidP="00F15ABC">
                            <w:pPr>
                              <w:pStyle w:val="Kod"/>
                            </w:pPr>
                            <w:r>
                              <w:tab/>
                            </w:r>
                            <w:r>
                              <w:tab/>
                            </w:r>
                            <w:r>
                              <w:tab/>
                              <w:t>lineDirection *= 10;</w:t>
                            </w:r>
                          </w:p>
                          <w:p w14:paraId="4121C722" w14:textId="77777777" w:rsidR="00CF1B5E" w:rsidRDefault="00CF1B5E" w:rsidP="00F15ABC">
                            <w:pPr>
                              <w:pStyle w:val="Kod"/>
                            </w:pPr>
                            <w:r>
                              <w:tab/>
                            </w:r>
                            <w:r>
                              <w:tab/>
                            </w:r>
                            <w:r>
                              <w:tab/>
                              <w:t>closestPoint += lineDirection;</w:t>
                            </w:r>
                          </w:p>
                          <w:p w14:paraId="47E141EA" w14:textId="77777777" w:rsidR="00CF1B5E" w:rsidRDefault="00CF1B5E" w:rsidP="00F15ABC">
                            <w:pPr>
                              <w:pStyle w:val="Kod"/>
                            </w:pPr>
                            <w:r>
                              <w:tab/>
                            </w:r>
                            <w:r>
                              <w:tab/>
                              <w:t>}</w:t>
                            </w:r>
                          </w:p>
                          <w:p w14:paraId="27AA8154" w14:textId="77777777" w:rsidR="00CF1B5E" w:rsidRDefault="00CF1B5E" w:rsidP="00F15ABC">
                            <w:pPr>
                              <w:pStyle w:val="Kod"/>
                            </w:pPr>
                            <w:r>
                              <w:tab/>
                              <w:t>}</w:t>
                            </w:r>
                          </w:p>
                          <w:p w14:paraId="53304CC1" w14:textId="77777777" w:rsidR="00CF1B5E" w:rsidRDefault="00CF1B5E" w:rsidP="00F15ABC">
                            <w:pPr>
                              <w:pStyle w:val="Kod"/>
                            </w:pPr>
                            <w:r>
                              <w:tab/>
                            </w:r>
                          </w:p>
                          <w:p w14:paraId="7EFD6EC3" w14:textId="77777777" w:rsidR="00CF1B5E" w:rsidRDefault="00CF1B5E" w:rsidP="00F15ABC">
                            <w:pPr>
                              <w:pStyle w:val="Kod"/>
                            </w:pPr>
                            <w:r>
                              <w:tab/>
                              <w:t>force = seek(closestPoint);</w:t>
                            </w:r>
                          </w:p>
                          <w:p w14:paraId="5B8F2932" w14:textId="77777777" w:rsidR="00CF1B5E" w:rsidRDefault="00CF1B5E" w:rsidP="00F15ABC">
                            <w:pPr>
                              <w:pStyle w:val="Kod"/>
                            </w:pPr>
                            <w:r>
                              <w:tab/>
                            </w:r>
                            <w:r>
                              <w:tab/>
                            </w:r>
                          </w:p>
                          <w:p w14:paraId="1E2C54D5" w14:textId="77777777" w:rsidR="00CF1B5E" w:rsidRDefault="00CF1B5E" w:rsidP="00F15ABC">
                            <w:pPr>
                              <w:pStyle w:val="Kod"/>
                            </w:pPr>
                            <w:r>
                              <w:tab/>
                              <w:t>return force;</w:t>
                            </w:r>
                          </w:p>
                          <w:p w14:paraId="40D756A0" w14:textId="4DA38D4B" w:rsidR="00CF1B5E" w:rsidRDefault="00CF1B5E" w:rsidP="00F15ABC">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AF9B42" id="_x0000_s1030" type="#_x0000_t202" style="position:absolute;left:0;text-align:left;margin-left:0;margin-top:14.25pt;width:448.5pt;height:110.6pt;z-index:2516090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">
                <v:textbox style="mso-fit-shape-to-text:t">
                  <w:txbxContent>
                    <w:p w14:paraId="779DF7DA" w14:textId="167051F6" w:rsidR="00CF1B5E" w:rsidRDefault="00CF1B5E" w:rsidP="00F15ABC">
                      <w:pPr>
                        <w:pStyle w:val="Kod"/>
                      </w:pPr>
                      <w:r>
                        <w:t>vector2D function followPath(Path path)</w:t>
                      </w:r>
                    </w:p>
                    <w:p w14:paraId="023A6E7E" w14:textId="77777777" w:rsidR="00CF1B5E" w:rsidRDefault="00CF1B5E" w:rsidP="00F15ABC">
                      <w:pPr>
                        <w:pStyle w:val="Kod"/>
                      </w:pPr>
                      <w:r>
                        <w:t>{</w:t>
                      </w:r>
                    </w:p>
                    <w:p w14:paraId="16AD9AD6" w14:textId="77777777" w:rsidR="00CF1B5E" w:rsidRDefault="00CF1B5E" w:rsidP="00F15ABC">
                      <w:pPr>
                        <w:pStyle w:val="Kod"/>
                      </w:pPr>
                      <w:r>
                        <w:tab/>
                        <w:t>var predict = agentVelocity;</w:t>
                      </w:r>
                    </w:p>
                    <w:p w14:paraId="1D19CD07" w14:textId="77777777" w:rsidR="00CF1B5E" w:rsidRDefault="00CF1B5E" w:rsidP="00F15ABC">
                      <w:pPr>
                        <w:pStyle w:val="Kod"/>
                      </w:pPr>
                      <w:r>
                        <w:tab/>
                        <w:t>var force;</w:t>
                      </w:r>
                    </w:p>
                    <w:p w14:paraId="01DB4264" w14:textId="77777777" w:rsidR="00CF1B5E" w:rsidRDefault="00CF1B5E" w:rsidP="00F15ABC">
                      <w:pPr>
                        <w:pStyle w:val="Kod"/>
                      </w:pPr>
                      <w:r>
                        <w:tab/>
                        <w:t>predict.normalize;</w:t>
                      </w:r>
                    </w:p>
                    <w:p w14:paraId="538E9652" w14:textId="77777777" w:rsidR="00CF1B5E" w:rsidRDefault="00CF1B5E" w:rsidP="00F15ABC">
                      <w:pPr>
                        <w:pStyle w:val="Kod"/>
                      </w:pPr>
                      <w:r>
                        <w:tab/>
                        <w:t>predict *= 25;</w:t>
                      </w:r>
                    </w:p>
                    <w:p w14:paraId="2029B723" w14:textId="77777777" w:rsidR="00CF1B5E" w:rsidRDefault="00CF1B5E" w:rsidP="00F15ABC">
                      <w:pPr>
                        <w:pStyle w:val="Kod"/>
                      </w:pPr>
                      <w:r>
                        <w:tab/>
                        <w:t>var predictedPosition = agentPosition + predict;</w:t>
                      </w:r>
                    </w:p>
                    <w:p w14:paraId="7B63810B" w14:textId="77777777" w:rsidR="00CF1B5E" w:rsidRDefault="00CF1B5E" w:rsidP="00F15ABC">
                      <w:pPr>
                        <w:pStyle w:val="Kod"/>
                      </w:pPr>
                      <w:r>
                        <w:tab/>
                      </w:r>
                    </w:p>
                    <w:p w14:paraId="335A8034" w14:textId="77777777" w:rsidR="00CF1B5E" w:rsidRDefault="00CF1B5E" w:rsidP="00F15ABC">
                      <w:pPr>
                        <w:pStyle w:val="Kod"/>
                      </w:pPr>
                      <w:r>
                        <w:tab/>
                        <w:t>var closestDistance = MaxNumber;</w:t>
                      </w:r>
                    </w:p>
                    <w:p w14:paraId="31F51273" w14:textId="77777777" w:rsidR="00CF1B5E" w:rsidRDefault="00CF1B5E" w:rsidP="00F15ABC">
                      <w:pPr>
                        <w:pStyle w:val="Kod"/>
                      </w:pPr>
                      <w:r>
                        <w:tab/>
                        <w:t>var closestPoint;</w:t>
                      </w:r>
                    </w:p>
                    <w:p w14:paraId="21D18B2A" w14:textId="77777777" w:rsidR="00CF1B5E" w:rsidRDefault="00CF1B5E" w:rsidP="00F15ABC">
                      <w:pPr>
                        <w:pStyle w:val="Kod"/>
                      </w:pPr>
                      <w:r>
                        <w:tab/>
                      </w:r>
                    </w:p>
                    <w:p w14:paraId="7ED4855F" w14:textId="77777777" w:rsidR="00CF1B5E" w:rsidRDefault="00CF1B5E" w:rsidP="00F15ABC">
                      <w:pPr>
                        <w:pStyle w:val="Kod"/>
                      </w:pPr>
                      <w:r>
                        <w:tab/>
                        <w:t>foreach(line in path.line)</w:t>
                      </w:r>
                    </w:p>
                    <w:p w14:paraId="3A0D99C7" w14:textId="77777777" w:rsidR="00CF1B5E" w:rsidRDefault="00CF1B5E" w:rsidP="00F15ABC">
                      <w:pPr>
                        <w:pStyle w:val="Kod"/>
                      </w:pPr>
                      <w:r>
                        <w:tab/>
                        <w:t>{</w:t>
                      </w:r>
                    </w:p>
                    <w:p w14:paraId="36D14255" w14:textId="77777777" w:rsidR="00CF1B5E" w:rsidRDefault="00CF1B5E" w:rsidP="00F15ABC">
                      <w:pPr>
                        <w:pStyle w:val="Kod"/>
                      </w:pPr>
                      <w:r>
                        <w:tab/>
                      </w:r>
                      <w:r>
                        <w:tab/>
                        <w:t>var closestPointOnLine = line.closestPoint(predictedPosition);</w:t>
                      </w:r>
                    </w:p>
                    <w:p w14:paraId="14EA84F5" w14:textId="77777777" w:rsidR="00CF1B5E" w:rsidRDefault="00CF1B5E" w:rsidP="00F15ABC">
                      <w:pPr>
                        <w:pStyle w:val="Kod"/>
                      </w:pPr>
                      <w:r>
                        <w:tab/>
                      </w:r>
                      <w:r>
                        <w:tab/>
                      </w:r>
                    </w:p>
                    <w:p w14:paraId="03FB68D3" w14:textId="77777777" w:rsidR="00CF1B5E" w:rsidRDefault="00CF1B5E" w:rsidP="00F15ABC">
                      <w:pPr>
                        <w:pStyle w:val="Kod"/>
                      </w:pPr>
                      <w:r>
                        <w:tab/>
                      </w:r>
                      <w:r>
                        <w:tab/>
                        <w:t>var offset = predictedPosition - closetPointOnLine;</w:t>
                      </w:r>
                    </w:p>
                    <w:p w14:paraId="5EF11482" w14:textId="77777777" w:rsidR="00CF1B5E" w:rsidRDefault="00CF1B5E" w:rsidP="00F15ABC">
                      <w:pPr>
                        <w:pStyle w:val="Kod"/>
                      </w:pPr>
                      <w:r>
                        <w:tab/>
                      </w:r>
                      <w:r>
                        <w:tab/>
                        <w:t>var magnitude = offest.magnitude;</w:t>
                      </w:r>
                    </w:p>
                    <w:p w14:paraId="61AC9F5C" w14:textId="77777777" w:rsidR="00CF1B5E" w:rsidRDefault="00CF1B5E" w:rsidP="00F15ABC">
                      <w:pPr>
                        <w:pStyle w:val="Kod"/>
                      </w:pPr>
                      <w:r>
                        <w:tab/>
                      </w:r>
                      <w:r>
                        <w:tab/>
                      </w:r>
                    </w:p>
                    <w:p w14:paraId="366A67FC" w14:textId="77777777" w:rsidR="00CF1B5E" w:rsidRDefault="00CF1B5E" w:rsidP="00F15ABC">
                      <w:pPr>
                        <w:pStyle w:val="Kod"/>
                      </w:pPr>
                      <w:r>
                        <w:tab/>
                      </w:r>
                      <w:r>
                        <w:tab/>
                        <w:t>if(magnitude &lt; closestDistance)</w:t>
                      </w:r>
                    </w:p>
                    <w:p w14:paraId="2B24070A" w14:textId="77777777" w:rsidR="00CF1B5E" w:rsidRDefault="00CF1B5E" w:rsidP="00F15ABC">
                      <w:pPr>
                        <w:pStyle w:val="Kod"/>
                      </w:pPr>
                      <w:r>
                        <w:tab/>
                      </w:r>
                      <w:r>
                        <w:tab/>
                        <w:t>{</w:t>
                      </w:r>
                    </w:p>
                    <w:p w14:paraId="202ED1F8" w14:textId="77777777" w:rsidR="00CF1B5E" w:rsidRDefault="00CF1B5E" w:rsidP="00F15ABC">
                      <w:pPr>
                        <w:pStyle w:val="Kod"/>
                      </w:pPr>
                      <w:r>
                        <w:tab/>
                      </w:r>
                      <w:r>
                        <w:tab/>
                      </w:r>
                      <w:r>
                        <w:tab/>
                        <w:t>closestDistance = magnitude;</w:t>
                      </w:r>
                    </w:p>
                    <w:p w14:paraId="3F39C793" w14:textId="77777777" w:rsidR="00CF1B5E" w:rsidRDefault="00CF1B5E" w:rsidP="00F15ABC">
                      <w:pPr>
                        <w:pStyle w:val="Kod"/>
                      </w:pPr>
                      <w:r>
                        <w:tab/>
                      </w:r>
                      <w:r>
                        <w:tab/>
                      </w:r>
                      <w:r>
                        <w:tab/>
                        <w:t>closestPoint = closestPointOnLine;</w:t>
                      </w:r>
                    </w:p>
                    <w:p w14:paraId="26AA19E3" w14:textId="77777777" w:rsidR="00CF1B5E" w:rsidRDefault="00CF1B5E" w:rsidP="00F15ABC">
                      <w:pPr>
                        <w:pStyle w:val="Kod"/>
                      </w:pPr>
                      <w:r>
                        <w:tab/>
                      </w:r>
                      <w:r>
                        <w:tab/>
                      </w:r>
                      <w:r>
                        <w:tab/>
                        <w:t>var lineDirection = line.to - line.from;</w:t>
                      </w:r>
                    </w:p>
                    <w:p w14:paraId="66AFD7E1" w14:textId="77777777" w:rsidR="00CF1B5E" w:rsidRDefault="00CF1B5E" w:rsidP="00F15ABC">
                      <w:pPr>
                        <w:pStyle w:val="Kod"/>
                      </w:pPr>
                      <w:r>
                        <w:tab/>
                      </w:r>
                      <w:r>
                        <w:tab/>
                      </w:r>
                      <w:r>
                        <w:tab/>
                        <w:t>lineDirection.normalize();</w:t>
                      </w:r>
                    </w:p>
                    <w:p w14:paraId="02F9B858" w14:textId="77777777" w:rsidR="00CF1B5E" w:rsidRDefault="00CF1B5E" w:rsidP="00F15ABC">
                      <w:pPr>
                        <w:pStyle w:val="Kod"/>
                      </w:pPr>
                      <w:r>
                        <w:tab/>
                      </w:r>
                      <w:r>
                        <w:tab/>
                      </w:r>
                      <w:r>
                        <w:tab/>
                        <w:t>lineDirection *= 10;</w:t>
                      </w:r>
                    </w:p>
                    <w:p w14:paraId="4121C722" w14:textId="77777777" w:rsidR="00CF1B5E" w:rsidRDefault="00CF1B5E" w:rsidP="00F15ABC">
                      <w:pPr>
                        <w:pStyle w:val="Kod"/>
                      </w:pPr>
                      <w:r>
                        <w:tab/>
                      </w:r>
                      <w:r>
                        <w:tab/>
                      </w:r>
                      <w:r>
                        <w:tab/>
                        <w:t>closestPoint += lineDirection;</w:t>
                      </w:r>
                    </w:p>
                    <w:p w14:paraId="47E141EA" w14:textId="77777777" w:rsidR="00CF1B5E" w:rsidRDefault="00CF1B5E" w:rsidP="00F15ABC">
                      <w:pPr>
                        <w:pStyle w:val="Kod"/>
                      </w:pPr>
                      <w:r>
                        <w:tab/>
                      </w:r>
                      <w:r>
                        <w:tab/>
                        <w:t>}</w:t>
                      </w:r>
                    </w:p>
                    <w:p w14:paraId="27AA8154" w14:textId="77777777" w:rsidR="00CF1B5E" w:rsidRDefault="00CF1B5E" w:rsidP="00F15ABC">
                      <w:pPr>
                        <w:pStyle w:val="Kod"/>
                      </w:pPr>
                      <w:r>
                        <w:tab/>
                        <w:t>}</w:t>
                      </w:r>
                    </w:p>
                    <w:p w14:paraId="53304CC1" w14:textId="77777777" w:rsidR="00CF1B5E" w:rsidRDefault="00CF1B5E" w:rsidP="00F15ABC">
                      <w:pPr>
                        <w:pStyle w:val="Kod"/>
                      </w:pPr>
                      <w:r>
                        <w:tab/>
                      </w:r>
                    </w:p>
                    <w:p w14:paraId="7EFD6EC3" w14:textId="77777777" w:rsidR="00CF1B5E" w:rsidRDefault="00CF1B5E" w:rsidP="00F15ABC">
                      <w:pPr>
                        <w:pStyle w:val="Kod"/>
                      </w:pPr>
                      <w:r>
                        <w:tab/>
                        <w:t>force = seek(closestPoint);</w:t>
                      </w:r>
                    </w:p>
                    <w:p w14:paraId="5B8F2932" w14:textId="77777777" w:rsidR="00CF1B5E" w:rsidRDefault="00CF1B5E" w:rsidP="00F15ABC">
                      <w:pPr>
                        <w:pStyle w:val="Kod"/>
                      </w:pPr>
                      <w:r>
                        <w:tab/>
                      </w:r>
                      <w:r>
                        <w:tab/>
                      </w:r>
                    </w:p>
                    <w:p w14:paraId="1E2C54D5" w14:textId="77777777" w:rsidR="00CF1B5E" w:rsidRDefault="00CF1B5E" w:rsidP="00F15ABC">
                      <w:pPr>
                        <w:pStyle w:val="Kod"/>
                      </w:pPr>
                      <w:r>
                        <w:tab/>
                        <w:t>return force;</w:t>
                      </w:r>
                    </w:p>
                    <w:p w14:paraId="40D756A0" w14:textId="4DA38D4B" w:rsidR="00CF1B5E" w:rsidRDefault="00CF1B5E" w:rsidP="00F15ABC">
                      <w:pPr>
                        <w:pStyle w:val="Kod"/>
                      </w:pPr>
                      <w:r>
                        <w:t>}</w:t>
                      </w:r>
                    </w:p>
                  </w:txbxContent>
                </v:textbox>
                <w10:wrap type="topAndBottom"/>
              </v:shape>
            </w:pict>
          </mc:Fallback>
        </mc:AlternateContent>
      </w:r>
      <w:r w:rsidR="002B4A2D">
        <w:rPr>
          <w:lang w:val="en-US"/>
        </w:rPr>
        <w:t>Pseudokod för vägföljningsbeteendet</w:t>
      </w:r>
      <w:r w:rsidR="0064361A">
        <w:rPr>
          <w:lang w:val="en-US"/>
        </w:rPr>
        <w:t>.</w:t>
      </w:r>
    </w:p>
    <w:p w14:paraId="008A613A" w14:textId="0CE03CF9" w:rsidR="004A474A" w:rsidRPr="00BB4C2C" w:rsidRDefault="00214C14" w:rsidP="004A474A">
      <w:pPr>
        <w:pStyle w:val="Rubrik3"/>
      </w:pPr>
      <w:bookmarkStart w:id="25" w:name="_Ref414270004"/>
      <w:bookmarkStart w:id="26" w:name="_Toc414568896"/>
      <w:r w:rsidRPr="00BB4C2C">
        <w:t>Flödesfält</w:t>
      </w:r>
      <w:bookmarkEnd w:id="25"/>
      <w:bookmarkEnd w:id="26"/>
    </w:p>
    <w:p w14:paraId="3D6C5CF0" w14:textId="71FFC2A1" w:rsidR="00151899" w:rsidRDefault="00D34BED" w:rsidP="00151899">
      <w:r w:rsidRPr="00BB4C2C">
        <w:t>Styrbeteendet flödesfält är ett beteende för navigering av agenter, och kan anvä</w:t>
      </w:r>
      <w:r w:rsidR="008428D3" w:rsidRPr="00BB4C2C">
        <w:t>n</w:t>
      </w:r>
      <w:r w:rsidRPr="00BB4C2C">
        <w:t>das s</w:t>
      </w:r>
      <w:r w:rsidR="00845383" w:rsidRPr="00BB4C2C">
        <w:t>om ett alternativ till vägföljning</w:t>
      </w:r>
      <w:r w:rsidR="00724FBB" w:rsidRPr="00BB4C2C">
        <w:t>sbeteendet</w:t>
      </w:r>
      <w:r w:rsidR="00845383" w:rsidRPr="00BB4C2C">
        <w:t>.</w:t>
      </w:r>
      <w:r w:rsidR="00A32FC5" w:rsidRPr="00BB4C2C">
        <w:t xml:space="preserve"> Ett flödesfält är ett, godtyckligt stort, rutnät, där varje cell i rutnätet innehåller en </w:t>
      </w:r>
      <w:r w:rsidR="0042185D" w:rsidRPr="00BB4C2C">
        <w:t>riktnings</w:t>
      </w:r>
      <w:r w:rsidR="00A32FC5" w:rsidRPr="00BB4C2C">
        <w:t xml:space="preserve">vektor. Denna </w:t>
      </w:r>
      <w:r w:rsidR="001633CB" w:rsidRPr="00BB4C2C">
        <w:t>riktnings</w:t>
      </w:r>
      <w:r w:rsidR="00A32FC5" w:rsidRPr="00BB4C2C">
        <w:t xml:space="preserve">vektor representerar vilken styrkraft </w:t>
      </w:r>
      <w:r w:rsidR="009D2CC2" w:rsidRPr="00BB4C2C">
        <w:t>som ska appliceras på en agent</w:t>
      </w:r>
      <w:r w:rsidR="00E95C55" w:rsidRPr="00BB4C2C">
        <w:t xml:space="preserve"> när den befinner sig </w:t>
      </w:r>
      <w:r w:rsidR="003B62BC" w:rsidRPr="00BB4C2C">
        <w:t>i cellen</w:t>
      </w:r>
      <w:r w:rsidR="00440AE2">
        <w:t xml:space="preserve"> (se </w:t>
      </w:r>
      <w:r w:rsidR="00440AE2">
        <w:fldChar w:fldCharType="begin"/>
      </w:r>
      <w:r w:rsidR="00440AE2">
        <w:instrText xml:space="preserve"> REF _Ref414587164 \n \h </w:instrText>
      </w:r>
      <w:r w:rsidR="00440AE2">
        <w:fldChar w:fldCharType="separate"/>
      </w:r>
      <w:r w:rsidR="00440AE2">
        <w:t>Figur 7</w:t>
      </w:r>
      <w:r w:rsidR="00440AE2">
        <w:fldChar w:fldCharType="end"/>
      </w:r>
      <w:r w:rsidR="00440AE2">
        <w:t>)</w:t>
      </w:r>
      <w:r w:rsidR="003B62BC" w:rsidRPr="00BB4C2C">
        <w:t>.</w:t>
      </w:r>
      <w:r w:rsidR="00BF5E75" w:rsidRPr="00BB4C2C">
        <w:t xml:space="preserve"> </w:t>
      </w:r>
      <w:r w:rsidR="009C267F" w:rsidRPr="00BB4C2C">
        <w:t xml:space="preserve">Cellernas riktningsvektorer kan vara statiska, men de kan också uppdateras dynamiskt. </w:t>
      </w:r>
      <w:r w:rsidR="00F3239A" w:rsidRPr="00BB4C2C">
        <w:t xml:space="preserve">Dynamisk uppdatering av flödesfältet är fördelaktigt i spel där </w:t>
      </w:r>
      <w:r w:rsidR="00A95FB9" w:rsidRPr="00BB4C2C">
        <w:t>hinder för agenter</w:t>
      </w:r>
      <w:r w:rsidR="00F3239A" w:rsidRPr="00BB4C2C">
        <w:t xml:space="preserve"> förändras i realtid</w:t>
      </w:r>
      <w:r w:rsidR="00865FEA" w:rsidRPr="00BB4C2C">
        <w:t>.</w:t>
      </w:r>
      <w:r w:rsidR="00F3239A" w:rsidRPr="00BB4C2C">
        <w:t xml:space="preserve"> </w:t>
      </w:r>
      <w:r w:rsidR="00865FEA" w:rsidRPr="00BB4C2C">
        <w:t>E</w:t>
      </w:r>
      <w:r w:rsidR="00F3239A" w:rsidRPr="00BB4C2C">
        <w:t>xempelvis realtidstrategispel</w:t>
      </w:r>
      <w:r w:rsidR="00647A4E" w:rsidRPr="00BB4C2C">
        <w:t>, där agenter</w:t>
      </w:r>
      <w:r w:rsidR="00BE27DD" w:rsidRPr="00BB4C2C">
        <w:t>na inte får styras in i varandra och deras position alltid förändras</w:t>
      </w:r>
      <w:r w:rsidR="00F3239A" w:rsidRPr="00BB4C2C">
        <w:t>.</w:t>
      </w:r>
    </w:p>
    <w:p w14:paraId="0641749C" w14:textId="7C6EDF89" w:rsidR="00324FF7" w:rsidRPr="00E25984" w:rsidRDefault="00324FF7" w:rsidP="00151899">
      <w:r>
        <w:t>Under senare år har det skrivits ett antal artiklar där man tar upp denna typ av styrbeteende för att simulera stora grupper av agenter.</w:t>
      </w:r>
      <w:r w:rsidR="00062765">
        <w:t xml:space="preserve"> Några exempel är</w:t>
      </w:r>
      <w:r>
        <w:t xml:space="preserve"> </w:t>
      </w:r>
      <w:r>
        <w:rPr>
          <w:i/>
        </w:rPr>
        <w:t>Continuum Crowds</w:t>
      </w:r>
      <w:r>
        <w:t xml:space="preserve"> </w:t>
      </w:r>
      <w:r>
        <w:fldChar w:fldCharType="begin" w:fldLock="1"/>
      </w:r>
      <w:r w:rsidR="00AF7CCC">
        <w:instrText>ADDIN CSL_CITATION { "citationItems" : [ { "id" : "ITEM-1", "itemData" : { "DOI" : "10.1145/1141911.1142008", "ISBN" : "1-59593-364-6", "ISSN" : "07300301", "author" : [ { "dropping-particle" : "", "family" : "Treuille", "given" : "Adrien", "non-dropping-particle" : "", "parse-names" : false, "suffix" : "" }, { "dropping-particle" : "", "family" : "Cooper", "given" : "Seth", "non-dropping-particle" : "", "parse-names" : false, "suffix" : "" }, { "dropping-particle" : "", "family" : "Popovi\u0107", "given" : "Zoran", "non-dropping-particle" : "", "parse-names" : false, "suffix" : "" } ], "container-title" : "ACM Transactions on Graphics", "id" : "ITEM-1", "issued" : { "date-parts" : [ [ "2006", "7", "1" ] ] }, "page" : "1160", "publisher" : "ACM", "title" : "Continuum crowds", "type" : "article-journal" }, "uris" : [ "http://www.mendeley.com/documents/?uuid=fdae4aec-ed80-4333-80ef-0708b9c4601b" ] } ], "mendeley" : { "formattedCitation" : "(Treuille et al., 2006)", "plainTextFormattedCitation" : "(Treuille et al., 2006)", "previouslyFormattedCitation" : "(Treuille et al., 2006)" }, "properties" : { "noteIndex" : 0 }, "schema" : "https://github.com/citation-style-language/schema/raw/master/csl-citation.json" }</w:instrText>
      </w:r>
      <w:r>
        <w:fldChar w:fldCharType="separate"/>
      </w:r>
      <w:r w:rsidR="005252A7" w:rsidRPr="005252A7">
        <w:rPr>
          <w:noProof/>
        </w:rPr>
        <w:t>(Treuille et al., 2006)</w:t>
      </w:r>
      <w:r>
        <w:fldChar w:fldCharType="end"/>
      </w:r>
      <w:r w:rsidR="00062765">
        <w:t xml:space="preserve">, </w:t>
      </w:r>
      <w:r>
        <w:t xml:space="preserve">använder flödesfält för att simulera en stadsmiljö </w:t>
      </w:r>
      <w:r w:rsidR="00062765">
        <w:t xml:space="preserve">med människor och bilar, </w:t>
      </w:r>
      <w:r w:rsidR="00062765" w:rsidRPr="00062765">
        <w:rPr>
          <w:i/>
        </w:rPr>
        <w:t>Directing Crowd Simulations Using Navigation Fields</w:t>
      </w:r>
      <w:r w:rsidR="00062765">
        <w:t xml:space="preserve"> </w:t>
      </w:r>
      <w:r w:rsidR="00062765">
        <w:fldChar w:fldCharType="begin" w:fldLock="1"/>
      </w:r>
      <w:r w:rsidR="002F5003">
        <w:instrText>ADDIN CSL_CITATION { "citationItems" : [ { "id" : "ITEM-1", "itemData" : { "DOI" : "10.1109/TVCG.2010.33", "ISSN" : "1941-0506", "PMID" : "21149879", "abstract" : "We present a novel approach to direct and control virtual crowds using navigation fields. Our method guides one or more agents toward desired goals based on guidance fields. The system allows the user to specify these fields by either sketching paths directly in the scene via an intuitive authoring interface or by importing motion flow fields extracted from crowd video footage. We propose a novel formulation to blend input guidance fields to create singularity-free, goal-directed navigation fields. Our method can be easily combined with the most current local collision avoidance methods and we use two such methods as examples to highlight the potential of our approach. We illustrate its performance on several simulation scenarios.", "author" : [ { "dropping-particle" : "", "family" : "Patil", "given" : "Sachin", "non-dropping-particle" : "", "parse-names" : false, "suffix" : "" }, { "dropping-particle" : "van den", "family" : "Berg", "given" : "Jur", "non-dropping-particle" : "", "parse-names" : false, "suffix" : "" }, { "dropping-particle" : "", "family" : "Curtis", "given" : "Sean", "non-dropping-particle" : "", "parse-names" : false, "suffix" : "" }, { "dropping-particle" : "", "family" : "Lin", "given" : "Ming C", "non-dropping-particle" : "", "parse-names" : false, "suffix" : "" }, { "dropping-particle" : "", "family" : "Manocha", "given" : "Dinesh", "non-dropping-particle" : "", "parse-names" : false, "suffix" : "" } ], "container-title" : "IEEE transactions on visualization and computer graphics", "id" : "ITEM-1", "issue" : "2", "issued" : { "date-parts" : [ [ "2011", "2" ] ] }, "page" : "244-54", "title" : "Directing crowd simulations using navigation fields.", "title-short" : "Visualization and Computer Graphics, IEEE Transact", "type" : "article-journal", "volume" : "17" }, "uris" : [ "http://www.mendeley.com/documents/?uuid=8d5d46a0-dbbf-432a-bc31-241dba737a00" ] } ], "mendeley" : { "formattedCitation" : "(Patil et al., 2011)", "plainTextFormattedCitation" : "(Patil et al., 2011)", "previouslyFormattedCitation" : "(Patil et al., 2011)" }, "properties" : { "noteIndex" : 0 }, "schema" : "https://github.com/citation-style-language/schema/raw/master/csl-citation.json" }</w:instrText>
      </w:r>
      <w:r w:rsidR="00062765">
        <w:fldChar w:fldCharType="separate"/>
      </w:r>
      <w:r w:rsidR="005252A7" w:rsidRPr="005252A7">
        <w:rPr>
          <w:noProof/>
        </w:rPr>
        <w:t>(Patil et al., 2011)</w:t>
      </w:r>
      <w:r w:rsidR="00062765">
        <w:fldChar w:fldCharType="end"/>
      </w:r>
      <w:r w:rsidR="00062765">
        <w:t xml:space="preserve">, använder flödesfält för att simulera folkmassor i trånga utrymmen. Graham Pentheny </w:t>
      </w:r>
      <w:r w:rsidR="00062765">
        <w:fldChar w:fldCharType="begin" w:fldLock="1"/>
      </w:r>
      <w:r w:rsidR="00110A05">
        <w:instrText>ADDIN CSL_CITATION { "citationItems" : [ { "id" : "ITEM-1", "itemData" : { "URL" : "http://www.gdcvault.com/play/1018230/The-Next-Vector-Improvements-in", "accessed" : { "date-parts" : [ [ "2015", "1", "30" ] ] }, "author" : [ { "dropping-particle" : "", "family" : "Pentheney", "given" : "Graham", "non-dropping-particle" : "", "parse-names" : false, "suffix" : "" } ], "id" : "ITEM-1", "issued" : { "date-parts" : [ [ "2013" ] ] }, "title" : "GDC - The Next Vector: Improvements in AI Steering Behaviors", "type" : "webpage" }, "uris" : [ "http://www.mendeley.com/documents/?uuid=494b9db9-5f40-4556-b05e-bb796148b4d9" ] } ], "mendeley" : { "formattedCitation" : "(Pentheney, 2013)", "manualFormatting" : "(2013)", "plainTextFormattedCitation" : "(Pentheney, 2013)", "previouslyFormattedCitation" : "(Pentheney, 2013)" }, "properties" : { "noteIndex" : 0 }, "schema" : "https://github.com/citation-style-language/schema/raw/master/csl-citation.json" }</w:instrText>
      </w:r>
      <w:r w:rsidR="00062765">
        <w:fldChar w:fldCharType="separate"/>
      </w:r>
      <w:r w:rsidR="00062765" w:rsidRPr="00062765">
        <w:rPr>
          <w:noProof/>
        </w:rPr>
        <w:t>(2013)</w:t>
      </w:r>
      <w:r w:rsidR="00062765">
        <w:fldChar w:fldCharType="end"/>
      </w:r>
      <w:r w:rsidR="000E5DC5">
        <w:t xml:space="preserve"> </w:t>
      </w:r>
      <w:r w:rsidR="00062765">
        <w:t xml:space="preserve">diskuterar även om möjligheterna att använda flödesfält i spel där stora grupper av agenter måste </w:t>
      </w:r>
      <w:r w:rsidR="00AE30D7">
        <w:t>förflytta sig i en miljö.</w:t>
      </w:r>
      <w:r w:rsidR="00E25984">
        <w:t xml:space="preserve"> Ett exempel på spel som använder flödesfält för att hantera grupper av agenter är </w:t>
      </w:r>
      <w:r w:rsidR="00E25984">
        <w:rPr>
          <w:i/>
        </w:rPr>
        <w:t xml:space="preserve">Planetary Annihilation </w:t>
      </w:r>
      <w:r w:rsidR="00E25984">
        <w:rPr>
          <w:i/>
        </w:rPr>
        <w:fldChar w:fldCharType="begin" w:fldLock="1"/>
      </w:r>
      <w:r w:rsidR="00110A05">
        <w:rPr>
          <w:i/>
        </w:rPr>
        <w:instrText>ADDIN CSL_CITATION { "citationItems" : [ { "id" : "ITEM-1", "itemData" : { "author" : [ { "dropping-particle" : "", "family" : "Uber Entertainment", "given" : "", "non-dropping-particle" : "", "parse-names" : false, "suffix" : "" } ], "id" : "ITEM-1", "issued" : { "date-parts" : [ [ "2014" ] ] }, "number" : "1.0", "publisher" : "Uber Entertainment", "title" : "Planetary Annihilation", "type" : "article" }, "uris" : [ "http://www.mendeley.com/documents/?uuid=a8d9f0f8-4e8f-4121-b1f5-ed9b60d11b38" ] } ], "mendeley" : { "formattedCitation" : "(Uber Entertainment, 2014)", "plainTextFormattedCitation" : "(Uber Entertainment, 2014)", "previouslyFormattedCitation" : "(Uber Entertainment, 2014)" }, "properties" : { "noteIndex" : 0 }, "schema" : "https://github.com/citation-style-language/schema/raw/master/csl-citation.json" }</w:instrText>
      </w:r>
      <w:r w:rsidR="00E25984">
        <w:rPr>
          <w:i/>
        </w:rPr>
        <w:fldChar w:fldCharType="separate"/>
      </w:r>
      <w:r w:rsidR="00380C10" w:rsidRPr="00380C10">
        <w:rPr>
          <w:noProof/>
        </w:rPr>
        <w:t>(Uber Entertainment, 2014)</w:t>
      </w:r>
      <w:r w:rsidR="00E25984">
        <w:rPr>
          <w:i/>
        </w:rPr>
        <w:fldChar w:fldCharType="end"/>
      </w:r>
      <w:r w:rsidR="00E25984">
        <w:t xml:space="preserve"> som är ett realtidstrategispel.</w:t>
      </w:r>
    </w:p>
    <w:p w14:paraId="7C58915D" w14:textId="77460778" w:rsidR="00621CAB" w:rsidRDefault="00BD3CA7" w:rsidP="00BD3CA7">
      <w:pPr>
        <w:pStyle w:val="Figur"/>
        <w:rPr>
          <w:lang w:val="sv-SE" w:eastAsia="sv-SE"/>
        </w:rPr>
      </w:pPr>
      <w:r>
        <w:rPr>
          <w:lang w:val="sv-SE" w:eastAsia="sv-SE"/>
        </w:rPr>
        <w:lastRenderedPageBreak/>
        <w:drawing>
          <wp:inline distT="0" distB="0" distL="0" distR="0" wp14:anchorId="6B03DAAA" wp14:editId="1FFE7880">
            <wp:extent cx="3764730" cy="2200275"/>
            <wp:effectExtent l="0" t="0" r="7620" b="0"/>
            <wp:docPr id="3" name="Bildobjekt 3" descr="Nature of Cod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Nature of Code Imag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80912" cy="2209732"/>
                    </a:xfrm>
                    <a:prstGeom prst="rect">
                      <a:avLst/>
                    </a:prstGeom>
                    <a:noFill/>
                    <a:ln>
                      <a:noFill/>
                    </a:ln>
                  </pic:spPr>
                </pic:pic>
              </a:graphicData>
            </a:graphic>
          </wp:inline>
        </w:drawing>
      </w:r>
      <w:r w:rsidRPr="00621CAB">
        <w:rPr>
          <w:lang w:val="sv-SE" w:eastAsia="sv-SE"/>
        </w:rPr>
        <w:t xml:space="preserve"> </w:t>
      </w:r>
    </w:p>
    <w:p w14:paraId="2AF27E82" w14:textId="549974BD" w:rsidR="00BD3CA7" w:rsidRDefault="00C84FD8" w:rsidP="00BD3CA7">
      <w:pPr>
        <w:pStyle w:val="Figurtext"/>
        <w:rPr>
          <w:lang w:eastAsia="sv-SE"/>
        </w:rPr>
      </w:pPr>
      <w:bookmarkStart w:id="27" w:name="_Ref414587164"/>
      <w:r>
        <w:rPr>
          <w:noProof/>
          <w:lang w:eastAsia="sv-SE"/>
        </w:rPr>
        <mc:AlternateContent>
          <mc:Choice Requires="wps">
            <w:drawing>
              <wp:anchor distT="45720" distB="45720" distL="114300" distR="114300" simplePos="0" relativeHeight="251623424" behindDoc="0" locked="0" layoutInCell="1" allowOverlap="1" wp14:anchorId="43064A01" wp14:editId="00617842">
                <wp:simplePos x="0" y="0"/>
                <wp:positionH relativeFrom="column">
                  <wp:posOffset>0</wp:posOffset>
                </wp:positionH>
                <wp:positionV relativeFrom="paragraph">
                  <wp:posOffset>581025</wp:posOffset>
                </wp:positionV>
                <wp:extent cx="5695950" cy="1404620"/>
                <wp:effectExtent l="0" t="0" r="19050" b="14605"/>
                <wp:wrapTopAndBottom/>
                <wp:docPr id="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7CCCB2C8" w14:textId="01BEDBAF" w:rsidR="00CF1B5E" w:rsidRDefault="00CF1B5E" w:rsidP="00C84FD8">
                            <w:pPr>
                              <w:pStyle w:val="Kod"/>
                            </w:pPr>
                            <w:r>
                              <w:t>vector2D function flowFieldFollow(FlowField flowField)</w:t>
                            </w:r>
                          </w:p>
                          <w:p w14:paraId="53F3A6AE" w14:textId="77777777" w:rsidR="00CF1B5E" w:rsidRDefault="00CF1B5E" w:rsidP="00C84FD8">
                            <w:pPr>
                              <w:pStyle w:val="Kod"/>
                            </w:pPr>
                            <w:r>
                              <w:t>{</w:t>
                            </w:r>
                          </w:p>
                          <w:p w14:paraId="454E3D26" w14:textId="77777777" w:rsidR="00CF1B5E" w:rsidRDefault="00CF1B5E" w:rsidP="00C84FD8">
                            <w:pPr>
                              <w:pStyle w:val="Kod"/>
                            </w:pPr>
                            <w:r>
                              <w:tab/>
                              <w:t>var desiredVelocity = flowField.getDirectionFromCell(agentPosition);</w:t>
                            </w:r>
                          </w:p>
                          <w:p w14:paraId="658CAFC5" w14:textId="77777777" w:rsidR="00CF1B5E" w:rsidRDefault="00CF1B5E" w:rsidP="00C84FD8">
                            <w:pPr>
                              <w:pStyle w:val="Kod"/>
                            </w:pPr>
                            <w:r>
                              <w:tab/>
                              <w:t>desiredVelocity *= agentMaxVelocity;</w:t>
                            </w:r>
                          </w:p>
                          <w:p w14:paraId="61401805" w14:textId="77777777" w:rsidR="00CF1B5E" w:rsidRDefault="00CF1B5E" w:rsidP="00C84FD8">
                            <w:pPr>
                              <w:pStyle w:val="Kod"/>
                            </w:pPr>
                            <w:r>
                              <w:tab/>
                            </w:r>
                          </w:p>
                          <w:p w14:paraId="72E65087" w14:textId="77777777" w:rsidR="00CF1B5E" w:rsidRDefault="00CF1B5E" w:rsidP="00C84FD8">
                            <w:pPr>
                              <w:pStyle w:val="Kod"/>
                            </w:pPr>
                            <w:r>
                              <w:tab/>
                              <w:t>var force = desiredVelocity - agentVelocity;</w:t>
                            </w:r>
                          </w:p>
                          <w:p w14:paraId="08AC4DA6" w14:textId="77777777" w:rsidR="00CF1B5E" w:rsidRDefault="00CF1B5E" w:rsidP="00C84FD8">
                            <w:pPr>
                              <w:pStyle w:val="Kod"/>
                            </w:pPr>
                            <w:r>
                              <w:tab/>
                              <w:t>return force;</w:t>
                            </w:r>
                          </w:p>
                          <w:p w14:paraId="76FABC01" w14:textId="33348AD5" w:rsidR="00CF1B5E" w:rsidRDefault="00CF1B5E" w:rsidP="00C84FD8">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064A01" id="_x0000_s1031" type="#_x0000_t202" style="position:absolute;left:0;text-align:left;margin-left:0;margin-top:45.75pt;width:448.5pt;height:110.6pt;z-index:2516234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">
                <v:textbox style="mso-fit-shape-to-text:t">
                  <w:txbxContent>
                    <w:p w14:paraId="7CCCB2C8" w14:textId="01BEDBAF" w:rsidR="00CF1B5E" w:rsidRDefault="00CF1B5E" w:rsidP="00C84FD8">
                      <w:pPr>
                        <w:pStyle w:val="Kod"/>
                      </w:pPr>
                      <w:r>
                        <w:t>vector2D function flowFieldFollow(FlowField flowField)</w:t>
                      </w:r>
                    </w:p>
                    <w:p w14:paraId="53F3A6AE" w14:textId="77777777" w:rsidR="00CF1B5E" w:rsidRDefault="00CF1B5E" w:rsidP="00C84FD8">
                      <w:pPr>
                        <w:pStyle w:val="Kod"/>
                      </w:pPr>
                      <w:r>
                        <w:t>{</w:t>
                      </w:r>
                    </w:p>
                    <w:p w14:paraId="454E3D26" w14:textId="77777777" w:rsidR="00CF1B5E" w:rsidRDefault="00CF1B5E" w:rsidP="00C84FD8">
                      <w:pPr>
                        <w:pStyle w:val="Kod"/>
                      </w:pPr>
                      <w:r>
                        <w:tab/>
                        <w:t>var desiredVelocity = flowField.getDirectionFromCell(agentPosition);</w:t>
                      </w:r>
                    </w:p>
                    <w:p w14:paraId="658CAFC5" w14:textId="77777777" w:rsidR="00CF1B5E" w:rsidRDefault="00CF1B5E" w:rsidP="00C84FD8">
                      <w:pPr>
                        <w:pStyle w:val="Kod"/>
                      </w:pPr>
                      <w:r>
                        <w:tab/>
                        <w:t>desiredVelocity *= agentMaxVelocity;</w:t>
                      </w:r>
                    </w:p>
                    <w:p w14:paraId="61401805" w14:textId="77777777" w:rsidR="00CF1B5E" w:rsidRDefault="00CF1B5E" w:rsidP="00C84FD8">
                      <w:pPr>
                        <w:pStyle w:val="Kod"/>
                      </w:pPr>
                      <w:r>
                        <w:tab/>
                      </w:r>
                    </w:p>
                    <w:p w14:paraId="72E65087" w14:textId="77777777" w:rsidR="00CF1B5E" w:rsidRDefault="00CF1B5E" w:rsidP="00C84FD8">
                      <w:pPr>
                        <w:pStyle w:val="Kod"/>
                      </w:pPr>
                      <w:r>
                        <w:tab/>
                        <w:t>var force = desiredVelocity - agentVelocity;</w:t>
                      </w:r>
                    </w:p>
                    <w:p w14:paraId="08AC4DA6" w14:textId="77777777" w:rsidR="00CF1B5E" w:rsidRDefault="00CF1B5E" w:rsidP="00C84FD8">
                      <w:pPr>
                        <w:pStyle w:val="Kod"/>
                      </w:pPr>
                      <w:r>
                        <w:tab/>
                        <w:t>return force;</w:t>
                      </w:r>
                    </w:p>
                    <w:p w14:paraId="76FABC01" w14:textId="33348AD5" w:rsidR="00CF1B5E" w:rsidRDefault="00CF1B5E" w:rsidP="00C84FD8">
                      <w:pPr>
                        <w:pStyle w:val="Kod"/>
                      </w:pPr>
                      <w:r>
                        <w:t>}</w:t>
                      </w:r>
                    </w:p>
                  </w:txbxContent>
                </v:textbox>
                <w10:wrap type="topAndBottom"/>
              </v:shape>
            </w:pict>
          </mc:Fallback>
        </mc:AlternateContent>
      </w:r>
      <w:r w:rsidR="00BD3CA7">
        <w:rPr>
          <w:lang w:eastAsia="sv-SE"/>
        </w:rPr>
        <w:t>Flödesfältsbeteende</w:t>
      </w:r>
      <w:r w:rsidR="00DD33A8">
        <w:rPr>
          <w:lang w:eastAsia="sv-SE"/>
        </w:rPr>
        <w:t xml:space="preserve"> </w:t>
      </w:r>
      <w:r w:rsidR="00DD33A8">
        <w:rPr>
          <w:lang w:eastAsia="sv-SE"/>
        </w:rPr>
        <w:fldChar w:fldCharType="begin" w:fldLock="1"/>
      </w:r>
      <w:r w:rsidR="00F62A87">
        <w:rPr>
          <w:lang w:eastAsia="sv-SE"/>
        </w:rPr>
        <w:instrText>ADDIN CSL_CITATION { "citationItems" : [ { "id" : "ITEM-1", "itemData" : { "ISBN" : "978-0985930806", "author" : [ { "dropping-particle" : "", "family" : "Shiffman", "given" : "Daniel", "non-dropping-particle" : "", "parse-names" : false, "suffix" : "" } ], "id" : "ITEM-1", "issued" : { "date-parts" : [ [ "2012" ] ] }, "title" : "The Nature of Code: Simulating Natural Systems with Processing", "type" : "book" }, "uris" : [ "http://www.mendeley.com/documents/?uuid=53b22272-0a72-45de-805b-aead192de25a" ] } ], "mendeley" : { "formattedCitation" : "(Shiffman, 2012)", "plainTextFormattedCitation" : "(Shiffman, 2012)", "previouslyFormattedCitation" : "(Shiffman, 2012)" }, "properties" : { "noteIndex" : 0 }, "schema" : "https://github.com/citation-style-language/schema/raw/master/csl-citation.json" }</w:instrText>
      </w:r>
      <w:r w:rsidR="00DD33A8">
        <w:rPr>
          <w:lang w:eastAsia="sv-SE"/>
        </w:rPr>
        <w:fldChar w:fldCharType="separate"/>
      </w:r>
      <w:r w:rsidR="00DD33A8" w:rsidRPr="00DD33A8">
        <w:rPr>
          <w:noProof/>
          <w:lang w:eastAsia="sv-SE"/>
        </w:rPr>
        <w:t>(Shiffman, 2012)</w:t>
      </w:r>
      <w:r w:rsidR="00DD33A8">
        <w:rPr>
          <w:lang w:eastAsia="sv-SE"/>
        </w:rPr>
        <w:fldChar w:fldCharType="end"/>
      </w:r>
      <w:bookmarkEnd w:id="27"/>
    </w:p>
    <w:p w14:paraId="43C4FBC0" w14:textId="0E8536B1" w:rsidR="00C84FD8" w:rsidRPr="00C84FD8" w:rsidRDefault="00C84FD8" w:rsidP="00C84FD8">
      <w:pPr>
        <w:pStyle w:val="Pseudokod"/>
        <w:rPr>
          <w:lang w:eastAsia="sv-SE"/>
        </w:rPr>
      </w:pPr>
      <w:r>
        <w:rPr>
          <w:lang w:eastAsia="sv-SE"/>
        </w:rPr>
        <w:t>Pseudokod för flödesfältsbeteendet</w:t>
      </w:r>
      <w:r w:rsidR="0064361A">
        <w:rPr>
          <w:lang w:eastAsia="sv-SE"/>
        </w:rPr>
        <w:t>.</w:t>
      </w:r>
    </w:p>
    <w:p w14:paraId="01364533" w14:textId="55B13E3F" w:rsidR="00151899" w:rsidRPr="00BB4C2C" w:rsidRDefault="004A474A" w:rsidP="00151899">
      <w:pPr>
        <w:pStyle w:val="Rubrik3"/>
      </w:pPr>
      <w:bookmarkStart w:id="28" w:name="_Toc414568897"/>
      <w:r w:rsidRPr="00BB4C2C">
        <w:t>Flockbeteende</w:t>
      </w:r>
      <w:bookmarkEnd w:id="28"/>
    </w:p>
    <w:p w14:paraId="4F35A873" w14:textId="02036DAB" w:rsidR="0072025F" w:rsidRDefault="0072025F" w:rsidP="0072025F">
      <w:r w:rsidRPr="00BB4C2C">
        <w:t xml:space="preserve">I </w:t>
      </w:r>
      <w:r w:rsidRPr="00BB4C2C">
        <w:rPr>
          <w:i/>
        </w:rPr>
        <w:t>Flocks, Herds, and Schools: A Distributed Behavioral Model</w:t>
      </w:r>
      <w:r w:rsidRPr="00BB4C2C">
        <w:t xml:space="preserve"> </w:t>
      </w:r>
      <w:r w:rsidRPr="00BB4C2C">
        <w:fldChar w:fldCharType="begin" w:fldLock="1"/>
      </w:r>
      <w:r w:rsidR="00AF7CCC">
        <w:instrText>ADDIN CSL_CITATION { "citationItems" : [ { "id" : "ITEM-1", "itemData" : { "DOI" : "10.1145/37401.37406", "ISBN" : "0897912276", "ISSN" : "0097-8930", "author" : [ { "dropping-particle" : "", "family" : "Reynolds", "given" : "Craig W.", "non-dropping-particle" : "", "parse-names" : false, "suffix" : "" } ], "container-title" : "Proceedings of the 14th annual conference on Computer graphics and interactive techniques - SIGGRAPH '87", "id" : "ITEM-1", "issued" : { "date-parts" : [ [ "1987", "8", "1" ] ] }, "page" : "25-34", "publisher" : "ACM Press", "publisher-place" : "New York, New York, USA", "title" : "Flocks, herds and schools: A distributed behavioral model", "type" : "paper-conference" }, "uris" : [ "http://www.mendeley.com/documents/?uuid=59a73873-450c-4c0f-bc44-5fe914faf260" ] } ], "mendeley" : { "formattedCitation" : "(Reynolds, 1987)", "manualFormatting" : "(1987)", "plainTextFormattedCitation" : "(Reynolds, 1987)", "previouslyFormattedCitation" : "(Reynolds, 1987)" }, "properties" : { "noteIndex" : 0 }, "schema" : "https://github.com/citation-style-language/schema/raw/master/csl-citation.json" }</w:instrText>
      </w:r>
      <w:r w:rsidRPr="00BB4C2C">
        <w:fldChar w:fldCharType="separate"/>
      </w:r>
      <w:r w:rsidRPr="00BB4C2C">
        <w:rPr>
          <w:noProof/>
        </w:rPr>
        <w:t>(1987)</w:t>
      </w:r>
      <w:r w:rsidRPr="00BB4C2C">
        <w:fldChar w:fldCharType="end"/>
      </w:r>
      <w:r w:rsidRPr="00BB4C2C">
        <w:t xml:space="preserve"> beskriver Reynolds tre olika styrbeteenden</w:t>
      </w:r>
      <w:r w:rsidR="00731505" w:rsidRPr="00BB4C2C">
        <w:t xml:space="preserve"> som alla samarbetar för att skapa ett flockbeteende hos grupper av agenter</w:t>
      </w:r>
      <w:r w:rsidRPr="00BB4C2C">
        <w:t>.</w:t>
      </w:r>
      <w:r w:rsidR="0012219E" w:rsidRPr="00BB4C2C">
        <w:t xml:space="preserve"> Dessa tre styrbeteenden är: Separation, sammanhållning, och formering.</w:t>
      </w:r>
      <w:r w:rsidR="003D3915" w:rsidRPr="00BB4C2C">
        <w:t xml:space="preserve"> </w:t>
      </w:r>
      <w:r w:rsidR="00F3575D" w:rsidRPr="00BB4C2C">
        <w:t>S</w:t>
      </w:r>
      <w:r w:rsidR="003D3915" w:rsidRPr="00BB4C2C">
        <w:t>tyrbeteenden</w:t>
      </w:r>
      <w:r w:rsidR="00F3575D" w:rsidRPr="00BB4C2C">
        <w:t>a</w:t>
      </w:r>
      <w:r w:rsidR="003D3915" w:rsidRPr="00BB4C2C">
        <w:t xml:space="preserve"> appliceras endast på en agent beroende på de agenter som befinner </w:t>
      </w:r>
      <w:r w:rsidR="00621CAB">
        <w:t xml:space="preserve">sig inom sitt </w:t>
      </w:r>
      <w:r w:rsidR="004E5EA7" w:rsidRPr="00BB4C2C">
        <w:t>närområde.</w:t>
      </w:r>
      <w:r w:rsidR="00621CAB">
        <w:t xml:space="preserve"> Närområdet definieras med hur långt och brett en agents synfält är</w:t>
      </w:r>
      <w:r w:rsidR="00631A4D">
        <w:t xml:space="preserve"> (se </w:t>
      </w:r>
      <w:r w:rsidR="00631A4D">
        <w:fldChar w:fldCharType="begin"/>
      </w:r>
      <w:r w:rsidR="00631A4D">
        <w:instrText xml:space="preserve"> REF _Ref414587182 \n \h </w:instrText>
      </w:r>
      <w:r w:rsidR="00631A4D">
        <w:fldChar w:fldCharType="separate"/>
      </w:r>
      <w:r w:rsidR="00631A4D">
        <w:t>Figur 8</w:t>
      </w:r>
      <w:r w:rsidR="00631A4D">
        <w:fldChar w:fldCharType="end"/>
      </w:r>
      <w:r w:rsidR="00631A4D">
        <w:t>)</w:t>
      </w:r>
      <w:r w:rsidR="00621CAB">
        <w:t>.</w:t>
      </w:r>
    </w:p>
    <w:p w14:paraId="6CA314B0" w14:textId="55FC7190" w:rsidR="00CC3E8B" w:rsidRDefault="007F153B" w:rsidP="009D2B17">
      <w:pPr>
        <w:pStyle w:val="Figur"/>
      </w:pPr>
      <w:r>
        <w:object w:dxaOrig="2506" w:dyaOrig="2400" w14:anchorId="1CB7E5ED">
          <v:shape id="_x0000_i1028" type="#_x0000_t75" style="width:125.45pt;height:119.75pt" o:ole="">
            <v:imagedata r:id="rId22" o:title=""/>
          </v:shape>
          <o:OLEObject Type="Embed" ProgID="Visio.Drawing.15" ShapeID="_x0000_i1028" DrawAspect="Content" ObjectID="_1488330779" r:id="rId23"/>
        </w:object>
      </w:r>
    </w:p>
    <w:p w14:paraId="1A09591F" w14:textId="59304F39" w:rsidR="00151899" w:rsidRPr="00BB4C2C" w:rsidRDefault="00843ABB" w:rsidP="00AE5E48">
      <w:pPr>
        <w:pStyle w:val="Figurtext"/>
      </w:pPr>
      <w:bookmarkStart w:id="29" w:name="_Ref414587182"/>
      <w:r w:rsidRPr="00A45626">
        <w:rPr>
          <w:lang w:val="en-US"/>
        </w:rPr>
        <w:t>En agents närområde</w:t>
      </w:r>
      <w:bookmarkEnd w:id="29"/>
    </w:p>
    <w:p w14:paraId="5320FC5E" w14:textId="4ADDC244" w:rsidR="00066AD1" w:rsidRDefault="00EC6E39" w:rsidP="00043CB9">
      <w:r w:rsidRPr="00BB4C2C">
        <w:t>Separation</w:t>
      </w:r>
      <w:r w:rsidR="00601D50" w:rsidRPr="00BB4C2C">
        <w:t>sbeteendet</w:t>
      </w:r>
      <w:r w:rsidRPr="00BB4C2C">
        <w:t xml:space="preserve"> skapar en kraft som styr en agent ifrån andra agenter inom sitt närområde. När detta beteende appliceras på en mängd agenter kommer dom sprida ut sig, och försöka maximera längden från varandra.</w:t>
      </w:r>
      <w:r w:rsidR="0023165A" w:rsidRPr="00BB4C2C">
        <w:t xml:space="preserve"> </w:t>
      </w:r>
      <w:r w:rsidR="002C725F">
        <w:t>Styrk</w:t>
      </w:r>
      <w:r w:rsidR="004156C8">
        <w:t>raften</w:t>
      </w:r>
      <w:r w:rsidR="00436016" w:rsidRPr="00BB4C2C">
        <w:t xml:space="preserve"> beräknas genom att beräkna en riktningsvektor mot</w:t>
      </w:r>
      <w:r w:rsidR="00AE2E20" w:rsidRPr="00BB4C2C">
        <w:t xml:space="preserve"> alla agenter i närområdet. Riktningsvektorerna </w:t>
      </w:r>
      <w:r w:rsidR="003D22D6" w:rsidRPr="00BB4C2C">
        <w:t>normalisera</w:t>
      </w:r>
      <w:r w:rsidR="00AE2E20" w:rsidRPr="00BB4C2C">
        <w:t>s</w:t>
      </w:r>
      <w:r w:rsidR="003D22D6" w:rsidRPr="00BB4C2C">
        <w:t xml:space="preserve"> och </w:t>
      </w:r>
      <w:r w:rsidR="00AE2E20" w:rsidRPr="00BB4C2C">
        <w:t>adderas sedan</w:t>
      </w:r>
      <w:r w:rsidR="00F12B07">
        <w:t xml:space="preserve"> (se </w:t>
      </w:r>
      <w:r w:rsidR="00F12B07">
        <w:fldChar w:fldCharType="begin"/>
      </w:r>
      <w:r w:rsidR="00F12B07">
        <w:instrText xml:space="preserve"> REF _Ref414587208 \n \h </w:instrText>
      </w:r>
      <w:r w:rsidR="00F12B07">
        <w:fldChar w:fldCharType="separate"/>
      </w:r>
      <w:r w:rsidR="00F12B07">
        <w:t>Figur 9</w:t>
      </w:r>
      <w:r w:rsidR="00F12B07">
        <w:fldChar w:fldCharType="end"/>
      </w:r>
      <w:r w:rsidR="00F12B07">
        <w:t>)</w:t>
      </w:r>
      <w:r w:rsidR="00436016" w:rsidRPr="00BB4C2C">
        <w:t xml:space="preserve">. </w:t>
      </w:r>
      <w:r w:rsidR="0023165A" w:rsidRPr="00BB4C2C">
        <w:t>Detta beteende kan användas för att hind</w:t>
      </w:r>
      <w:r w:rsidR="00CC3E8B">
        <w:t xml:space="preserve">ra </w:t>
      </w:r>
      <w:r w:rsidR="00F06DEB">
        <w:t xml:space="preserve">en grupp av </w:t>
      </w:r>
      <w:r w:rsidR="00CC3E8B">
        <w:t>agenter att tränga ihop sig.</w:t>
      </w:r>
      <w:bookmarkStart w:id="30" w:name="_Ref412113105"/>
    </w:p>
    <w:bookmarkEnd w:id="30"/>
    <w:p w14:paraId="04C5E869" w14:textId="23CF1ADD" w:rsidR="00CC3E8B" w:rsidRDefault="007F153B" w:rsidP="007F153B">
      <w:pPr>
        <w:pStyle w:val="Figur"/>
      </w:pPr>
      <w:r>
        <w:object w:dxaOrig="2506" w:dyaOrig="2400" w14:anchorId="0DAB489E">
          <v:shape id="_x0000_i1032" type="#_x0000_t75" style="width:125.45pt;height:119.75pt" o:ole="">
            <v:imagedata r:id="rId24" o:title=""/>
          </v:shape>
          <o:OLEObject Type="Embed" ProgID="Visio.Drawing.15" ShapeID="_x0000_i1032" DrawAspect="Content" ObjectID="_1488330780" r:id="rId25"/>
        </w:object>
      </w:r>
    </w:p>
    <w:p w14:paraId="2B544169" w14:textId="5B465E36" w:rsidR="004A474A" w:rsidRDefault="00043CB9" w:rsidP="00AE5E48">
      <w:pPr>
        <w:pStyle w:val="Figurtext"/>
        <w:rPr>
          <w:lang w:val="en-US"/>
        </w:rPr>
      </w:pPr>
      <w:bookmarkStart w:id="31" w:name="_Ref414587208"/>
      <w:r w:rsidRPr="00043CB9">
        <w:rPr>
          <w:noProof/>
          <w:lang w:val="en-US"/>
        </w:rPr>
        <mc:AlternateContent>
          <mc:Choice Requires="wps">
            <w:drawing>
              <wp:anchor distT="45720" distB="45720" distL="114300" distR="114300" simplePos="0" relativeHeight="251637760" behindDoc="0" locked="0" layoutInCell="1" allowOverlap="1" wp14:anchorId="3A610AE8" wp14:editId="364F2078">
                <wp:simplePos x="0" y="0"/>
                <wp:positionH relativeFrom="column">
                  <wp:posOffset>0</wp:posOffset>
                </wp:positionH>
                <wp:positionV relativeFrom="paragraph">
                  <wp:posOffset>584200</wp:posOffset>
                </wp:positionV>
                <wp:extent cx="5705475" cy="1404620"/>
                <wp:effectExtent l="0" t="0" r="28575" b="15240"/>
                <wp:wrapTopAndBottom/>
                <wp:docPr id="8"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404620"/>
                        </a:xfrm>
                        <a:prstGeom prst="rect">
                          <a:avLst/>
                        </a:prstGeom>
                        <a:solidFill>
                          <a:srgbClr val="FFFFFF"/>
                        </a:solidFill>
                        <a:ln w="9525">
                          <a:solidFill>
                            <a:srgbClr val="000000"/>
                          </a:solidFill>
                          <a:miter lim="800000"/>
                          <a:headEnd/>
                          <a:tailEnd/>
                        </a:ln>
                      </wps:spPr>
                      <wps:txbx>
                        <w:txbxContent>
                          <w:p w14:paraId="21E65B57" w14:textId="77777777" w:rsidR="00CF1B5E" w:rsidRDefault="00CF1B5E" w:rsidP="00043CB9">
                            <w:pPr>
                              <w:pStyle w:val="Kod"/>
                            </w:pPr>
                            <w:r>
                              <w:t>vector2D function separation(array&lt;agents&gt; neighbors)</w:t>
                            </w:r>
                          </w:p>
                          <w:p w14:paraId="1D4AEAE1" w14:textId="77777777" w:rsidR="00CF1B5E" w:rsidRDefault="00CF1B5E" w:rsidP="00043CB9">
                            <w:pPr>
                              <w:pStyle w:val="Kod"/>
                            </w:pPr>
                            <w:r>
                              <w:t>{</w:t>
                            </w:r>
                          </w:p>
                          <w:p w14:paraId="5E217E25" w14:textId="77777777" w:rsidR="00CF1B5E" w:rsidRDefault="00CF1B5E" w:rsidP="00043CB9">
                            <w:pPr>
                              <w:pStyle w:val="Kod"/>
                            </w:pPr>
                            <w:r>
                              <w:tab/>
                              <w:t>var force;</w:t>
                            </w:r>
                          </w:p>
                          <w:p w14:paraId="45F14B6D" w14:textId="77777777" w:rsidR="00CF1B5E" w:rsidRDefault="00CF1B5E" w:rsidP="00043CB9">
                            <w:pPr>
                              <w:pStyle w:val="Kod"/>
                            </w:pPr>
                            <w:r>
                              <w:tab/>
                            </w:r>
                          </w:p>
                          <w:p w14:paraId="54E76359" w14:textId="77777777" w:rsidR="00CF1B5E" w:rsidRDefault="00CF1B5E" w:rsidP="00043CB9">
                            <w:pPr>
                              <w:pStyle w:val="Kod"/>
                            </w:pPr>
                            <w:r>
                              <w:tab/>
                              <w:t>foreach(neighbor in neighbors)</w:t>
                            </w:r>
                          </w:p>
                          <w:p w14:paraId="4BDB2380" w14:textId="77777777" w:rsidR="00CF1B5E" w:rsidRDefault="00CF1B5E" w:rsidP="00043CB9">
                            <w:pPr>
                              <w:pStyle w:val="Kod"/>
                            </w:pPr>
                            <w:r>
                              <w:tab/>
                              <w:t>{</w:t>
                            </w:r>
                          </w:p>
                          <w:p w14:paraId="30EDBAFF" w14:textId="77777777" w:rsidR="00CF1B5E" w:rsidRDefault="00CF1B5E" w:rsidP="00043CB9">
                            <w:pPr>
                              <w:pStyle w:val="Kod"/>
                            </w:pPr>
                            <w:r>
                              <w:tab/>
                            </w:r>
                            <w:r>
                              <w:tab/>
                              <w:t>var offset = agentPosition - neighbor.position;</w:t>
                            </w:r>
                          </w:p>
                          <w:p w14:paraId="2B2B85C8" w14:textId="77777777" w:rsidR="00CF1B5E" w:rsidRDefault="00CF1B5E" w:rsidP="00043CB9">
                            <w:pPr>
                              <w:pStyle w:val="Kod"/>
                            </w:pPr>
                            <w:r>
                              <w:tab/>
                            </w:r>
                            <w:r>
                              <w:tab/>
                              <w:t>force += offset.normalize/offest.magnitude;</w:t>
                            </w:r>
                          </w:p>
                          <w:p w14:paraId="3FB80586" w14:textId="77777777" w:rsidR="00CF1B5E" w:rsidRDefault="00CF1B5E" w:rsidP="00043CB9">
                            <w:pPr>
                              <w:pStyle w:val="Kod"/>
                            </w:pPr>
                            <w:r>
                              <w:tab/>
                              <w:t>}</w:t>
                            </w:r>
                          </w:p>
                          <w:p w14:paraId="11B8C48B" w14:textId="77777777" w:rsidR="00CF1B5E" w:rsidRDefault="00CF1B5E" w:rsidP="00043CB9">
                            <w:pPr>
                              <w:pStyle w:val="Kod"/>
                            </w:pPr>
                            <w:r>
                              <w:tab/>
                            </w:r>
                          </w:p>
                          <w:p w14:paraId="7858BA52" w14:textId="77777777" w:rsidR="00CF1B5E" w:rsidRDefault="00CF1B5E" w:rsidP="00043CB9">
                            <w:pPr>
                              <w:pStyle w:val="Kod"/>
                            </w:pPr>
                            <w:r>
                              <w:tab/>
                              <w:t>return force;</w:t>
                            </w:r>
                          </w:p>
                          <w:p w14:paraId="4865B132" w14:textId="7EF0D3F8" w:rsidR="00CF1B5E" w:rsidRDefault="00CF1B5E" w:rsidP="00043CB9">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610AE8" id="_x0000_s1032" type="#_x0000_t202" style="position:absolute;left:0;text-align:left;margin-left:0;margin-top:46pt;width:449.25pt;height:110.6pt;z-index:2516377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">
                <v:textbox style="mso-fit-shape-to-text:t">
                  <w:txbxContent>
                    <w:p w14:paraId="21E65B57" w14:textId="77777777" w:rsidR="00CF1B5E" w:rsidRDefault="00CF1B5E" w:rsidP="00043CB9">
                      <w:pPr>
                        <w:pStyle w:val="Kod"/>
                      </w:pPr>
                      <w:r>
                        <w:t>vector2D function separation(array&lt;agents&gt; neighbors)</w:t>
                      </w:r>
                    </w:p>
                    <w:p w14:paraId="1D4AEAE1" w14:textId="77777777" w:rsidR="00CF1B5E" w:rsidRDefault="00CF1B5E" w:rsidP="00043CB9">
                      <w:pPr>
                        <w:pStyle w:val="Kod"/>
                      </w:pPr>
                      <w:r>
                        <w:t>{</w:t>
                      </w:r>
                    </w:p>
                    <w:p w14:paraId="5E217E25" w14:textId="77777777" w:rsidR="00CF1B5E" w:rsidRDefault="00CF1B5E" w:rsidP="00043CB9">
                      <w:pPr>
                        <w:pStyle w:val="Kod"/>
                      </w:pPr>
                      <w:r>
                        <w:tab/>
                        <w:t>var force;</w:t>
                      </w:r>
                    </w:p>
                    <w:p w14:paraId="45F14B6D" w14:textId="77777777" w:rsidR="00CF1B5E" w:rsidRDefault="00CF1B5E" w:rsidP="00043CB9">
                      <w:pPr>
                        <w:pStyle w:val="Kod"/>
                      </w:pPr>
                      <w:r>
                        <w:tab/>
                      </w:r>
                    </w:p>
                    <w:p w14:paraId="54E76359" w14:textId="77777777" w:rsidR="00CF1B5E" w:rsidRDefault="00CF1B5E" w:rsidP="00043CB9">
                      <w:pPr>
                        <w:pStyle w:val="Kod"/>
                      </w:pPr>
                      <w:r>
                        <w:tab/>
                        <w:t>foreach(neighbor in neighbors)</w:t>
                      </w:r>
                    </w:p>
                    <w:p w14:paraId="4BDB2380" w14:textId="77777777" w:rsidR="00CF1B5E" w:rsidRDefault="00CF1B5E" w:rsidP="00043CB9">
                      <w:pPr>
                        <w:pStyle w:val="Kod"/>
                      </w:pPr>
                      <w:r>
                        <w:tab/>
                        <w:t>{</w:t>
                      </w:r>
                    </w:p>
                    <w:p w14:paraId="30EDBAFF" w14:textId="77777777" w:rsidR="00CF1B5E" w:rsidRDefault="00CF1B5E" w:rsidP="00043CB9">
                      <w:pPr>
                        <w:pStyle w:val="Kod"/>
                      </w:pPr>
                      <w:r>
                        <w:tab/>
                      </w:r>
                      <w:r>
                        <w:tab/>
                        <w:t>var offset = agentPosition - neighbor.position;</w:t>
                      </w:r>
                    </w:p>
                    <w:p w14:paraId="2B2B85C8" w14:textId="77777777" w:rsidR="00CF1B5E" w:rsidRDefault="00CF1B5E" w:rsidP="00043CB9">
                      <w:pPr>
                        <w:pStyle w:val="Kod"/>
                      </w:pPr>
                      <w:r>
                        <w:tab/>
                      </w:r>
                      <w:r>
                        <w:tab/>
                        <w:t>force += offset.normalize/offest.magnitude;</w:t>
                      </w:r>
                    </w:p>
                    <w:p w14:paraId="3FB80586" w14:textId="77777777" w:rsidR="00CF1B5E" w:rsidRDefault="00CF1B5E" w:rsidP="00043CB9">
                      <w:pPr>
                        <w:pStyle w:val="Kod"/>
                      </w:pPr>
                      <w:r>
                        <w:tab/>
                        <w:t>}</w:t>
                      </w:r>
                    </w:p>
                    <w:p w14:paraId="11B8C48B" w14:textId="77777777" w:rsidR="00CF1B5E" w:rsidRDefault="00CF1B5E" w:rsidP="00043CB9">
                      <w:pPr>
                        <w:pStyle w:val="Kod"/>
                      </w:pPr>
                      <w:r>
                        <w:tab/>
                      </w:r>
                    </w:p>
                    <w:p w14:paraId="7858BA52" w14:textId="77777777" w:rsidR="00CF1B5E" w:rsidRDefault="00CF1B5E" w:rsidP="00043CB9">
                      <w:pPr>
                        <w:pStyle w:val="Kod"/>
                      </w:pPr>
                      <w:r>
                        <w:tab/>
                        <w:t>return force;</w:t>
                      </w:r>
                    </w:p>
                    <w:p w14:paraId="4865B132" w14:textId="7EF0D3F8" w:rsidR="00CF1B5E" w:rsidRDefault="00CF1B5E" w:rsidP="00043CB9">
                      <w:pPr>
                        <w:pStyle w:val="Kod"/>
                      </w:pPr>
                      <w:r>
                        <w:t>}</w:t>
                      </w:r>
                    </w:p>
                  </w:txbxContent>
                </v:textbox>
                <w10:wrap type="topAndBottom"/>
              </v:shape>
            </w:pict>
          </mc:Fallback>
        </mc:AlternateContent>
      </w:r>
      <w:r w:rsidR="007F153B" w:rsidRPr="00A45626">
        <w:rPr>
          <w:lang w:val="en-US"/>
        </w:rPr>
        <w:t>Separationsbeteende</w:t>
      </w:r>
      <w:r w:rsidR="00562558" w:rsidRPr="00A45626">
        <w:rPr>
          <w:lang w:val="en-US"/>
        </w:rPr>
        <w:t>t</w:t>
      </w:r>
      <w:bookmarkEnd w:id="31"/>
    </w:p>
    <w:p w14:paraId="14A2739A" w14:textId="5EB63111" w:rsidR="00043CB9" w:rsidRPr="00043CB9" w:rsidRDefault="00043CB9" w:rsidP="00043CB9">
      <w:pPr>
        <w:pStyle w:val="Pseudokod"/>
        <w:rPr>
          <w:lang w:val="en-US"/>
        </w:rPr>
      </w:pPr>
      <w:r>
        <w:rPr>
          <w:lang w:val="en-US"/>
        </w:rPr>
        <w:t>Pseudokod för separationsbeteendet</w:t>
      </w:r>
      <w:r w:rsidR="0064361A">
        <w:rPr>
          <w:lang w:val="en-US"/>
        </w:rPr>
        <w:t>.</w:t>
      </w:r>
    </w:p>
    <w:p w14:paraId="09B2D667" w14:textId="25317A3E" w:rsidR="0017334D" w:rsidRDefault="00EB129F" w:rsidP="00043CB9">
      <w:r w:rsidRPr="00BB4C2C">
        <w:t xml:space="preserve">Sammanhållningsbeteendet ger en agent förmågan att närma, och gruppera, sig med andra agenter i närområdet. </w:t>
      </w:r>
      <w:r w:rsidR="00EC2122">
        <w:t xml:space="preserve">Styrkraften </w:t>
      </w:r>
      <w:r w:rsidR="00542510" w:rsidRPr="00BB4C2C">
        <w:t xml:space="preserve">beräknas genom att beräkna </w:t>
      </w:r>
      <w:r w:rsidR="003B1763" w:rsidRPr="00BB4C2C">
        <w:t>medelpositionen hos de närliggande agenterna.</w:t>
      </w:r>
      <w:r w:rsidR="00997AFC" w:rsidRPr="00BB4C2C">
        <w:t xml:space="preserve"> Styrkraften kan sedan appliceras i riktningen från</w:t>
      </w:r>
      <w:r w:rsidR="009314A8">
        <w:t xml:space="preserve"> </w:t>
      </w:r>
      <w:r w:rsidR="00F85485">
        <w:t>agenten och medelpositionen</w:t>
      </w:r>
      <w:r w:rsidR="007A382A">
        <w:t xml:space="preserve"> </w:t>
      </w:r>
      <w:r w:rsidR="007A382A">
        <w:t xml:space="preserve">(se </w:t>
      </w:r>
      <w:r w:rsidR="007A382A">
        <w:fldChar w:fldCharType="begin"/>
      </w:r>
      <w:r w:rsidR="007A382A">
        <w:instrText xml:space="preserve"> REF _Ref414587218 \n \h </w:instrText>
      </w:r>
      <w:r w:rsidR="007A382A">
        <w:fldChar w:fldCharType="separate"/>
      </w:r>
      <w:r w:rsidR="007A382A">
        <w:t>Figur 10</w:t>
      </w:r>
      <w:r w:rsidR="007A382A">
        <w:fldChar w:fldCharType="end"/>
      </w:r>
      <w:r w:rsidR="007A382A">
        <w:t>)</w:t>
      </w:r>
      <w:r w:rsidR="00F85485">
        <w:t>.</w:t>
      </w:r>
    </w:p>
    <w:p w14:paraId="591A5C6B" w14:textId="77777777" w:rsidR="0000535D" w:rsidRDefault="0000535D" w:rsidP="0000535D">
      <w:pPr>
        <w:pStyle w:val="Figur"/>
      </w:pPr>
      <w:r>
        <w:object w:dxaOrig="2506" w:dyaOrig="2400" w14:anchorId="42E50917">
          <v:shape id="_x0000_i1029" type="#_x0000_t75" style="width:125.45pt;height:119.75pt" o:ole="">
            <v:imagedata r:id="rId26" o:title=""/>
          </v:shape>
          <o:OLEObject Type="Embed" ProgID="Visio.Drawing.15" ShapeID="_x0000_i1029" DrawAspect="Content" ObjectID="_1488330781" r:id="rId27"/>
        </w:object>
      </w:r>
    </w:p>
    <w:p w14:paraId="27317E8B" w14:textId="750154A5" w:rsidR="00712643" w:rsidRDefault="006323EB" w:rsidP="00A45626">
      <w:pPr>
        <w:pStyle w:val="Figurtext"/>
      </w:pPr>
      <w:bookmarkStart w:id="32" w:name="_Ref414587218"/>
      <w:r>
        <w:t>Sammanhållningsbeteende</w:t>
      </w:r>
      <w:r w:rsidR="00562558">
        <w:t>t</w:t>
      </w:r>
      <w:bookmarkEnd w:id="32"/>
    </w:p>
    <w:p w14:paraId="6A7652E7" w14:textId="1D3A4001" w:rsidR="00043CB9" w:rsidRPr="00043CB9" w:rsidRDefault="00043CB9" w:rsidP="00043CB9">
      <w:pPr>
        <w:pStyle w:val="Pseudokod"/>
      </w:pPr>
      <w:r>
        <w:rPr>
          <w:lang w:val="en-US"/>
        </w:rPr>
        <w:lastRenderedPageBreak/>
        <w:t>Pseudokod för sammanhållningsbeteendet</w:t>
      </w:r>
      <w:r>
        <w:rPr>
          <w:noProof/>
        </w:rPr>
        <mc:AlternateContent>
          <mc:Choice Requires="wps">
            <w:drawing>
              <wp:anchor distT="45720" distB="45720" distL="114300" distR="114300" simplePos="0" relativeHeight="251650048" behindDoc="0" locked="0" layoutInCell="1" allowOverlap="1" wp14:anchorId="50BFE0B2" wp14:editId="149D60AF">
                <wp:simplePos x="0" y="0"/>
                <wp:positionH relativeFrom="column">
                  <wp:posOffset>-9525</wp:posOffset>
                </wp:positionH>
                <wp:positionV relativeFrom="paragraph">
                  <wp:posOffset>180975</wp:posOffset>
                </wp:positionV>
                <wp:extent cx="5715000" cy="1404620"/>
                <wp:effectExtent l="0" t="0" r="19050" b="20320"/>
                <wp:wrapTopAndBottom/>
                <wp:docPr id="10"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404620"/>
                        </a:xfrm>
                        <a:prstGeom prst="rect">
                          <a:avLst/>
                        </a:prstGeom>
                        <a:solidFill>
                          <a:srgbClr val="FFFFFF"/>
                        </a:solidFill>
                        <a:ln w="9525">
                          <a:solidFill>
                            <a:srgbClr val="000000"/>
                          </a:solidFill>
                          <a:miter lim="800000"/>
                          <a:headEnd/>
                          <a:tailEnd/>
                        </a:ln>
                      </wps:spPr>
                      <wps:txbx>
                        <w:txbxContent>
                          <w:p w14:paraId="4CEABC69" w14:textId="77777777" w:rsidR="002E198B" w:rsidRDefault="00CF1B5E" w:rsidP="00043CB9">
                            <w:pPr>
                              <w:pStyle w:val="Kod"/>
                            </w:pPr>
                            <w:r>
                              <w:t>vector2D function cohesion(array</w:t>
                            </w:r>
                            <w:r w:rsidR="002E198B">
                              <w:t>&lt;agents&gt; neighbors)</w:t>
                            </w:r>
                          </w:p>
                          <w:p w14:paraId="41363D40" w14:textId="644AE847" w:rsidR="00CF1B5E" w:rsidRDefault="00CF1B5E" w:rsidP="00043CB9">
                            <w:pPr>
                              <w:pStyle w:val="Kod"/>
                            </w:pPr>
                            <w:r>
                              <w:t>{</w:t>
                            </w:r>
                          </w:p>
                          <w:p w14:paraId="58D88A21" w14:textId="77777777" w:rsidR="00CF1B5E" w:rsidRDefault="00CF1B5E" w:rsidP="00043CB9">
                            <w:pPr>
                              <w:pStyle w:val="Kod"/>
                            </w:pPr>
                            <w:r>
                              <w:tab/>
                              <w:t>var force;</w:t>
                            </w:r>
                          </w:p>
                          <w:p w14:paraId="0637F194" w14:textId="77777777" w:rsidR="00CF1B5E" w:rsidRDefault="00CF1B5E" w:rsidP="00043CB9">
                            <w:pPr>
                              <w:pStyle w:val="Kod"/>
                            </w:pPr>
                            <w:r>
                              <w:tab/>
                              <w:t>var centerOfMass;</w:t>
                            </w:r>
                          </w:p>
                          <w:p w14:paraId="2B3B6939" w14:textId="77777777" w:rsidR="00CF1B5E" w:rsidRDefault="00CF1B5E" w:rsidP="00043CB9">
                            <w:pPr>
                              <w:pStyle w:val="Kod"/>
                            </w:pPr>
                            <w:r>
                              <w:tab/>
                              <w:t>var neighborCount = neighbor.size;</w:t>
                            </w:r>
                          </w:p>
                          <w:p w14:paraId="21407ADD" w14:textId="77777777" w:rsidR="00CF1B5E" w:rsidRDefault="00CF1B5E" w:rsidP="00043CB9">
                            <w:pPr>
                              <w:pStyle w:val="Kod"/>
                            </w:pPr>
                            <w:r>
                              <w:tab/>
                            </w:r>
                          </w:p>
                          <w:p w14:paraId="41B62AE1" w14:textId="77777777" w:rsidR="00CF1B5E" w:rsidRDefault="00CF1B5E" w:rsidP="00043CB9">
                            <w:pPr>
                              <w:pStyle w:val="Kod"/>
                            </w:pPr>
                            <w:r>
                              <w:tab/>
                              <w:t>foreach(neighbor in neighbors)</w:t>
                            </w:r>
                          </w:p>
                          <w:p w14:paraId="0497D53B" w14:textId="77777777" w:rsidR="00CF1B5E" w:rsidRDefault="00CF1B5E" w:rsidP="00043CB9">
                            <w:pPr>
                              <w:pStyle w:val="Kod"/>
                            </w:pPr>
                            <w:r>
                              <w:tab/>
                              <w:t>{</w:t>
                            </w:r>
                          </w:p>
                          <w:p w14:paraId="4FDBE397" w14:textId="77777777" w:rsidR="00CF1B5E" w:rsidRDefault="00CF1B5E" w:rsidP="00043CB9">
                            <w:pPr>
                              <w:pStyle w:val="Kod"/>
                            </w:pPr>
                            <w:r>
                              <w:tab/>
                            </w:r>
                            <w:r>
                              <w:tab/>
                              <w:t>centerOfMass += neighbor.position;</w:t>
                            </w:r>
                          </w:p>
                          <w:p w14:paraId="25FAE1F4" w14:textId="6EBE012E" w:rsidR="00CF1B5E" w:rsidRDefault="00CF1B5E" w:rsidP="00043CB9">
                            <w:pPr>
                              <w:pStyle w:val="Kod"/>
                            </w:pPr>
                            <w:r>
                              <w:tab/>
                              <w:t>}</w:t>
                            </w:r>
                          </w:p>
                          <w:p w14:paraId="24BB18A5" w14:textId="77777777" w:rsidR="00CF1B5E" w:rsidRDefault="00CF1B5E" w:rsidP="00043CB9">
                            <w:pPr>
                              <w:pStyle w:val="Kod"/>
                            </w:pPr>
                            <w:r>
                              <w:tab/>
                              <w:t>if(neighborCount &gt; 0)</w:t>
                            </w:r>
                          </w:p>
                          <w:p w14:paraId="38AD44F6" w14:textId="77777777" w:rsidR="00CF1B5E" w:rsidRDefault="00CF1B5E" w:rsidP="00043CB9">
                            <w:pPr>
                              <w:pStyle w:val="Kod"/>
                            </w:pPr>
                            <w:r>
                              <w:tab/>
                              <w:t>{</w:t>
                            </w:r>
                          </w:p>
                          <w:p w14:paraId="6A3B7518" w14:textId="77777777" w:rsidR="00CF1B5E" w:rsidRDefault="00CF1B5E" w:rsidP="00043CB9">
                            <w:pPr>
                              <w:pStyle w:val="Kod"/>
                            </w:pPr>
                            <w:r>
                              <w:tab/>
                            </w:r>
                            <w:r>
                              <w:tab/>
                              <w:t>centerOfMass = centerOfMass / neighborCount;</w:t>
                            </w:r>
                          </w:p>
                          <w:p w14:paraId="060810DC" w14:textId="77777777" w:rsidR="00CF1B5E" w:rsidRDefault="00CF1B5E" w:rsidP="00043CB9">
                            <w:pPr>
                              <w:pStyle w:val="Kod"/>
                            </w:pPr>
                            <w:r>
                              <w:tab/>
                            </w:r>
                            <w:r>
                              <w:tab/>
                              <w:t>force = seek(centerOfMass);</w:t>
                            </w:r>
                          </w:p>
                          <w:p w14:paraId="61201666" w14:textId="07248803" w:rsidR="00CF1B5E" w:rsidRDefault="00CF1B5E" w:rsidP="00043CB9">
                            <w:pPr>
                              <w:pStyle w:val="Kod"/>
                            </w:pPr>
                            <w:r>
                              <w:tab/>
                              <w:t>}</w:t>
                            </w:r>
                          </w:p>
                          <w:p w14:paraId="270834AD" w14:textId="77777777" w:rsidR="00CF1B5E" w:rsidRDefault="00CF1B5E" w:rsidP="00043CB9">
                            <w:pPr>
                              <w:pStyle w:val="Kod"/>
                            </w:pPr>
                            <w:r>
                              <w:tab/>
                              <w:t>return force;</w:t>
                            </w:r>
                          </w:p>
                          <w:p w14:paraId="45C5F991" w14:textId="7D6CC8A4" w:rsidR="00CF1B5E" w:rsidRDefault="00CF1B5E" w:rsidP="00043CB9">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0BFE0B2" id="_x0000_s1033" type="#_x0000_t202" style="position:absolute;left:0;text-align:left;margin-left:-.75pt;margin-top:14.25pt;width:450pt;height:110.6pt;z-index:2516500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">
                <v:textbox style="mso-fit-shape-to-text:t">
                  <w:txbxContent>
                    <w:p w14:paraId="4CEABC69" w14:textId="77777777" w:rsidR="002E198B" w:rsidRDefault="00CF1B5E" w:rsidP="00043CB9">
                      <w:pPr>
                        <w:pStyle w:val="Kod"/>
                      </w:pPr>
                      <w:r>
                        <w:t>vector2D function cohesion(array</w:t>
                      </w:r>
                      <w:r w:rsidR="002E198B">
                        <w:t>&lt;agents&gt; neighbors)</w:t>
                      </w:r>
                    </w:p>
                    <w:p w14:paraId="41363D40" w14:textId="644AE847" w:rsidR="00CF1B5E" w:rsidRDefault="00CF1B5E" w:rsidP="00043CB9">
                      <w:pPr>
                        <w:pStyle w:val="Kod"/>
                      </w:pPr>
                      <w:r>
                        <w:t>{</w:t>
                      </w:r>
                    </w:p>
                    <w:p w14:paraId="58D88A21" w14:textId="77777777" w:rsidR="00CF1B5E" w:rsidRDefault="00CF1B5E" w:rsidP="00043CB9">
                      <w:pPr>
                        <w:pStyle w:val="Kod"/>
                      </w:pPr>
                      <w:r>
                        <w:tab/>
                        <w:t>var force;</w:t>
                      </w:r>
                    </w:p>
                    <w:p w14:paraId="0637F194" w14:textId="77777777" w:rsidR="00CF1B5E" w:rsidRDefault="00CF1B5E" w:rsidP="00043CB9">
                      <w:pPr>
                        <w:pStyle w:val="Kod"/>
                      </w:pPr>
                      <w:r>
                        <w:tab/>
                        <w:t>var centerOfMass;</w:t>
                      </w:r>
                    </w:p>
                    <w:p w14:paraId="2B3B6939" w14:textId="77777777" w:rsidR="00CF1B5E" w:rsidRDefault="00CF1B5E" w:rsidP="00043CB9">
                      <w:pPr>
                        <w:pStyle w:val="Kod"/>
                      </w:pPr>
                      <w:r>
                        <w:tab/>
                        <w:t>var neighborCount = neighbor.size;</w:t>
                      </w:r>
                    </w:p>
                    <w:p w14:paraId="21407ADD" w14:textId="77777777" w:rsidR="00CF1B5E" w:rsidRDefault="00CF1B5E" w:rsidP="00043CB9">
                      <w:pPr>
                        <w:pStyle w:val="Kod"/>
                      </w:pPr>
                      <w:r>
                        <w:tab/>
                      </w:r>
                    </w:p>
                    <w:p w14:paraId="41B62AE1" w14:textId="77777777" w:rsidR="00CF1B5E" w:rsidRDefault="00CF1B5E" w:rsidP="00043CB9">
                      <w:pPr>
                        <w:pStyle w:val="Kod"/>
                      </w:pPr>
                      <w:r>
                        <w:tab/>
                        <w:t>foreach(neighbor in neighbors)</w:t>
                      </w:r>
                    </w:p>
                    <w:p w14:paraId="0497D53B" w14:textId="77777777" w:rsidR="00CF1B5E" w:rsidRDefault="00CF1B5E" w:rsidP="00043CB9">
                      <w:pPr>
                        <w:pStyle w:val="Kod"/>
                      </w:pPr>
                      <w:r>
                        <w:tab/>
                        <w:t>{</w:t>
                      </w:r>
                    </w:p>
                    <w:p w14:paraId="4FDBE397" w14:textId="77777777" w:rsidR="00CF1B5E" w:rsidRDefault="00CF1B5E" w:rsidP="00043CB9">
                      <w:pPr>
                        <w:pStyle w:val="Kod"/>
                      </w:pPr>
                      <w:r>
                        <w:tab/>
                      </w:r>
                      <w:r>
                        <w:tab/>
                        <w:t>centerOfMass += neighbor.position;</w:t>
                      </w:r>
                    </w:p>
                    <w:p w14:paraId="25FAE1F4" w14:textId="6EBE012E" w:rsidR="00CF1B5E" w:rsidRDefault="00CF1B5E" w:rsidP="00043CB9">
                      <w:pPr>
                        <w:pStyle w:val="Kod"/>
                      </w:pPr>
                      <w:r>
                        <w:tab/>
                        <w:t>}</w:t>
                      </w:r>
                    </w:p>
                    <w:p w14:paraId="24BB18A5" w14:textId="77777777" w:rsidR="00CF1B5E" w:rsidRDefault="00CF1B5E" w:rsidP="00043CB9">
                      <w:pPr>
                        <w:pStyle w:val="Kod"/>
                      </w:pPr>
                      <w:r>
                        <w:tab/>
                        <w:t>if(neighborCount &gt; 0)</w:t>
                      </w:r>
                    </w:p>
                    <w:p w14:paraId="38AD44F6" w14:textId="77777777" w:rsidR="00CF1B5E" w:rsidRDefault="00CF1B5E" w:rsidP="00043CB9">
                      <w:pPr>
                        <w:pStyle w:val="Kod"/>
                      </w:pPr>
                      <w:r>
                        <w:tab/>
                        <w:t>{</w:t>
                      </w:r>
                    </w:p>
                    <w:p w14:paraId="6A3B7518" w14:textId="77777777" w:rsidR="00CF1B5E" w:rsidRDefault="00CF1B5E" w:rsidP="00043CB9">
                      <w:pPr>
                        <w:pStyle w:val="Kod"/>
                      </w:pPr>
                      <w:r>
                        <w:tab/>
                      </w:r>
                      <w:r>
                        <w:tab/>
                        <w:t>centerOfMass = centerOfMass / neighborCount;</w:t>
                      </w:r>
                    </w:p>
                    <w:p w14:paraId="060810DC" w14:textId="77777777" w:rsidR="00CF1B5E" w:rsidRDefault="00CF1B5E" w:rsidP="00043CB9">
                      <w:pPr>
                        <w:pStyle w:val="Kod"/>
                      </w:pPr>
                      <w:r>
                        <w:tab/>
                      </w:r>
                      <w:r>
                        <w:tab/>
                        <w:t>force = seek(centerOfMass);</w:t>
                      </w:r>
                    </w:p>
                    <w:p w14:paraId="61201666" w14:textId="07248803" w:rsidR="00CF1B5E" w:rsidRDefault="00CF1B5E" w:rsidP="00043CB9">
                      <w:pPr>
                        <w:pStyle w:val="Kod"/>
                      </w:pPr>
                      <w:r>
                        <w:tab/>
                        <w:t>}</w:t>
                      </w:r>
                    </w:p>
                    <w:p w14:paraId="270834AD" w14:textId="77777777" w:rsidR="00CF1B5E" w:rsidRDefault="00CF1B5E" w:rsidP="00043CB9">
                      <w:pPr>
                        <w:pStyle w:val="Kod"/>
                      </w:pPr>
                      <w:r>
                        <w:tab/>
                        <w:t>return force;</w:t>
                      </w:r>
                    </w:p>
                    <w:p w14:paraId="45C5F991" w14:textId="7D6CC8A4" w:rsidR="00CF1B5E" w:rsidRDefault="00CF1B5E" w:rsidP="00043CB9">
                      <w:pPr>
                        <w:pStyle w:val="Kod"/>
                      </w:pPr>
                      <w:r>
                        <w:t>}</w:t>
                      </w:r>
                    </w:p>
                  </w:txbxContent>
                </v:textbox>
                <w10:wrap type="topAndBottom"/>
              </v:shape>
            </w:pict>
          </mc:Fallback>
        </mc:AlternateContent>
      </w:r>
      <w:r w:rsidR="0064361A">
        <w:rPr>
          <w:noProof/>
        </w:rPr>
        <w:t>.</w:t>
      </w:r>
    </w:p>
    <w:p w14:paraId="2E5DC565" w14:textId="493EAB14" w:rsidR="00C03A70" w:rsidRDefault="00712643" w:rsidP="00043CB9">
      <w:r w:rsidRPr="00BB4C2C">
        <w:t xml:space="preserve">Formeringsbeteendet ger en agent förmågan att </w:t>
      </w:r>
      <w:r w:rsidR="00821EF2" w:rsidRPr="00BB4C2C">
        <w:t xml:space="preserve">röra </w:t>
      </w:r>
      <w:r w:rsidRPr="00BB4C2C">
        <w:t>sig i samma riktning</w:t>
      </w:r>
      <w:r w:rsidR="00821EF2" w:rsidRPr="00BB4C2C">
        <w:t xml:space="preserve"> och hastighet</w:t>
      </w:r>
      <w:r w:rsidRPr="00BB4C2C">
        <w:t xml:space="preserve"> som agenter i närområde</w:t>
      </w:r>
      <w:r w:rsidR="00574986" w:rsidRPr="00BB4C2C">
        <w:t xml:space="preserve">t. </w:t>
      </w:r>
      <w:r w:rsidR="00485626">
        <w:t>Styrk</w:t>
      </w:r>
      <w:r w:rsidR="00574986" w:rsidRPr="00BB4C2C">
        <w:t xml:space="preserve">raften beräknas genom att </w:t>
      </w:r>
      <w:r w:rsidR="0030313C" w:rsidRPr="00BB4C2C">
        <w:t xml:space="preserve">först </w:t>
      </w:r>
      <w:r w:rsidR="00574986" w:rsidRPr="00BB4C2C">
        <w:t>beräkna medelhastighet</w:t>
      </w:r>
      <w:r w:rsidR="007209C3" w:rsidRPr="00BB4C2C">
        <w:t xml:space="preserve">en hos alla närliggande agenter och sedan subtrahera denna </w:t>
      </w:r>
      <w:r w:rsidR="00B32825" w:rsidRPr="00BB4C2C">
        <w:t>medelhastighet</w:t>
      </w:r>
      <w:r w:rsidR="007209C3" w:rsidRPr="00BB4C2C">
        <w:t xml:space="preserve"> med agentens</w:t>
      </w:r>
      <w:r w:rsidR="00E0015B" w:rsidRPr="00BB4C2C">
        <w:t xml:space="preserve"> e</w:t>
      </w:r>
      <w:r w:rsidR="00AF3EC0" w:rsidRPr="00BB4C2C">
        <w:t>ge</w:t>
      </w:r>
      <w:r w:rsidR="0073687A" w:rsidRPr="00BB4C2C">
        <w:t>n</w:t>
      </w:r>
      <w:r w:rsidR="007209C3" w:rsidRPr="00BB4C2C">
        <w:t xml:space="preserve"> hastighet</w:t>
      </w:r>
      <w:r w:rsidR="00C05026">
        <w:t xml:space="preserve"> (se </w:t>
      </w:r>
      <w:r w:rsidR="00C05026">
        <w:fldChar w:fldCharType="begin"/>
      </w:r>
      <w:r w:rsidR="00C05026">
        <w:instrText xml:space="preserve"> REF _Ref414587250 \n \h </w:instrText>
      </w:r>
      <w:r w:rsidR="00C05026">
        <w:fldChar w:fldCharType="separate"/>
      </w:r>
      <w:r w:rsidR="00C05026">
        <w:t>Figur 11</w:t>
      </w:r>
      <w:r w:rsidR="00C05026">
        <w:fldChar w:fldCharType="end"/>
      </w:r>
      <w:r w:rsidR="00C05026">
        <w:t>)</w:t>
      </w:r>
      <w:r w:rsidR="00CC5ECD" w:rsidRPr="00BB4C2C">
        <w:t>.</w:t>
      </w:r>
    </w:p>
    <w:p w14:paraId="06C54DAB" w14:textId="77E09538" w:rsidR="00CC3E8B" w:rsidRDefault="002E198B" w:rsidP="00CC15FA">
      <w:pPr>
        <w:pStyle w:val="Figur"/>
      </w:pPr>
      <w:r>
        <w:object w:dxaOrig="2506" w:dyaOrig="2536" w14:anchorId="6B4A61BD">
          <v:shape id="_x0000_i1033" type="#_x0000_t75" style="width:132.75pt;height:134.25pt" o:ole="">
            <v:imagedata r:id="rId28" o:title=""/>
          </v:shape>
          <o:OLEObject Type="Embed" ProgID="Visio.Drawing.15" ShapeID="_x0000_i1033" DrawAspect="Content" ObjectID="_1488330782" r:id="rId29"/>
        </w:object>
      </w:r>
    </w:p>
    <w:p w14:paraId="6790252E" w14:textId="7DC976C8" w:rsidR="00CC15FA" w:rsidRDefault="00F84569" w:rsidP="00CC15FA">
      <w:pPr>
        <w:pStyle w:val="Figurtext"/>
        <w:rPr>
          <w:lang w:val="en-US"/>
        </w:rPr>
      </w:pPr>
      <w:bookmarkStart w:id="33" w:name="_Ref414587250"/>
      <w:r w:rsidRPr="00043CB9">
        <w:rPr>
          <w:noProof/>
          <w:lang w:val="en-US"/>
        </w:rPr>
        <mc:AlternateContent>
          <mc:Choice Requires="wps">
            <w:drawing>
              <wp:anchor distT="45720" distB="45720" distL="114300" distR="114300" simplePos="0" relativeHeight="251666432" behindDoc="0" locked="0" layoutInCell="1" allowOverlap="1" wp14:anchorId="2C9B914A" wp14:editId="6563C218">
                <wp:simplePos x="0" y="0"/>
                <wp:positionH relativeFrom="column">
                  <wp:posOffset>9525</wp:posOffset>
                </wp:positionH>
                <wp:positionV relativeFrom="paragraph">
                  <wp:posOffset>481330</wp:posOffset>
                </wp:positionV>
                <wp:extent cx="5695950" cy="1404620"/>
                <wp:effectExtent l="0" t="0" r="19050" b="23495"/>
                <wp:wrapTopAndBottom/>
                <wp:docPr id="12"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3B424EF0" w14:textId="62795FB5" w:rsidR="00CF1B5E" w:rsidRDefault="00CF1B5E" w:rsidP="00043CB9">
                            <w:pPr>
                              <w:pStyle w:val="Kod"/>
                            </w:pPr>
                            <w:r>
                              <w:t>vector2D function alignment(array&lt;agents&gt; neighbors)</w:t>
                            </w:r>
                          </w:p>
                          <w:p w14:paraId="79DB145E" w14:textId="77777777" w:rsidR="00CF1B5E" w:rsidRDefault="00CF1B5E" w:rsidP="00043CB9">
                            <w:pPr>
                              <w:pStyle w:val="Kod"/>
                            </w:pPr>
                            <w:r>
                              <w:t>{</w:t>
                            </w:r>
                          </w:p>
                          <w:p w14:paraId="64A9496A" w14:textId="77777777" w:rsidR="00CF1B5E" w:rsidRDefault="00CF1B5E" w:rsidP="00043CB9">
                            <w:pPr>
                              <w:pStyle w:val="Kod"/>
                            </w:pPr>
                            <w:r>
                              <w:tab/>
                              <w:t>var force;</w:t>
                            </w:r>
                          </w:p>
                          <w:p w14:paraId="4D725DAB" w14:textId="77777777" w:rsidR="00CF1B5E" w:rsidRDefault="00CF1B5E" w:rsidP="00043CB9">
                            <w:pPr>
                              <w:pStyle w:val="Kod"/>
                            </w:pPr>
                            <w:r>
                              <w:tab/>
                              <w:t>var averageHeading;</w:t>
                            </w:r>
                          </w:p>
                          <w:p w14:paraId="3780541F" w14:textId="77777777" w:rsidR="00CF1B5E" w:rsidRDefault="00CF1B5E" w:rsidP="00043CB9">
                            <w:pPr>
                              <w:pStyle w:val="Kod"/>
                            </w:pPr>
                            <w:r>
                              <w:tab/>
                              <w:t>var neighborCount = neighbor.size;</w:t>
                            </w:r>
                          </w:p>
                          <w:p w14:paraId="5127EB6C" w14:textId="77777777" w:rsidR="00CF1B5E" w:rsidRDefault="00CF1B5E" w:rsidP="00043CB9">
                            <w:pPr>
                              <w:pStyle w:val="Kod"/>
                            </w:pPr>
                            <w:r>
                              <w:tab/>
                            </w:r>
                          </w:p>
                          <w:p w14:paraId="037F76FD" w14:textId="77777777" w:rsidR="00CF1B5E" w:rsidRDefault="00CF1B5E" w:rsidP="00043CB9">
                            <w:pPr>
                              <w:pStyle w:val="Kod"/>
                            </w:pPr>
                            <w:r>
                              <w:tab/>
                              <w:t>foreach(neighbor in neighbors)</w:t>
                            </w:r>
                          </w:p>
                          <w:p w14:paraId="4C0478D7" w14:textId="77777777" w:rsidR="00CF1B5E" w:rsidRDefault="00CF1B5E" w:rsidP="00043CB9">
                            <w:pPr>
                              <w:pStyle w:val="Kod"/>
                            </w:pPr>
                            <w:r>
                              <w:tab/>
                              <w:t>{</w:t>
                            </w:r>
                          </w:p>
                          <w:p w14:paraId="629C9B08" w14:textId="77777777" w:rsidR="00CF1B5E" w:rsidRDefault="00CF1B5E" w:rsidP="00043CB9">
                            <w:pPr>
                              <w:pStyle w:val="Kod"/>
                            </w:pPr>
                            <w:r>
                              <w:tab/>
                            </w:r>
                            <w:r>
                              <w:tab/>
                              <w:t>averageHeading += neighbor.heading;</w:t>
                            </w:r>
                          </w:p>
                          <w:p w14:paraId="2CF47453" w14:textId="77777777" w:rsidR="00CF1B5E" w:rsidRDefault="00CF1B5E" w:rsidP="00043CB9">
                            <w:pPr>
                              <w:pStyle w:val="Kod"/>
                            </w:pPr>
                            <w:r>
                              <w:tab/>
                              <w:t>}</w:t>
                            </w:r>
                          </w:p>
                          <w:p w14:paraId="391F55A4" w14:textId="77777777" w:rsidR="00CF1B5E" w:rsidRDefault="00CF1B5E" w:rsidP="00043CB9">
                            <w:pPr>
                              <w:pStyle w:val="Kod"/>
                            </w:pPr>
                            <w:r>
                              <w:tab/>
                            </w:r>
                          </w:p>
                          <w:p w14:paraId="022544FB" w14:textId="77777777" w:rsidR="00CF1B5E" w:rsidRDefault="00CF1B5E" w:rsidP="00043CB9">
                            <w:pPr>
                              <w:pStyle w:val="Kod"/>
                            </w:pPr>
                            <w:r>
                              <w:tab/>
                              <w:t>if(neighborCount &gt; 0)</w:t>
                            </w:r>
                          </w:p>
                          <w:p w14:paraId="6AD400D6" w14:textId="77777777" w:rsidR="00CF1B5E" w:rsidRDefault="00CF1B5E" w:rsidP="00043CB9">
                            <w:pPr>
                              <w:pStyle w:val="Kod"/>
                            </w:pPr>
                            <w:r>
                              <w:tab/>
                              <w:t>{</w:t>
                            </w:r>
                          </w:p>
                          <w:p w14:paraId="6230FFAA" w14:textId="77777777" w:rsidR="00CF1B5E" w:rsidRDefault="00CF1B5E" w:rsidP="00043CB9">
                            <w:pPr>
                              <w:pStyle w:val="Kod"/>
                            </w:pPr>
                            <w:r>
                              <w:tab/>
                            </w:r>
                            <w:r>
                              <w:tab/>
                              <w:t>averageHeading = averageHeading / neighborCount;</w:t>
                            </w:r>
                          </w:p>
                          <w:p w14:paraId="0CCCF926" w14:textId="77777777" w:rsidR="00CF1B5E" w:rsidRDefault="00CF1B5E" w:rsidP="00043CB9">
                            <w:pPr>
                              <w:pStyle w:val="Kod"/>
                            </w:pPr>
                            <w:r>
                              <w:tab/>
                            </w:r>
                            <w:r>
                              <w:tab/>
                              <w:t>force = averageHeading - agentHeading;</w:t>
                            </w:r>
                          </w:p>
                          <w:p w14:paraId="2E7ED8DC" w14:textId="77777777" w:rsidR="00CF1B5E" w:rsidRDefault="00CF1B5E" w:rsidP="00043CB9">
                            <w:pPr>
                              <w:pStyle w:val="Kod"/>
                            </w:pPr>
                            <w:r>
                              <w:tab/>
                              <w:t>}</w:t>
                            </w:r>
                          </w:p>
                          <w:p w14:paraId="53523049" w14:textId="77777777" w:rsidR="00CF1B5E" w:rsidRDefault="00CF1B5E" w:rsidP="00043CB9">
                            <w:pPr>
                              <w:pStyle w:val="Kod"/>
                            </w:pPr>
                            <w:r>
                              <w:tab/>
                            </w:r>
                          </w:p>
                          <w:p w14:paraId="13133B7C" w14:textId="77777777" w:rsidR="00CF1B5E" w:rsidRDefault="00CF1B5E" w:rsidP="00043CB9">
                            <w:pPr>
                              <w:pStyle w:val="Kod"/>
                            </w:pPr>
                            <w:r>
                              <w:tab/>
                              <w:t>return force;</w:t>
                            </w:r>
                          </w:p>
                          <w:p w14:paraId="02D9A325" w14:textId="25204810" w:rsidR="00CF1B5E" w:rsidRDefault="00CF1B5E" w:rsidP="00043CB9">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9B914A" id="_x0000_s1034" type="#_x0000_t202" style="position:absolute;left:0;text-align:left;margin-left:.75pt;margin-top:37.9pt;width:448.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">
                <v:textbox style="mso-fit-shape-to-text:t">
                  <w:txbxContent>
                    <w:p w14:paraId="3B424EF0" w14:textId="62795FB5" w:rsidR="00CF1B5E" w:rsidRDefault="00CF1B5E" w:rsidP="00043CB9">
                      <w:pPr>
                        <w:pStyle w:val="Kod"/>
                      </w:pPr>
                      <w:r>
                        <w:t>vector2D function alignment(array&lt;agents&gt; neighbors)</w:t>
                      </w:r>
                    </w:p>
                    <w:p w14:paraId="79DB145E" w14:textId="77777777" w:rsidR="00CF1B5E" w:rsidRDefault="00CF1B5E" w:rsidP="00043CB9">
                      <w:pPr>
                        <w:pStyle w:val="Kod"/>
                      </w:pPr>
                      <w:r>
                        <w:t>{</w:t>
                      </w:r>
                    </w:p>
                    <w:p w14:paraId="64A9496A" w14:textId="77777777" w:rsidR="00CF1B5E" w:rsidRDefault="00CF1B5E" w:rsidP="00043CB9">
                      <w:pPr>
                        <w:pStyle w:val="Kod"/>
                      </w:pPr>
                      <w:r>
                        <w:tab/>
                        <w:t>var force;</w:t>
                      </w:r>
                    </w:p>
                    <w:p w14:paraId="4D725DAB" w14:textId="77777777" w:rsidR="00CF1B5E" w:rsidRDefault="00CF1B5E" w:rsidP="00043CB9">
                      <w:pPr>
                        <w:pStyle w:val="Kod"/>
                      </w:pPr>
                      <w:r>
                        <w:tab/>
                        <w:t>var averageHeading;</w:t>
                      </w:r>
                    </w:p>
                    <w:p w14:paraId="3780541F" w14:textId="77777777" w:rsidR="00CF1B5E" w:rsidRDefault="00CF1B5E" w:rsidP="00043CB9">
                      <w:pPr>
                        <w:pStyle w:val="Kod"/>
                      </w:pPr>
                      <w:r>
                        <w:tab/>
                        <w:t>var neighborCount = neighbor.size;</w:t>
                      </w:r>
                    </w:p>
                    <w:p w14:paraId="5127EB6C" w14:textId="77777777" w:rsidR="00CF1B5E" w:rsidRDefault="00CF1B5E" w:rsidP="00043CB9">
                      <w:pPr>
                        <w:pStyle w:val="Kod"/>
                      </w:pPr>
                      <w:r>
                        <w:tab/>
                      </w:r>
                    </w:p>
                    <w:p w14:paraId="037F76FD" w14:textId="77777777" w:rsidR="00CF1B5E" w:rsidRDefault="00CF1B5E" w:rsidP="00043CB9">
                      <w:pPr>
                        <w:pStyle w:val="Kod"/>
                      </w:pPr>
                      <w:r>
                        <w:tab/>
                        <w:t>foreach(neighbor in neighbors)</w:t>
                      </w:r>
                    </w:p>
                    <w:p w14:paraId="4C0478D7" w14:textId="77777777" w:rsidR="00CF1B5E" w:rsidRDefault="00CF1B5E" w:rsidP="00043CB9">
                      <w:pPr>
                        <w:pStyle w:val="Kod"/>
                      </w:pPr>
                      <w:r>
                        <w:tab/>
                        <w:t>{</w:t>
                      </w:r>
                    </w:p>
                    <w:p w14:paraId="629C9B08" w14:textId="77777777" w:rsidR="00CF1B5E" w:rsidRDefault="00CF1B5E" w:rsidP="00043CB9">
                      <w:pPr>
                        <w:pStyle w:val="Kod"/>
                      </w:pPr>
                      <w:r>
                        <w:tab/>
                      </w:r>
                      <w:r>
                        <w:tab/>
                        <w:t>averageHeading += neighbor.heading;</w:t>
                      </w:r>
                    </w:p>
                    <w:p w14:paraId="2CF47453" w14:textId="77777777" w:rsidR="00CF1B5E" w:rsidRDefault="00CF1B5E" w:rsidP="00043CB9">
                      <w:pPr>
                        <w:pStyle w:val="Kod"/>
                      </w:pPr>
                      <w:r>
                        <w:tab/>
                        <w:t>}</w:t>
                      </w:r>
                    </w:p>
                    <w:p w14:paraId="391F55A4" w14:textId="77777777" w:rsidR="00CF1B5E" w:rsidRDefault="00CF1B5E" w:rsidP="00043CB9">
                      <w:pPr>
                        <w:pStyle w:val="Kod"/>
                      </w:pPr>
                      <w:r>
                        <w:tab/>
                      </w:r>
                    </w:p>
                    <w:p w14:paraId="022544FB" w14:textId="77777777" w:rsidR="00CF1B5E" w:rsidRDefault="00CF1B5E" w:rsidP="00043CB9">
                      <w:pPr>
                        <w:pStyle w:val="Kod"/>
                      </w:pPr>
                      <w:r>
                        <w:tab/>
                        <w:t>if(neighborCount &gt; 0)</w:t>
                      </w:r>
                    </w:p>
                    <w:p w14:paraId="6AD400D6" w14:textId="77777777" w:rsidR="00CF1B5E" w:rsidRDefault="00CF1B5E" w:rsidP="00043CB9">
                      <w:pPr>
                        <w:pStyle w:val="Kod"/>
                      </w:pPr>
                      <w:r>
                        <w:tab/>
                        <w:t>{</w:t>
                      </w:r>
                    </w:p>
                    <w:p w14:paraId="6230FFAA" w14:textId="77777777" w:rsidR="00CF1B5E" w:rsidRDefault="00CF1B5E" w:rsidP="00043CB9">
                      <w:pPr>
                        <w:pStyle w:val="Kod"/>
                      </w:pPr>
                      <w:r>
                        <w:tab/>
                      </w:r>
                      <w:r>
                        <w:tab/>
                        <w:t>averageHeading = averageHeading / neighborCount;</w:t>
                      </w:r>
                    </w:p>
                    <w:p w14:paraId="0CCCF926" w14:textId="77777777" w:rsidR="00CF1B5E" w:rsidRDefault="00CF1B5E" w:rsidP="00043CB9">
                      <w:pPr>
                        <w:pStyle w:val="Kod"/>
                      </w:pPr>
                      <w:r>
                        <w:tab/>
                      </w:r>
                      <w:r>
                        <w:tab/>
                        <w:t>force = averageHeading - agentHeading;</w:t>
                      </w:r>
                    </w:p>
                    <w:p w14:paraId="2E7ED8DC" w14:textId="77777777" w:rsidR="00CF1B5E" w:rsidRDefault="00CF1B5E" w:rsidP="00043CB9">
                      <w:pPr>
                        <w:pStyle w:val="Kod"/>
                      </w:pPr>
                      <w:r>
                        <w:tab/>
                        <w:t>}</w:t>
                      </w:r>
                    </w:p>
                    <w:p w14:paraId="53523049" w14:textId="77777777" w:rsidR="00CF1B5E" w:rsidRDefault="00CF1B5E" w:rsidP="00043CB9">
                      <w:pPr>
                        <w:pStyle w:val="Kod"/>
                      </w:pPr>
                      <w:r>
                        <w:tab/>
                      </w:r>
                    </w:p>
                    <w:p w14:paraId="13133B7C" w14:textId="77777777" w:rsidR="00CF1B5E" w:rsidRDefault="00CF1B5E" w:rsidP="00043CB9">
                      <w:pPr>
                        <w:pStyle w:val="Kod"/>
                      </w:pPr>
                      <w:r>
                        <w:tab/>
                        <w:t>return force;</w:t>
                      </w:r>
                    </w:p>
                    <w:p w14:paraId="02D9A325" w14:textId="25204810" w:rsidR="00CF1B5E" w:rsidRDefault="00CF1B5E" w:rsidP="00043CB9">
                      <w:pPr>
                        <w:pStyle w:val="Kod"/>
                      </w:pPr>
                      <w:r>
                        <w:t>}</w:t>
                      </w:r>
                    </w:p>
                  </w:txbxContent>
                </v:textbox>
                <w10:wrap type="topAndBottom"/>
              </v:shape>
            </w:pict>
          </mc:Fallback>
        </mc:AlternateContent>
      </w:r>
      <w:r w:rsidR="00CC15FA">
        <w:rPr>
          <w:lang w:val="en-US"/>
        </w:rPr>
        <w:t>Formeringsbeteende</w:t>
      </w:r>
      <w:r w:rsidR="00562558">
        <w:rPr>
          <w:lang w:val="en-US"/>
        </w:rPr>
        <w:t>t</w:t>
      </w:r>
      <w:bookmarkEnd w:id="33"/>
    </w:p>
    <w:p w14:paraId="2E1D6BEF" w14:textId="5284AB80" w:rsidR="00043CB9" w:rsidRPr="00043CB9" w:rsidRDefault="00043CB9" w:rsidP="00043CB9">
      <w:pPr>
        <w:pStyle w:val="Pseudokod"/>
        <w:rPr>
          <w:lang w:val="en-US"/>
        </w:rPr>
      </w:pPr>
      <w:r>
        <w:rPr>
          <w:lang w:val="en-US"/>
        </w:rPr>
        <w:t>Pseudokod för formeringsbeteendet</w:t>
      </w:r>
      <w:r w:rsidR="0064361A">
        <w:rPr>
          <w:lang w:val="en-US"/>
        </w:rPr>
        <w:t>.</w:t>
      </w:r>
    </w:p>
    <w:p w14:paraId="1D168728" w14:textId="42080E85" w:rsidR="00643414" w:rsidRPr="00BB4C2C" w:rsidRDefault="00643414" w:rsidP="00643414">
      <w:pPr>
        <w:pStyle w:val="Rubrik2"/>
      </w:pPr>
      <w:bookmarkStart w:id="34" w:name="_Toc414568898"/>
      <w:r w:rsidRPr="00BB4C2C">
        <w:lastRenderedPageBreak/>
        <w:t>Beräkningsmodell</w:t>
      </w:r>
      <w:r w:rsidR="00B71ED6" w:rsidRPr="00BB4C2C">
        <w:t xml:space="preserve"> för kombination av styrbeteenden</w:t>
      </w:r>
      <w:bookmarkEnd w:id="34"/>
    </w:p>
    <w:p w14:paraId="6E5FDEB4" w14:textId="1EB0EE44" w:rsidR="00B342D0" w:rsidRPr="00BB4C2C" w:rsidRDefault="000E515C" w:rsidP="00B342D0">
      <w:r w:rsidRPr="00BB4C2C">
        <w:t>Det är sällan som en autonom agent endast styrs av ett enda styrbeteende, utan det är oftast en samling styrbeteenden som styr en autonom agents beteenden.</w:t>
      </w:r>
      <w:r w:rsidR="00592551" w:rsidRPr="00BB4C2C">
        <w:t xml:space="preserve"> Det krävs till exempel tre styrbeteenden för att åstadkomma ett flockbeteende hos agenter; separation, sammanhållning, och formering.</w:t>
      </w:r>
      <w:r w:rsidR="009624C6" w:rsidRPr="00BB4C2C">
        <w:t xml:space="preserve"> Vill man tillexempel att agenter ska söka sig till ett mål och samtidigt undvika kollision med andra agenter kan </w:t>
      </w:r>
      <w:r w:rsidR="00384F41" w:rsidRPr="00BB4C2C">
        <w:t xml:space="preserve">en lösning vara att </w:t>
      </w:r>
      <w:r w:rsidR="009624C6" w:rsidRPr="00BB4C2C">
        <w:t>kombinera sök</w:t>
      </w:r>
      <w:r w:rsidR="00384F41" w:rsidRPr="00BB4C2C">
        <w:t>- och separationsbeteendena.</w:t>
      </w:r>
    </w:p>
    <w:p w14:paraId="51935FEC" w14:textId="06D15F90" w:rsidR="00C8388E" w:rsidRPr="00BB4C2C" w:rsidRDefault="00EB234A" w:rsidP="00B342D0">
      <w:r w:rsidRPr="00BB4C2C">
        <w:t xml:space="preserve">Grunden bakom alla beräkningsmodeller är att addera ihop alla </w:t>
      </w:r>
      <w:r w:rsidR="005E0F29" w:rsidRPr="00BB4C2C">
        <w:t>styr</w:t>
      </w:r>
      <w:r w:rsidRPr="00BB4C2C">
        <w:t xml:space="preserve">krafter </w:t>
      </w:r>
      <w:r w:rsidR="005E0F29" w:rsidRPr="00BB4C2C">
        <w:t xml:space="preserve">som produceras av styrbeteendena. </w:t>
      </w:r>
      <w:r w:rsidR="00353429" w:rsidRPr="00BB4C2C">
        <w:t>Denna summa är den totala styrkraften som appliceras på agenten. Denna styrkraft får dock inte vara större än en specificerad maxkraft hos agenten.</w:t>
      </w:r>
      <w:r w:rsidR="00603CF5" w:rsidRPr="00BB4C2C">
        <w:t xml:space="preserve"> </w:t>
      </w:r>
      <w:r w:rsidR="00C8388E" w:rsidRPr="00BB4C2C">
        <w:t xml:space="preserve">Två beräkningsmodeller beskrivs kort av Reynold i </w:t>
      </w:r>
      <w:r w:rsidR="00C8388E" w:rsidRPr="00BB4C2C">
        <w:rPr>
          <w:i/>
        </w:rPr>
        <w:t xml:space="preserve">Steering Behaviors For Autonomous Characters </w:t>
      </w:r>
      <w:r w:rsidR="00C8388E" w:rsidRPr="00BB4C2C">
        <w:rPr>
          <w:i/>
        </w:rPr>
        <w:fldChar w:fldCharType="begin" w:fldLock="1"/>
      </w:r>
      <w:r w:rsidR="00AF7CCC">
        <w:rPr>
          <w:i/>
        </w:rP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00C8388E" w:rsidRPr="00BB4C2C">
        <w:rPr>
          <w:i/>
        </w:rPr>
        <w:fldChar w:fldCharType="separate"/>
      </w:r>
      <w:r w:rsidR="00C8388E" w:rsidRPr="00BB4C2C">
        <w:rPr>
          <w:noProof/>
        </w:rPr>
        <w:t>(1999)</w:t>
      </w:r>
      <w:r w:rsidR="00C8388E" w:rsidRPr="00BB4C2C">
        <w:rPr>
          <w:i/>
        </w:rPr>
        <w:fldChar w:fldCharType="end"/>
      </w:r>
      <w:r w:rsidR="00C8388E" w:rsidRPr="00BB4C2C">
        <w:t xml:space="preserve"> medan Buckland </w:t>
      </w:r>
      <w:r w:rsidR="0051738A">
        <w:fldChar w:fldCharType="begin" w:fldLock="1"/>
      </w:r>
      <w:r w:rsidR="00B1262A">
        <w:instrText>ADDIN CSL_CITATION { "citationItems" : [ { "id" : "ITEM-1", "itemData" : { "ISBN" : "1556220782", "author" : [ { "dropping-particle" : "", "family" : "Buckland", "given" : "Mat", "non-dropping-particle" : "", "parse-names" : false, "suffix" : "" } ], "id" : "ITEM-1", "issued" : { "date-parts" : [ [ "2004", "7", "1" ] ] }, "publisher" : "Wordware Publishing Inc.", "title" : "Ai Game Programming by Example", "type" : "book" }, "uris" : [ "http://www.mendeley.com/documents/?uuid=1ec29142-2825-4ad8-9ae9-b54f8c36fed8" ] } ], "mendeley" : { "formattedCitation" : "(Buckland, 2004)", "manualFormatting" : "(2004)", "plainTextFormattedCitation" : "(Buckland, 2004)", "previouslyFormattedCitation" : "(Buckland, 2004)" }, "properties" : { "noteIndex" : 0 }, "schema" : "https://github.com/citation-style-language/schema/raw/master/csl-citation.json" }</w:instrText>
      </w:r>
      <w:r w:rsidR="0051738A">
        <w:fldChar w:fldCharType="separate"/>
      </w:r>
      <w:r w:rsidR="0051738A" w:rsidRPr="0051738A">
        <w:rPr>
          <w:noProof/>
        </w:rPr>
        <w:t>(2004)</w:t>
      </w:r>
      <w:r w:rsidR="0051738A">
        <w:fldChar w:fldCharType="end"/>
      </w:r>
      <w:r w:rsidR="00C8388E" w:rsidRPr="00BB4C2C">
        <w:t xml:space="preserve"> går in på en mer detaljerad nivå när han beskriver dem.</w:t>
      </w:r>
    </w:p>
    <w:p w14:paraId="18272E19" w14:textId="42E22390" w:rsidR="00643414" w:rsidRPr="00BB4C2C" w:rsidRDefault="00643414" w:rsidP="00643414">
      <w:pPr>
        <w:pStyle w:val="Rubrik3"/>
      </w:pPr>
      <w:bookmarkStart w:id="35" w:name="_Toc414568899"/>
      <w:r w:rsidRPr="00BB4C2C">
        <w:t>Viktad trunkerad summa</w:t>
      </w:r>
      <w:bookmarkEnd w:id="35"/>
    </w:p>
    <w:p w14:paraId="03E67F9A" w14:textId="5A54CCE4" w:rsidR="00321BDB" w:rsidRDefault="004F4214" w:rsidP="00134F66">
      <w:r>
        <w:rPr>
          <w:noProof/>
        </w:rPr>
        <mc:AlternateContent>
          <mc:Choice Requires="wps">
            <w:drawing>
              <wp:anchor distT="45720" distB="45720" distL="114300" distR="114300" simplePos="0" relativeHeight="251707392" behindDoc="0" locked="0" layoutInCell="1" allowOverlap="1" wp14:anchorId="0BA0662D" wp14:editId="04FCA281">
                <wp:simplePos x="0" y="0"/>
                <wp:positionH relativeFrom="column">
                  <wp:posOffset>0</wp:posOffset>
                </wp:positionH>
                <wp:positionV relativeFrom="paragraph">
                  <wp:posOffset>1455420</wp:posOffset>
                </wp:positionV>
                <wp:extent cx="5695950" cy="1404620"/>
                <wp:effectExtent l="0" t="0" r="19050" b="19685"/>
                <wp:wrapTopAndBottom/>
                <wp:docPr id="13"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28885796" w14:textId="77777777" w:rsidR="00CF1B5E" w:rsidRDefault="00CF1B5E" w:rsidP="0064361A">
                            <w:pPr>
                              <w:pStyle w:val="Kod"/>
                            </w:pPr>
                            <w:r>
                              <w:t>vector2D function weightedTruncatedSum()</w:t>
                            </w:r>
                          </w:p>
                          <w:p w14:paraId="1194D0FD" w14:textId="77777777" w:rsidR="00CF1B5E" w:rsidRDefault="00CF1B5E" w:rsidP="0064361A">
                            <w:pPr>
                              <w:pStyle w:val="Kod"/>
                            </w:pPr>
                            <w:r>
                              <w:t>{</w:t>
                            </w:r>
                          </w:p>
                          <w:p w14:paraId="152235EE" w14:textId="77777777" w:rsidR="00CF1B5E" w:rsidRDefault="00CF1B5E" w:rsidP="0064361A">
                            <w:pPr>
                              <w:pStyle w:val="Kod"/>
                            </w:pPr>
                            <w:r>
                              <w:tab/>
                              <w:t>var force;</w:t>
                            </w:r>
                          </w:p>
                          <w:p w14:paraId="5C7BB1E4" w14:textId="77777777" w:rsidR="00CF1B5E" w:rsidRDefault="00CF1B5E" w:rsidP="0064361A">
                            <w:pPr>
                              <w:pStyle w:val="Kod"/>
                            </w:pPr>
                            <w:r>
                              <w:tab/>
                              <w:t>foreach(behavior in behaviors)</w:t>
                            </w:r>
                          </w:p>
                          <w:p w14:paraId="10646E25" w14:textId="77777777" w:rsidR="00CF1B5E" w:rsidRDefault="00CF1B5E" w:rsidP="0064361A">
                            <w:pPr>
                              <w:pStyle w:val="Kod"/>
                            </w:pPr>
                            <w:r>
                              <w:tab/>
                              <w:t>{</w:t>
                            </w:r>
                          </w:p>
                          <w:p w14:paraId="77E22DA5" w14:textId="77777777" w:rsidR="00CF1B5E" w:rsidRDefault="00CF1B5E" w:rsidP="0064361A">
                            <w:pPr>
                              <w:pStyle w:val="Kod"/>
                            </w:pPr>
                            <w:r>
                              <w:tab/>
                            </w:r>
                            <w:r>
                              <w:tab/>
                              <w:t>force += behavior.force * behavior.weight;</w:t>
                            </w:r>
                          </w:p>
                          <w:p w14:paraId="3AFE1997" w14:textId="77777777" w:rsidR="00CF1B5E" w:rsidRDefault="00CF1B5E" w:rsidP="0064361A">
                            <w:pPr>
                              <w:pStyle w:val="Kod"/>
                            </w:pPr>
                            <w:r>
                              <w:tab/>
                              <w:t>}</w:t>
                            </w:r>
                          </w:p>
                          <w:p w14:paraId="41287911" w14:textId="77777777" w:rsidR="00CF1B5E" w:rsidRDefault="00CF1B5E" w:rsidP="0064361A">
                            <w:pPr>
                              <w:pStyle w:val="Kod"/>
                            </w:pPr>
                            <w:r>
                              <w:tab/>
                            </w:r>
                          </w:p>
                          <w:p w14:paraId="48B95864" w14:textId="77777777" w:rsidR="00CF1B5E" w:rsidRDefault="00CF1B5E" w:rsidP="0064361A">
                            <w:pPr>
                              <w:pStyle w:val="Kod"/>
                            </w:pPr>
                            <w:r>
                              <w:tab/>
                              <w:t>force.truncate(agentMaxForce);</w:t>
                            </w:r>
                          </w:p>
                          <w:p w14:paraId="0980DEA8" w14:textId="77777777" w:rsidR="00CF1B5E" w:rsidRDefault="00CF1B5E" w:rsidP="0064361A">
                            <w:pPr>
                              <w:pStyle w:val="Kod"/>
                            </w:pPr>
                            <w:r>
                              <w:tab/>
                              <w:t>return force;</w:t>
                            </w:r>
                          </w:p>
                          <w:p w14:paraId="22EC8FCA" w14:textId="2FEA7CD8" w:rsidR="00CF1B5E" w:rsidRDefault="00CF1B5E" w:rsidP="0064361A">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BA0662D" id="_x0000_s1035" type="#_x0000_t202" style="position:absolute;left:0;text-align:left;margin-left:0;margin-top:114.6pt;width:448.5pt;height:110.6pt;z-index:251707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">
                <v:textbox style="mso-fit-shape-to-text:t">
                  <w:txbxContent>
                    <w:p w14:paraId="28885796" w14:textId="77777777" w:rsidR="00CF1B5E" w:rsidRDefault="00CF1B5E" w:rsidP="0064361A">
                      <w:pPr>
                        <w:pStyle w:val="Kod"/>
                      </w:pPr>
                      <w:r>
                        <w:t>vector2D function weightedTruncatedSum()</w:t>
                      </w:r>
                    </w:p>
                    <w:p w14:paraId="1194D0FD" w14:textId="77777777" w:rsidR="00CF1B5E" w:rsidRDefault="00CF1B5E" w:rsidP="0064361A">
                      <w:pPr>
                        <w:pStyle w:val="Kod"/>
                      </w:pPr>
                      <w:r>
                        <w:t>{</w:t>
                      </w:r>
                    </w:p>
                    <w:p w14:paraId="152235EE" w14:textId="77777777" w:rsidR="00CF1B5E" w:rsidRDefault="00CF1B5E" w:rsidP="0064361A">
                      <w:pPr>
                        <w:pStyle w:val="Kod"/>
                      </w:pPr>
                      <w:r>
                        <w:tab/>
                        <w:t>var force;</w:t>
                      </w:r>
                    </w:p>
                    <w:p w14:paraId="5C7BB1E4" w14:textId="77777777" w:rsidR="00CF1B5E" w:rsidRDefault="00CF1B5E" w:rsidP="0064361A">
                      <w:pPr>
                        <w:pStyle w:val="Kod"/>
                      </w:pPr>
                      <w:r>
                        <w:tab/>
                        <w:t>foreach(behavior in behaviors)</w:t>
                      </w:r>
                    </w:p>
                    <w:p w14:paraId="10646E25" w14:textId="77777777" w:rsidR="00CF1B5E" w:rsidRDefault="00CF1B5E" w:rsidP="0064361A">
                      <w:pPr>
                        <w:pStyle w:val="Kod"/>
                      </w:pPr>
                      <w:r>
                        <w:tab/>
                        <w:t>{</w:t>
                      </w:r>
                    </w:p>
                    <w:p w14:paraId="77E22DA5" w14:textId="77777777" w:rsidR="00CF1B5E" w:rsidRDefault="00CF1B5E" w:rsidP="0064361A">
                      <w:pPr>
                        <w:pStyle w:val="Kod"/>
                      </w:pPr>
                      <w:r>
                        <w:tab/>
                      </w:r>
                      <w:r>
                        <w:tab/>
                        <w:t>force += behavior.force * behavior.weight;</w:t>
                      </w:r>
                    </w:p>
                    <w:p w14:paraId="3AFE1997" w14:textId="77777777" w:rsidR="00CF1B5E" w:rsidRDefault="00CF1B5E" w:rsidP="0064361A">
                      <w:pPr>
                        <w:pStyle w:val="Kod"/>
                      </w:pPr>
                      <w:r>
                        <w:tab/>
                        <w:t>}</w:t>
                      </w:r>
                    </w:p>
                    <w:p w14:paraId="41287911" w14:textId="77777777" w:rsidR="00CF1B5E" w:rsidRDefault="00CF1B5E" w:rsidP="0064361A">
                      <w:pPr>
                        <w:pStyle w:val="Kod"/>
                      </w:pPr>
                      <w:r>
                        <w:tab/>
                      </w:r>
                    </w:p>
                    <w:p w14:paraId="48B95864" w14:textId="77777777" w:rsidR="00CF1B5E" w:rsidRDefault="00CF1B5E" w:rsidP="0064361A">
                      <w:pPr>
                        <w:pStyle w:val="Kod"/>
                      </w:pPr>
                      <w:r>
                        <w:tab/>
                        <w:t>force.truncate(agentMaxForce);</w:t>
                      </w:r>
                    </w:p>
                    <w:p w14:paraId="0980DEA8" w14:textId="77777777" w:rsidR="00CF1B5E" w:rsidRDefault="00CF1B5E" w:rsidP="0064361A">
                      <w:pPr>
                        <w:pStyle w:val="Kod"/>
                      </w:pPr>
                      <w:r>
                        <w:tab/>
                        <w:t>return force;</w:t>
                      </w:r>
                    </w:p>
                    <w:p w14:paraId="22EC8FCA" w14:textId="2FEA7CD8" w:rsidR="00CF1B5E" w:rsidRDefault="00CF1B5E" w:rsidP="0064361A">
                      <w:pPr>
                        <w:pStyle w:val="Kod"/>
                      </w:pPr>
                      <w:r>
                        <w:t>}</w:t>
                      </w:r>
                    </w:p>
                  </w:txbxContent>
                </v:textbox>
                <w10:wrap type="topAndBottom"/>
              </v:shape>
            </w:pict>
          </mc:Fallback>
        </mc:AlternateContent>
      </w:r>
      <w:r w:rsidR="000D4504" w:rsidRPr="00BB4C2C">
        <w:t xml:space="preserve">Det enklaste sättet att kombinera styrbeteenden är genom att multiplicera varje styrbeteende med en vikt </w:t>
      </w:r>
      <w:r w:rsidR="00B47953" w:rsidRPr="00BB4C2C">
        <w:t xml:space="preserve">för att sedan trunkera resultatet med maxkraften hos agenten. </w:t>
      </w:r>
      <w:r w:rsidR="00D30427" w:rsidRPr="00BB4C2C">
        <w:t>Med denna beräkningsmodell medföljer dock några nackdelar</w:t>
      </w:r>
      <w:r w:rsidR="0051738A">
        <w:t xml:space="preserve"> </w:t>
      </w:r>
      <w:r w:rsidR="0051738A">
        <w:fldChar w:fldCharType="begin" w:fldLock="1"/>
      </w:r>
      <w:r w:rsidR="00B1262A">
        <w:instrText>ADDIN CSL_CITATION { "citationItems" : [ { "id" : "ITEM-1", "itemData" : { "ISBN" : "1556220782", "author" : [ { "dropping-particle" : "", "family" : "Buckland", "given" : "Mat", "non-dropping-particle" : "", "parse-names" : false, "suffix" : "" } ], "id" : "ITEM-1", "issued" : { "date-parts" : [ [ "2004", "7", "1" ] ] }, "publisher" : "Wordware Publishing Inc.", "title" : "Ai Game Programming by Example", "type" : "book" }, "uris" : [ "http://www.mendeley.com/documents/?uuid=1ec29142-2825-4ad8-9ae9-b54f8c36fed8" ] } ], "mendeley" : { "formattedCitation" : "(Buckland, 2004)", "plainTextFormattedCitation" : "(Buckland, 2004)", "previouslyFormattedCitation" : "(Buckland, 2004)" }, "properties" : { "noteIndex" : 0 }, "schema" : "https://github.com/citation-style-language/schema/raw/master/csl-citation.json" }</w:instrText>
      </w:r>
      <w:r w:rsidR="0051738A">
        <w:fldChar w:fldCharType="separate"/>
      </w:r>
      <w:r w:rsidR="0051738A" w:rsidRPr="0051738A">
        <w:rPr>
          <w:noProof/>
        </w:rPr>
        <w:t>(Buckland, 2004)</w:t>
      </w:r>
      <w:r w:rsidR="0051738A">
        <w:fldChar w:fldCharType="end"/>
      </w:r>
      <w:r w:rsidR="00D30427" w:rsidRPr="00BB4C2C">
        <w:t xml:space="preserve">. </w:t>
      </w:r>
      <w:r w:rsidR="002B29DD">
        <w:t>Ett</w:t>
      </w:r>
      <w:r w:rsidR="007A0462" w:rsidRPr="00BB4C2C">
        <w:t xml:space="preserve"> </w:t>
      </w:r>
      <w:r w:rsidR="002B29DD">
        <w:t xml:space="preserve">problem </w:t>
      </w:r>
      <w:r w:rsidR="007A0462" w:rsidRPr="00BB4C2C">
        <w:t>är att varje aktivt styrbeteenden beräknas varje tidssteg, så är den väldigt ineffektiv att utföra.</w:t>
      </w:r>
      <w:r w:rsidR="007974C3" w:rsidRPr="00BB4C2C">
        <w:t xml:space="preserve"> En annan nackdel är att det inte är trivialt att tilldela vikterna</w:t>
      </w:r>
      <w:r w:rsidR="006953D1">
        <w:t xml:space="preserve"> till alla aktiva styrbeteenden och trots det faktum att vikterna justeras kan det hända att en del beteenden </w:t>
      </w:r>
      <w:r w:rsidR="006B2AD7">
        <w:t>stängs ute</w:t>
      </w:r>
      <w:r w:rsidR="00827FD2">
        <w:t xml:space="preserve"> på grund av den trunkering av styrkraften som görs</w:t>
      </w:r>
      <w:r w:rsidR="006953D1">
        <w:t>.</w:t>
      </w:r>
    </w:p>
    <w:p w14:paraId="114A1804" w14:textId="426886B3" w:rsidR="00F12297" w:rsidRPr="00BB4C2C" w:rsidRDefault="00134F66" w:rsidP="0064361A">
      <w:pPr>
        <w:pStyle w:val="Pseudokod"/>
      </w:pPr>
      <w:r w:rsidRPr="00BB4C2C">
        <w:t xml:space="preserve"> </w:t>
      </w:r>
      <w:r w:rsidR="0064361A">
        <w:t>Pseudokod för att beräkna en agents totala styrkraft med viktad trunkerad summa.</w:t>
      </w:r>
    </w:p>
    <w:p w14:paraId="4D11CE04" w14:textId="5F7AD5C7" w:rsidR="006B2AD7" w:rsidRDefault="00643414" w:rsidP="006B2AD7">
      <w:pPr>
        <w:pStyle w:val="Rubrik3"/>
      </w:pPr>
      <w:bookmarkStart w:id="36" w:name="_Toc414568900"/>
      <w:r w:rsidRPr="00BB4C2C">
        <w:t>Viktad trunkerad summa med prioritering</w:t>
      </w:r>
      <w:bookmarkEnd w:id="36"/>
    </w:p>
    <w:p w14:paraId="47AFE9BE" w14:textId="0AB8FD3A" w:rsidR="00640D45" w:rsidRPr="00BB4C2C" w:rsidRDefault="006B2AD7" w:rsidP="00640D45">
      <w:r>
        <w:t xml:space="preserve">Craig Reynolds </w:t>
      </w:r>
      <w:r>
        <w:fldChar w:fldCharType="begin" w:fldLock="1"/>
      </w:r>
      <w: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fldChar w:fldCharType="separate"/>
      </w:r>
      <w:r>
        <w:rPr>
          <w:noProof/>
        </w:rPr>
        <w:t>(</w:t>
      </w:r>
      <w:r w:rsidRPr="006B2AD7">
        <w:rPr>
          <w:noProof/>
        </w:rPr>
        <w:t>1999)</w:t>
      </w:r>
      <w:r>
        <w:fldChar w:fldCharType="end"/>
      </w:r>
      <w:r>
        <w:t xml:space="preserve"> tog fram denna modell för att adressera problemet att beteenden stänger ute varandra. B</w:t>
      </w:r>
      <w:r w:rsidR="0088505C" w:rsidRPr="00BB4C2C">
        <w:t>eräkningsmodell är väldigt lik den förra modellen, men den har två egenskaper som skiljer dem åt.</w:t>
      </w:r>
      <w:r w:rsidR="001C4AB9" w:rsidRPr="00BB4C2C">
        <w:t xml:space="preserve"> Den första egenskapen är att varje styrbeteende har en prioritet som bestämmer hur viktig den är</w:t>
      </w:r>
      <w:r w:rsidR="00ED4CC3" w:rsidRPr="00BB4C2C">
        <w:t>. Ett styrbeteende med en hög prioritering kommer att uppdateras före de som har låg prioritering</w:t>
      </w:r>
      <w:r w:rsidR="001C4AB9" w:rsidRPr="00BB4C2C">
        <w:t>. Exempelvis kan det vara viktigare att uppdatera att uppdatera separationsbeteendet, istället för sökbeteendet, hos en grupp agenter som inte ska kollidera med varandra.</w:t>
      </w:r>
    </w:p>
    <w:p w14:paraId="5F61941C" w14:textId="5A000528" w:rsidR="00134F66" w:rsidRDefault="0064361A" w:rsidP="00134F66">
      <w:r>
        <w:rPr>
          <w:noProof/>
        </w:rPr>
        <w:lastRenderedPageBreak/>
        <mc:AlternateContent>
          <mc:Choice Requires="wps">
            <w:drawing>
              <wp:anchor distT="45720" distB="45720" distL="114300" distR="114300" simplePos="0" relativeHeight="251756544" behindDoc="0" locked="0" layoutInCell="1" allowOverlap="1" wp14:anchorId="30FA009B" wp14:editId="62B8E19B">
                <wp:simplePos x="0" y="0"/>
                <wp:positionH relativeFrom="column">
                  <wp:posOffset>0</wp:posOffset>
                </wp:positionH>
                <wp:positionV relativeFrom="paragraph">
                  <wp:posOffset>915670</wp:posOffset>
                </wp:positionV>
                <wp:extent cx="5695950" cy="1404620"/>
                <wp:effectExtent l="0" t="0" r="19050" b="25400"/>
                <wp:wrapTopAndBottom/>
                <wp:docPr id="1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606B48E9" w14:textId="77777777" w:rsidR="00CF1B5E" w:rsidRDefault="00CF1B5E" w:rsidP="0064361A">
                            <w:pPr>
                              <w:pStyle w:val="Kod"/>
                            </w:pPr>
                            <w:r>
                              <w:t>vector2D function weightedTruncatedSumWithPriority()</w:t>
                            </w:r>
                          </w:p>
                          <w:p w14:paraId="0ED90284" w14:textId="77777777" w:rsidR="00CF1B5E" w:rsidRDefault="00CF1B5E" w:rsidP="0064361A">
                            <w:pPr>
                              <w:pStyle w:val="Kod"/>
                            </w:pPr>
                            <w:r>
                              <w:t>{</w:t>
                            </w:r>
                            <w:r>
                              <w:tab/>
                            </w:r>
                          </w:p>
                          <w:p w14:paraId="36423CB3" w14:textId="77777777" w:rsidR="00CF1B5E" w:rsidRDefault="00CF1B5E" w:rsidP="0064361A">
                            <w:pPr>
                              <w:pStyle w:val="Kod"/>
                            </w:pPr>
                            <w:r>
                              <w:tab/>
                              <w:t>var force;</w:t>
                            </w:r>
                          </w:p>
                          <w:p w14:paraId="261F6217" w14:textId="77777777" w:rsidR="00CF1B5E" w:rsidRDefault="00CF1B5E" w:rsidP="0064361A">
                            <w:pPr>
                              <w:pStyle w:val="Kod"/>
                            </w:pPr>
                            <w:r>
                              <w:tab/>
                              <w:t>foreach(behavior in behaviorsPriorityQueue)</w:t>
                            </w:r>
                          </w:p>
                          <w:p w14:paraId="1D02D5A3" w14:textId="77777777" w:rsidR="00CF1B5E" w:rsidRDefault="00CF1B5E" w:rsidP="0064361A">
                            <w:pPr>
                              <w:pStyle w:val="Kod"/>
                            </w:pPr>
                            <w:r>
                              <w:tab/>
                              <w:t>{</w:t>
                            </w:r>
                          </w:p>
                          <w:p w14:paraId="10CA9A6C" w14:textId="77777777" w:rsidR="00CF1B5E" w:rsidRDefault="00CF1B5E" w:rsidP="0064361A">
                            <w:pPr>
                              <w:pStyle w:val="Kod"/>
                            </w:pPr>
                            <w:r>
                              <w:tab/>
                            </w:r>
                            <w:r>
                              <w:tab/>
                              <w:t>var forceSoFar = force.magnitude;</w:t>
                            </w:r>
                          </w:p>
                          <w:p w14:paraId="4792CA4C" w14:textId="77777777" w:rsidR="00CF1B5E" w:rsidRDefault="00CF1B5E" w:rsidP="0064361A">
                            <w:pPr>
                              <w:pStyle w:val="Kod"/>
                            </w:pPr>
                            <w:r>
                              <w:tab/>
                            </w:r>
                            <w:r>
                              <w:tab/>
                              <w:t>var forceRemaining = agentMaxForce - forceSoFar;</w:t>
                            </w:r>
                          </w:p>
                          <w:p w14:paraId="65678DC3" w14:textId="77777777" w:rsidR="00CF1B5E" w:rsidRDefault="00CF1B5E" w:rsidP="0064361A">
                            <w:pPr>
                              <w:pStyle w:val="Kod"/>
                            </w:pPr>
                            <w:r>
                              <w:tab/>
                            </w:r>
                            <w:r>
                              <w:tab/>
                            </w:r>
                          </w:p>
                          <w:p w14:paraId="50B66EF8" w14:textId="77777777" w:rsidR="00CF1B5E" w:rsidRDefault="00CF1B5E" w:rsidP="0064361A">
                            <w:pPr>
                              <w:pStyle w:val="Kod"/>
                            </w:pPr>
                            <w:r>
                              <w:tab/>
                            </w:r>
                            <w:r>
                              <w:tab/>
                              <w:t>if(forceRemaining &lt;= 0)</w:t>
                            </w:r>
                          </w:p>
                          <w:p w14:paraId="01CC06F9" w14:textId="77777777" w:rsidR="00CF1B5E" w:rsidRDefault="00CF1B5E" w:rsidP="0064361A">
                            <w:pPr>
                              <w:pStyle w:val="Kod"/>
                            </w:pPr>
                            <w:r>
                              <w:tab/>
                            </w:r>
                            <w:r>
                              <w:tab/>
                              <w:t>{</w:t>
                            </w:r>
                          </w:p>
                          <w:p w14:paraId="0B3440FF" w14:textId="77777777" w:rsidR="00CF1B5E" w:rsidRDefault="00CF1B5E" w:rsidP="0064361A">
                            <w:pPr>
                              <w:pStyle w:val="Kod"/>
                            </w:pPr>
                            <w:r>
                              <w:tab/>
                            </w:r>
                            <w:r>
                              <w:tab/>
                            </w:r>
                            <w:r>
                              <w:tab/>
                              <w:t>break;</w:t>
                            </w:r>
                          </w:p>
                          <w:p w14:paraId="6EAE3580" w14:textId="77777777" w:rsidR="00CF1B5E" w:rsidRDefault="00CF1B5E" w:rsidP="0064361A">
                            <w:pPr>
                              <w:pStyle w:val="Kod"/>
                            </w:pPr>
                            <w:r>
                              <w:tab/>
                            </w:r>
                            <w:r>
                              <w:tab/>
                              <w:t>}</w:t>
                            </w:r>
                          </w:p>
                          <w:p w14:paraId="2C476F8B" w14:textId="77777777" w:rsidR="00CF1B5E" w:rsidRDefault="00CF1B5E" w:rsidP="0064361A">
                            <w:pPr>
                              <w:pStyle w:val="Kod"/>
                            </w:pPr>
                            <w:r>
                              <w:tab/>
                            </w:r>
                            <w:r>
                              <w:tab/>
                            </w:r>
                          </w:p>
                          <w:p w14:paraId="4B8F0262" w14:textId="77777777" w:rsidR="00CF1B5E" w:rsidRDefault="00CF1B5E" w:rsidP="0064361A">
                            <w:pPr>
                              <w:pStyle w:val="Kod"/>
                            </w:pPr>
                            <w:r>
                              <w:tab/>
                            </w:r>
                            <w:r>
                              <w:tab/>
                              <w:t>var forceToAdd = behavior.force * behavior.weight;</w:t>
                            </w:r>
                          </w:p>
                          <w:p w14:paraId="485B501A" w14:textId="77777777" w:rsidR="00CF1B5E" w:rsidRDefault="00CF1B5E" w:rsidP="0064361A">
                            <w:pPr>
                              <w:pStyle w:val="Kod"/>
                            </w:pPr>
                            <w:r>
                              <w:tab/>
                            </w:r>
                            <w:r>
                              <w:tab/>
                            </w:r>
                          </w:p>
                          <w:p w14:paraId="721CE1DD" w14:textId="77777777" w:rsidR="00CF1B5E" w:rsidRDefault="00CF1B5E" w:rsidP="0064361A">
                            <w:pPr>
                              <w:pStyle w:val="Kod"/>
                            </w:pPr>
                            <w:r>
                              <w:tab/>
                            </w:r>
                            <w:r>
                              <w:tab/>
                              <w:t>if(forceToAdd.magnitude &lt; forceRemaining)</w:t>
                            </w:r>
                          </w:p>
                          <w:p w14:paraId="5911D51E" w14:textId="77777777" w:rsidR="00CF1B5E" w:rsidRDefault="00CF1B5E" w:rsidP="0064361A">
                            <w:pPr>
                              <w:pStyle w:val="Kod"/>
                            </w:pPr>
                            <w:r>
                              <w:tab/>
                            </w:r>
                            <w:r>
                              <w:tab/>
                              <w:t>{</w:t>
                            </w:r>
                          </w:p>
                          <w:p w14:paraId="1C29C73A" w14:textId="77777777" w:rsidR="00CF1B5E" w:rsidRDefault="00CF1B5E" w:rsidP="0064361A">
                            <w:pPr>
                              <w:pStyle w:val="Kod"/>
                            </w:pPr>
                            <w:r>
                              <w:tab/>
                            </w:r>
                            <w:r>
                              <w:tab/>
                            </w:r>
                            <w:r>
                              <w:tab/>
                              <w:t>force += forceToAdd;</w:t>
                            </w:r>
                          </w:p>
                          <w:p w14:paraId="09CCC20F" w14:textId="77777777" w:rsidR="00CF1B5E" w:rsidRDefault="00CF1B5E" w:rsidP="0064361A">
                            <w:pPr>
                              <w:pStyle w:val="Kod"/>
                            </w:pPr>
                            <w:r>
                              <w:tab/>
                            </w:r>
                            <w:r>
                              <w:tab/>
                              <w:t>}</w:t>
                            </w:r>
                          </w:p>
                          <w:p w14:paraId="0F3D5F97" w14:textId="77777777" w:rsidR="00CF1B5E" w:rsidRDefault="00CF1B5E" w:rsidP="0064361A">
                            <w:pPr>
                              <w:pStyle w:val="Kod"/>
                            </w:pPr>
                            <w:r>
                              <w:tab/>
                            </w:r>
                            <w:r>
                              <w:tab/>
                              <w:t>else</w:t>
                            </w:r>
                          </w:p>
                          <w:p w14:paraId="4088E8CA" w14:textId="77777777" w:rsidR="00CF1B5E" w:rsidRDefault="00CF1B5E" w:rsidP="0064361A">
                            <w:pPr>
                              <w:pStyle w:val="Kod"/>
                            </w:pPr>
                            <w:r>
                              <w:tab/>
                            </w:r>
                            <w:r>
                              <w:tab/>
                              <w:t>{</w:t>
                            </w:r>
                          </w:p>
                          <w:p w14:paraId="5F576B6B" w14:textId="77777777" w:rsidR="00CF1B5E" w:rsidRDefault="00CF1B5E" w:rsidP="0064361A">
                            <w:pPr>
                              <w:pStyle w:val="Kod"/>
                            </w:pPr>
                            <w:r>
                              <w:tab/>
                            </w:r>
                            <w:r>
                              <w:tab/>
                            </w:r>
                            <w:r>
                              <w:tab/>
                              <w:t>force += forceToAdd.normalize * forceRemaining;</w:t>
                            </w:r>
                          </w:p>
                          <w:p w14:paraId="37C0C023" w14:textId="77777777" w:rsidR="00CF1B5E" w:rsidRDefault="00CF1B5E" w:rsidP="0064361A">
                            <w:pPr>
                              <w:pStyle w:val="Kod"/>
                            </w:pPr>
                            <w:r>
                              <w:tab/>
                            </w:r>
                            <w:r>
                              <w:tab/>
                              <w:t>}</w:t>
                            </w:r>
                          </w:p>
                          <w:p w14:paraId="7897D780" w14:textId="77777777" w:rsidR="00CF1B5E" w:rsidRDefault="00CF1B5E" w:rsidP="0064361A">
                            <w:pPr>
                              <w:pStyle w:val="Kod"/>
                            </w:pPr>
                            <w:r>
                              <w:tab/>
                              <w:t>}</w:t>
                            </w:r>
                          </w:p>
                          <w:p w14:paraId="74335311" w14:textId="77777777" w:rsidR="00CF1B5E" w:rsidRDefault="00CF1B5E" w:rsidP="0064361A">
                            <w:pPr>
                              <w:pStyle w:val="Kod"/>
                            </w:pPr>
                            <w:r>
                              <w:tab/>
                            </w:r>
                          </w:p>
                          <w:p w14:paraId="70069FE5" w14:textId="77777777" w:rsidR="00CF1B5E" w:rsidRDefault="00CF1B5E" w:rsidP="0064361A">
                            <w:pPr>
                              <w:pStyle w:val="Kod"/>
                            </w:pPr>
                            <w:r>
                              <w:tab/>
                              <w:t>return force;</w:t>
                            </w:r>
                          </w:p>
                          <w:p w14:paraId="3D459D1E" w14:textId="4931039C" w:rsidR="00CF1B5E" w:rsidRDefault="00CF1B5E" w:rsidP="0064361A">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FA009B" id="_x0000_s1036" type="#_x0000_t202" style="position:absolute;left:0;text-align:left;margin-left:0;margin-top:72.1pt;width:448.5pt;height:110.6pt;z-index:2517565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">
                <v:textbox style="mso-fit-shape-to-text:t">
                  <w:txbxContent>
                    <w:p w14:paraId="606B48E9" w14:textId="77777777" w:rsidR="00CF1B5E" w:rsidRDefault="00CF1B5E" w:rsidP="0064361A">
                      <w:pPr>
                        <w:pStyle w:val="Kod"/>
                      </w:pPr>
                      <w:r>
                        <w:t>vector2D function weightedTruncatedSumWithPriority()</w:t>
                      </w:r>
                    </w:p>
                    <w:p w14:paraId="0ED90284" w14:textId="77777777" w:rsidR="00CF1B5E" w:rsidRDefault="00CF1B5E" w:rsidP="0064361A">
                      <w:pPr>
                        <w:pStyle w:val="Kod"/>
                      </w:pPr>
                      <w:r>
                        <w:t>{</w:t>
                      </w:r>
                      <w:r>
                        <w:tab/>
                      </w:r>
                    </w:p>
                    <w:p w14:paraId="36423CB3" w14:textId="77777777" w:rsidR="00CF1B5E" w:rsidRDefault="00CF1B5E" w:rsidP="0064361A">
                      <w:pPr>
                        <w:pStyle w:val="Kod"/>
                      </w:pPr>
                      <w:r>
                        <w:tab/>
                        <w:t>var force;</w:t>
                      </w:r>
                    </w:p>
                    <w:p w14:paraId="261F6217" w14:textId="77777777" w:rsidR="00CF1B5E" w:rsidRDefault="00CF1B5E" w:rsidP="0064361A">
                      <w:pPr>
                        <w:pStyle w:val="Kod"/>
                      </w:pPr>
                      <w:r>
                        <w:tab/>
                        <w:t>foreach(behavior in behaviorsPriorityQueue)</w:t>
                      </w:r>
                    </w:p>
                    <w:p w14:paraId="1D02D5A3" w14:textId="77777777" w:rsidR="00CF1B5E" w:rsidRDefault="00CF1B5E" w:rsidP="0064361A">
                      <w:pPr>
                        <w:pStyle w:val="Kod"/>
                      </w:pPr>
                      <w:r>
                        <w:tab/>
                        <w:t>{</w:t>
                      </w:r>
                    </w:p>
                    <w:p w14:paraId="10CA9A6C" w14:textId="77777777" w:rsidR="00CF1B5E" w:rsidRDefault="00CF1B5E" w:rsidP="0064361A">
                      <w:pPr>
                        <w:pStyle w:val="Kod"/>
                      </w:pPr>
                      <w:r>
                        <w:tab/>
                      </w:r>
                      <w:r>
                        <w:tab/>
                        <w:t>var forceSoFar = force.magnitude;</w:t>
                      </w:r>
                    </w:p>
                    <w:p w14:paraId="4792CA4C" w14:textId="77777777" w:rsidR="00CF1B5E" w:rsidRDefault="00CF1B5E" w:rsidP="0064361A">
                      <w:pPr>
                        <w:pStyle w:val="Kod"/>
                      </w:pPr>
                      <w:r>
                        <w:tab/>
                      </w:r>
                      <w:r>
                        <w:tab/>
                        <w:t>var forceRemaining = agentMaxForce - forceSoFar;</w:t>
                      </w:r>
                    </w:p>
                    <w:p w14:paraId="65678DC3" w14:textId="77777777" w:rsidR="00CF1B5E" w:rsidRDefault="00CF1B5E" w:rsidP="0064361A">
                      <w:pPr>
                        <w:pStyle w:val="Kod"/>
                      </w:pPr>
                      <w:r>
                        <w:tab/>
                      </w:r>
                      <w:r>
                        <w:tab/>
                      </w:r>
                    </w:p>
                    <w:p w14:paraId="50B66EF8" w14:textId="77777777" w:rsidR="00CF1B5E" w:rsidRDefault="00CF1B5E" w:rsidP="0064361A">
                      <w:pPr>
                        <w:pStyle w:val="Kod"/>
                      </w:pPr>
                      <w:r>
                        <w:tab/>
                      </w:r>
                      <w:r>
                        <w:tab/>
                        <w:t>if(forceRemaining &lt;= 0)</w:t>
                      </w:r>
                    </w:p>
                    <w:p w14:paraId="01CC06F9" w14:textId="77777777" w:rsidR="00CF1B5E" w:rsidRDefault="00CF1B5E" w:rsidP="0064361A">
                      <w:pPr>
                        <w:pStyle w:val="Kod"/>
                      </w:pPr>
                      <w:r>
                        <w:tab/>
                      </w:r>
                      <w:r>
                        <w:tab/>
                        <w:t>{</w:t>
                      </w:r>
                    </w:p>
                    <w:p w14:paraId="0B3440FF" w14:textId="77777777" w:rsidR="00CF1B5E" w:rsidRDefault="00CF1B5E" w:rsidP="0064361A">
                      <w:pPr>
                        <w:pStyle w:val="Kod"/>
                      </w:pPr>
                      <w:r>
                        <w:tab/>
                      </w:r>
                      <w:r>
                        <w:tab/>
                      </w:r>
                      <w:r>
                        <w:tab/>
                        <w:t>break;</w:t>
                      </w:r>
                    </w:p>
                    <w:p w14:paraId="6EAE3580" w14:textId="77777777" w:rsidR="00CF1B5E" w:rsidRDefault="00CF1B5E" w:rsidP="0064361A">
                      <w:pPr>
                        <w:pStyle w:val="Kod"/>
                      </w:pPr>
                      <w:r>
                        <w:tab/>
                      </w:r>
                      <w:r>
                        <w:tab/>
                        <w:t>}</w:t>
                      </w:r>
                    </w:p>
                    <w:p w14:paraId="2C476F8B" w14:textId="77777777" w:rsidR="00CF1B5E" w:rsidRDefault="00CF1B5E" w:rsidP="0064361A">
                      <w:pPr>
                        <w:pStyle w:val="Kod"/>
                      </w:pPr>
                      <w:r>
                        <w:tab/>
                      </w:r>
                      <w:r>
                        <w:tab/>
                      </w:r>
                    </w:p>
                    <w:p w14:paraId="4B8F0262" w14:textId="77777777" w:rsidR="00CF1B5E" w:rsidRDefault="00CF1B5E" w:rsidP="0064361A">
                      <w:pPr>
                        <w:pStyle w:val="Kod"/>
                      </w:pPr>
                      <w:r>
                        <w:tab/>
                      </w:r>
                      <w:r>
                        <w:tab/>
                        <w:t>var forceToAdd = behavior.force * behavior.weight;</w:t>
                      </w:r>
                    </w:p>
                    <w:p w14:paraId="485B501A" w14:textId="77777777" w:rsidR="00CF1B5E" w:rsidRDefault="00CF1B5E" w:rsidP="0064361A">
                      <w:pPr>
                        <w:pStyle w:val="Kod"/>
                      </w:pPr>
                      <w:r>
                        <w:tab/>
                      </w:r>
                      <w:r>
                        <w:tab/>
                      </w:r>
                    </w:p>
                    <w:p w14:paraId="721CE1DD" w14:textId="77777777" w:rsidR="00CF1B5E" w:rsidRDefault="00CF1B5E" w:rsidP="0064361A">
                      <w:pPr>
                        <w:pStyle w:val="Kod"/>
                      </w:pPr>
                      <w:r>
                        <w:tab/>
                      </w:r>
                      <w:r>
                        <w:tab/>
                        <w:t>if(forceToAdd.magnitude &lt; forceRemaining)</w:t>
                      </w:r>
                    </w:p>
                    <w:p w14:paraId="5911D51E" w14:textId="77777777" w:rsidR="00CF1B5E" w:rsidRDefault="00CF1B5E" w:rsidP="0064361A">
                      <w:pPr>
                        <w:pStyle w:val="Kod"/>
                      </w:pPr>
                      <w:r>
                        <w:tab/>
                      </w:r>
                      <w:r>
                        <w:tab/>
                        <w:t>{</w:t>
                      </w:r>
                    </w:p>
                    <w:p w14:paraId="1C29C73A" w14:textId="77777777" w:rsidR="00CF1B5E" w:rsidRDefault="00CF1B5E" w:rsidP="0064361A">
                      <w:pPr>
                        <w:pStyle w:val="Kod"/>
                      </w:pPr>
                      <w:r>
                        <w:tab/>
                      </w:r>
                      <w:r>
                        <w:tab/>
                      </w:r>
                      <w:r>
                        <w:tab/>
                        <w:t>force += forceToAdd;</w:t>
                      </w:r>
                    </w:p>
                    <w:p w14:paraId="09CCC20F" w14:textId="77777777" w:rsidR="00CF1B5E" w:rsidRDefault="00CF1B5E" w:rsidP="0064361A">
                      <w:pPr>
                        <w:pStyle w:val="Kod"/>
                      </w:pPr>
                      <w:r>
                        <w:tab/>
                      </w:r>
                      <w:r>
                        <w:tab/>
                        <w:t>}</w:t>
                      </w:r>
                    </w:p>
                    <w:p w14:paraId="0F3D5F97" w14:textId="77777777" w:rsidR="00CF1B5E" w:rsidRDefault="00CF1B5E" w:rsidP="0064361A">
                      <w:pPr>
                        <w:pStyle w:val="Kod"/>
                      </w:pPr>
                      <w:r>
                        <w:tab/>
                      </w:r>
                      <w:r>
                        <w:tab/>
                        <w:t>else</w:t>
                      </w:r>
                    </w:p>
                    <w:p w14:paraId="4088E8CA" w14:textId="77777777" w:rsidR="00CF1B5E" w:rsidRDefault="00CF1B5E" w:rsidP="0064361A">
                      <w:pPr>
                        <w:pStyle w:val="Kod"/>
                      </w:pPr>
                      <w:r>
                        <w:tab/>
                      </w:r>
                      <w:r>
                        <w:tab/>
                        <w:t>{</w:t>
                      </w:r>
                    </w:p>
                    <w:p w14:paraId="5F576B6B" w14:textId="77777777" w:rsidR="00CF1B5E" w:rsidRDefault="00CF1B5E" w:rsidP="0064361A">
                      <w:pPr>
                        <w:pStyle w:val="Kod"/>
                      </w:pPr>
                      <w:r>
                        <w:tab/>
                      </w:r>
                      <w:r>
                        <w:tab/>
                      </w:r>
                      <w:r>
                        <w:tab/>
                        <w:t>force += forceToAdd.normalize * forceRemaining;</w:t>
                      </w:r>
                    </w:p>
                    <w:p w14:paraId="37C0C023" w14:textId="77777777" w:rsidR="00CF1B5E" w:rsidRDefault="00CF1B5E" w:rsidP="0064361A">
                      <w:pPr>
                        <w:pStyle w:val="Kod"/>
                      </w:pPr>
                      <w:r>
                        <w:tab/>
                      </w:r>
                      <w:r>
                        <w:tab/>
                        <w:t>}</w:t>
                      </w:r>
                    </w:p>
                    <w:p w14:paraId="7897D780" w14:textId="77777777" w:rsidR="00CF1B5E" w:rsidRDefault="00CF1B5E" w:rsidP="0064361A">
                      <w:pPr>
                        <w:pStyle w:val="Kod"/>
                      </w:pPr>
                      <w:r>
                        <w:tab/>
                        <w:t>}</w:t>
                      </w:r>
                    </w:p>
                    <w:p w14:paraId="74335311" w14:textId="77777777" w:rsidR="00CF1B5E" w:rsidRDefault="00CF1B5E" w:rsidP="0064361A">
                      <w:pPr>
                        <w:pStyle w:val="Kod"/>
                      </w:pPr>
                      <w:r>
                        <w:tab/>
                      </w:r>
                    </w:p>
                    <w:p w14:paraId="70069FE5" w14:textId="77777777" w:rsidR="00CF1B5E" w:rsidRDefault="00CF1B5E" w:rsidP="0064361A">
                      <w:pPr>
                        <w:pStyle w:val="Kod"/>
                      </w:pPr>
                      <w:r>
                        <w:tab/>
                        <w:t>return force;</w:t>
                      </w:r>
                    </w:p>
                    <w:p w14:paraId="3D459D1E" w14:textId="4931039C" w:rsidR="00CF1B5E" w:rsidRDefault="00CF1B5E" w:rsidP="0064361A">
                      <w:pPr>
                        <w:pStyle w:val="Kod"/>
                      </w:pPr>
                      <w:r>
                        <w:t>}</w:t>
                      </w:r>
                    </w:p>
                  </w:txbxContent>
                </v:textbox>
                <w10:wrap type="topAndBottom"/>
              </v:shape>
            </w:pict>
          </mc:Fallback>
        </mc:AlternateContent>
      </w:r>
      <w:r w:rsidR="00ED4CC3" w:rsidRPr="00BB4C2C">
        <w:t xml:space="preserve">Den andra egenskapen som skiljer denna modell ifrån den tidigare är att om den totala styrkraften hos en agent överskrider dess maximala tillåtna styrkraft kommer de resterande </w:t>
      </w:r>
      <w:r w:rsidR="00902195" w:rsidRPr="00BB4C2C">
        <w:t>styrbeteendena, som har en lägre prioritering, inte att uppdateras. Det innebär att modellen ibland inte uppdaterar vissa styrbeteenden.</w:t>
      </w:r>
    </w:p>
    <w:p w14:paraId="31DCF0ED" w14:textId="2C6DEE20" w:rsidR="0064361A" w:rsidRPr="00BB4C2C" w:rsidRDefault="0064361A" w:rsidP="0064361A">
      <w:pPr>
        <w:pStyle w:val="Pseudokod"/>
      </w:pPr>
      <w:r>
        <w:t>Pseudokod för att beräkna en agents totala styrkraft med viktad trunkerad summa med prioritering.</w:t>
      </w:r>
    </w:p>
    <w:p w14:paraId="2DC664D7" w14:textId="3FFA6094" w:rsidR="00080229" w:rsidRPr="00BB4C2C" w:rsidRDefault="00080229" w:rsidP="00080229">
      <w:pPr>
        <w:pStyle w:val="Rubrik2"/>
      </w:pPr>
      <w:bookmarkStart w:id="37" w:name="_Toc414568901"/>
      <w:r w:rsidRPr="00BB4C2C">
        <w:t>Vägplanering</w:t>
      </w:r>
      <w:bookmarkEnd w:id="37"/>
    </w:p>
    <w:p w14:paraId="2F1745B9" w14:textId="4B2351BD" w:rsidR="00080229" w:rsidRPr="00BB4C2C" w:rsidRDefault="00080229" w:rsidP="00080229">
      <w:pPr>
        <w:rPr>
          <w:b/>
          <w:i/>
          <w:color w:val="FF0000"/>
        </w:rPr>
      </w:pPr>
      <w:r w:rsidRPr="00BB4C2C">
        <w:t xml:space="preserve">Den vanligaste metoden för att få agenter att navigera sig igenom en miljö, i ett datorspel, är genom vägplanering. Den huvudsakliga uppgiften som vägplaneringen står för, är att hitta den kortaste vägen mellan två definierade punkter. Vägplaneringen tar även hänsyn till statiska objekt i miljön, såsom byggnader, berg osv., när den kortaste vägen mellan punkterna beräknas. A* </w:t>
      </w:r>
      <w:r w:rsidRPr="00BB4C2C">
        <w:fldChar w:fldCharType="begin" w:fldLock="1"/>
      </w:r>
      <w:r w:rsidR="00AF7CCC">
        <w:instrText>ADDIN CSL_CITATION { "citationItems" : [ { "id" : "ITEM-1", "itemData" : { "DOI" : "10.1109/TSSC.1968.300136", "ISBN" : "0536-1567 VO - 4", "ISSN" : "0536-1567", "PMID" : "4082128",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J.", "non-dropping-particle" : "", "parse-names" : false, "suffix" : "" }, { "dropping-particle" : "", "family" : "Raphael", "given" : "Bertram", "non-dropping-particle" : "", "parse-names" : false, "suffix" : "" } ], "container-title" : "IEEE Transactions on Systems Science and Cybernetics", "id" : "ITEM-1", "issued" : { "date-parts" : [ [ "1968" ] ] }, "page" : "100-107", "title" : "A Formal Basis for the Heuristic Determination of Minimum Cost Paths", "title-short" : "Systems Science and Cybernetics, IEEE Transactions", "type" : "article-journal" }, "uris" : [ "http://www.mendeley.com/documents/?uuid=7124ae24-0be9-42f9-b681-cd3de755a3fe" ] } ], "mendeley" : { "formattedCitation" : "(Hart et al., 1968)", "plainTextFormattedCitation" : "(Hart et al., 1968)", "previouslyFormattedCitation" : "(Hart et al., 1968)" }, "properties" : { "noteIndex" : 0 }, "schema" : "https://github.com/citation-style-language/schema/raw/master/csl-citation.json" }</w:instrText>
      </w:r>
      <w:r w:rsidRPr="00BB4C2C">
        <w:fldChar w:fldCharType="separate"/>
      </w:r>
      <w:r w:rsidR="005252A7" w:rsidRPr="005252A7">
        <w:rPr>
          <w:noProof/>
        </w:rPr>
        <w:t>(Hart et al., 1968)</w:t>
      </w:r>
      <w:r w:rsidRPr="00BB4C2C">
        <w:fldChar w:fldCharType="end"/>
      </w:r>
      <w:r w:rsidRPr="00BB4C2C">
        <w:t xml:space="preserve"> är en av de vanligaste algoritmerna för att beräkna den kortaste vägen</w:t>
      </w:r>
      <w:r w:rsidR="00865E1F" w:rsidRPr="00BB4C2C">
        <w:t>.</w:t>
      </w:r>
    </w:p>
    <w:p w14:paraId="2ADA84B1" w14:textId="18B08E4E" w:rsidR="00080229" w:rsidRPr="00BB4C2C" w:rsidRDefault="00080229" w:rsidP="00080229">
      <w:pPr>
        <w:pStyle w:val="Rubrik3"/>
      </w:pPr>
      <w:bookmarkStart w:id="38" w:name="_Toc414568902"/>
      <w:r w:rsidRPr="00BB4C2C">
        <w:t>A*</w:t>
      </w:r>
      <w:bookmarkEnd w:id="38"/>
    </w:p>
    <w:p w14:paraId="528F0F5E" w14:textId="1029A1C7" w:rsidR="000004BC" w:rsidRPr="00BB4C2C" w:rsidRDefault="00080229" w:rsidP="00080229">
      <w:pPr>
        <w:rPr>
          <w:b/>
          <w:i/>
          <w:color w:val="FF0000"/>
        </w:rPr>
      </w:pPr>
      <w:r w:rsidRPr="00BB4C2C">
        <w:t xml:space="preserve">A*, även kallad A-stjärna, är en </w:t>
      </w:r>
      <w:r w:rsidR="00585AA3" w:rsidRPr="00BB4C2C">
        <w:t>sök</w:t>
      </w:r>
      <w:r w:rsidRPr="00BB4C2C">
        <w:t xml:space="preserve">algoritm som först framställdes av Peter Hart, Nils Nilsson, och Betram Raphael </w:t>
      </w:r>
      <w:r w:rsidRPr="00BB4C2C">
        <w:fldChar w:fldCharType="begin" w:fldLock="1"/>
      </w:r>
      <w:r w:rsidR="00110A05">
        <w:instrText>ADDIN CSL_CITATION { "citationItems" : [ { "id" : "ITEM-1", "itemData" : { "DOI" : "10.1109/TSSC.1968.300136", "ISBN" : "0536-1567 VO - 4", "ISSN" : "0536-1567", "PMID" : "4082128",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J.", "non-dropping-particle" : "", "parse-names" : false, "suffix" : "" }, { "dropping-particle" : "", "family" : "Raphael", "given" : "Bertram", "non-dropping-particle" : "", "parse-names" : false, "suffix" : "" } ], "container-title" : "IEEE Transactions on Systems Science and Cybernetics", "id" : "ITEM-1", "issued" : { "date-parts" : [ [ "1968" ] ] }, "page" : "100-107", "title" : "A Formal Basis for the Heuristic Determination of Minimum Cost Paths", "title-short" : "Systems Science and Cybernetics, IEEE Transactions", "type" : "article-journal" }, "uris" : [ "http://www.mendeley.com/documents/?uuid=7124ae24-0be9-42f9-b681-cd3de755a3fe" ] } ], "mendeley" : { "formattedCitation" : "(Hart et al., 1968)", "manualFormatting" : "(1968)", "plainTextFormattedCitation" : "(Hart et al., 1968)", "previouslyFormattedCitation" : "(Hart et al., 1968)" }, "properties" : { "noteIndex" : 0 }, "schema" : "https://github.com/citation-style-language/schema/raw/master/csl-citation.json" }</w:instrText>
      </w:r>
      <w:r w:rsidRPr="00BB4C2C">
        <w:fldChar w:fldCharType="separate"/>
      </w:r>
      <w:r w:rsidRPr="00BB4C2C">
        <w:rPr>
          <w:noProof/>
        </w:rPr>
        <w:t>(1968)</w:t>
      </w:r>
      <w:r w:rsidRPr="00BB4C2C">
        <w:fldChar w:fldCharType="end"/>
      </w:r>
      <w:r w:rsidRPr="00BB4C2C">
        <w:t>. Algoritmen är en fö</w:t>
      </w:r>
      <w:r w:rsidR="00C07326" w:rsidRPr="00BB4C2C">
        <w:t>rbättring av Djikstras</w:t>
      </w:r>
      <w:r w:rsidR="003147DA">
        <w:t xml:space="preserve"> </w:t>
      </w:r>
      <w:r w:rsidR="003147DA">
        <w:fldChar w:fldCharType="begin" w:fldLock="1"/>
      </w:r>
      <w:r w:rsidR="005252A7">
        <w:instrText>ADDIN CSL_CITATION { "citationItems" : [ { "id" : "ITEM-1", "itemData" : { "DOI" : "10.1007/BF01386390", "ISSN" : "0029-599X", "author" : [ { "dropping-particle" : "", "family" : "Dijkstra", "given" : "E. W.", "non-dropping-particle" : "", "parse-names" : false, "suffix" : "" } ], "container-title" : "Numerische Mathematik", "id" : "ITEM-1", "issue" : "http://csl.mendeley.com/styles/252469921/harvard-skovde-university-2", "issued" : { "date-parts" : [ [ "1959", "12" ] ] }, "page" : "269-271", "title" : "A note on two problems in connexion with graphs", "type" : "article-journal" }, "uris" : [ "http://www.mendeley.com/documents/?uuid=11fa2198-7cb9-4876-84e2-d8cea71e8f27" ] } ], "mendeley" : { "formattedCitation" : "(Dijkstra, 1959)", "manualFormatting" : "(1959)", "plainTextFormattedCitation" : "(Dijkstra, 1959)", "previouslyFormattedCitation" : "(Dijkstra, 1959)" }, "properties" : { "noteIndex" : 0 }, "schema" : "https://github.com/citation-style-language/schema/raw/master/csl-citation.json" }</w:instrText>
      </w:r>
      <w:r w:rsidR="003147DA">
        <w:fldChar w:fldCharType="separate"/>
      </w:r>
      <w:r w:rsidR="003147DA" w:rsidRPr="003147DA">
        <w:rPr>
          <w:noProof/>
        </w:rPr>
        <w:t>(1959)</w:t>
      </w:r>
      <w:r w:rsidR="003147DA">
        <w:fldChar w:fldCharType="end"/>
      </w:r>
      <w:r w:rsidR="00C07326" w:rsidRPr="00BB4C2C">
        <w:t xml:space="preserve"> algoritm </w:t>
      </w:r>
      <w:r w:rsidRPr="00BB4C2C">
        <w:t>och det som främst skiljer de två algoritmerna ifrån varandra, är att A* använder sig av heuristik för att hitta den kortaste vägen</w:t>
      </w:r>
      <w:r w:rsidR="00C87633" w:rsidRPr="00BB4C2C">
        <w:t xml:space="preserve"> </w:t>
      </w:r>
      <w:r w:rsidR="00C3498D">
        <w:t>i</w:t>
      </w:r>
      <w:r w:rsidR="00C87633" w:rsidRPr="00BB4C2C">
        <w:t xml:space="preserve"> en graf</w:t>
      </w:r>
      <w:r w:rsidRPr="00BB4C2C">
        <w:t>. Heuristik innebär att a</w:t>
      </w:r>
      <w:r w:rsidR="00A3298E">
        <w:t>lgoritmen gör en uppskattning av</w:t>
      </w:r>
      <w:r w:rsidRPr="00BB4C2C">
        <w:t xml:space="preserve"> vad avståndet från den nuvarande positionen til</w:t>
      </w:r>
      <w:r w:rsidR="00FC5797">
        <w:t xml:space="preserve">l målpositionen. Funktionen för att beräkna </w:t>
      </w:r>
      <w:r w:rsidRPr="00BB4C2C">
        <w:t>det heuristiska värdet varierar från problem till problem och alla medför för- och nackdelar.</w:t>
      </w:r>
    </w:p>
    <w:p w14:paraId="00ADFCC3" w14:textId="5BDB6DE7" w:rsidR="00080229" w:rsidRPr="00BB4C2C" w:rsidRDefault="00080229" w:rsidP="000004BC">
      <w:pPr>
        <w:rPr>
          <w:b/>
          <w:i/>
          <w:color w:val="FF0000"/>
        </w:rPr>
      </w:pPr>
      <w:r w:rsidRPr="00BB4C2C">
        <w:t>Anledningen till att A* är en vanlig algoritm för vägplanering inom dataspel är på grund av två egenskaper den har</w:t>
      </w:r>
      <w:r w:rsidR="00237449">
        <w:t>.</w:t>
      </w:r>
      <w:r w:rsidRPr="00BB4C2C">
        <w:t xml:space="preserve"> Den första egenskapen är att algoritmen är komplett, vilket innebär att om det finns en väg till målet kommer den vägen att hittas. Den andra egenskapen är att </w:t>
      </w:r>
      <w:r w:rsidRPr="00BB4C2C">
        <w:lastRenderedPageBreak/>
        <w:t xml:space="preserve">algoritmen alltid kommer att hitta den mest optimala vägen, om det heuristiska värdet inte överskrider den verkliga kostnaden </w:t>
      </w:r>
      <w:r w:rsidRPr="00BB4C2C">
        <w:fldChar w:fldCharType="begin" w:fldLock="1"/>
      </w:r>
      <w:r w:rsidR="00110A05">
        <w:instrText>ADDIN CSL_CITATION { "citationItems" : [ { "id" : "ITEM-1", "itemData" : { "DOI" : "10.1109/TSSC.1968.300136", "ISBN" : "0536-1567 VO - 4", "ISSN" : "0536-1567", "PMID" : "4082128",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J.", "non-dropping-particle" : "", "parse-names" : false, "suffix" : "" }, { "dropping-particle" : "", "family" : "Raphael", "given" : "Bertram", "non-dropping-particle" : "", "parse-names" : false, "suffix" : "" } ], "container-title" : "IEEE Transactions on Systems Science and Cybernetics", "id" : "ITEM-1", "issued" : { "date-parts" : [ [ "1968" ] ] }, "page" : "100-107", "title" : "A Formal Basis for the Heuristic Determination of Minimum Cost Paths", "title-short" : "Systems Science and Cybernetics, IEEE Transactions", "type" : "article-journal" }, "uris" : [ "http://www.mendeley.com/documents/?uuid=7124ae24-0be9-42f9-b681-cd3de755a3fe" ] } ], "mendeley" : { "formattedCitation" : "(Hart et al., 1968)", "plainTextFormattedCitation" : "(Hart et al., 1968)", "previouslyFormattedCitation" : "(Hart et al., 1968)" }, "properties" : { "noteIndex" : 0 }, "schema" : "https://github.com/citation-style-language/schema/raw/master/csl-citation.json" }</w:instrText>
      </w:r>
      <w:r w:rsidRPr="00BB4C2C">
        <w:fldChar w:fldCharType="separate"/>
      </w:r>
      <w:r w:rsidR="00380C10" w:rsidRPr="00380C10">
        <w:rPr>
          <w:noProof/>
        </w:rPr>
        <w:t>(Hart et al., 1968)</w:t>
      </w:r>
      <w:r w:rsidRPr="00BB4C2C">
        <w:fldChar w:fldCharType="end"/>
      </w:r>
      <w:r w:rsidRPr="00BB4C2C">
        <w:t>.</w:t>
      </w:r>
    </w:p>
    <w:p w14:paraId="72B97511" w14:textId="30DB9E95" w:rsidR="00CB442F" w:rsidRPr="00BB4C2C" w:rsidRDefault="00CB442F" w:rsidP="00CB442F">
      <w:pPr>
        <w:pStyle w:val="Rubrik1"/>
      </w:pPr>
      <w:bookmarkStart w:id="39" w:name="_Toc181172224"/>
      <w:bookmarkStart w:id="40" w:name="_Toc219466036"/>
      <w:bookmarkStart w:id="41" w:name="_Toc219475263"/>
      <w:bookmarkStart w:id="42" w:name="_Toc414568903"/>
      <w:r w:rsidRPr="00BB4C2C">
        <w:lastRenderedPageBreak/>
        <w:t>Problemformulering</w:t>
      </w:r>
      <w:bookmarkEnd w:id="39"/>
      <w:bookmarkEnd w:id="40"/>
      <w:bookmarkEnd w:id="41"/>
      <w:bookmarkEnd w:id="42"/>
    </w:p>
    <w:p w14:paraId="0A07D275" w14:textId="4C4A5C95" w:rsidR="00576A08" w:rsidRPr="00BB4C2C" w:rsidRDefault="00BD00E0" w:rsidP="00576A08">
      <w:r w:rsidRPr="00BB4C2C">
        <w:t xml:space="preserve">Denna del av examensarbetet är uppdelat i två rubriker: </w:t>
      </w:r>
      <w:r w:rsidRPr="00BB4C2C">
        <w:fldChar w:fldCharType="begin"/>
      </w:r>
      <w:r w:rsidRPr="00BB4C2C">
        <w:instrText xml:space="preserve"> REF _Ref411455087 \h </w:instrText>
      </w:r>
      <w:r w:rsidRPr="00BB4C2C">
        <w:fldChar w:fldCharType="separate"/>
      </w:r>
      <w:r w:rsidR="00772427" w:rsidRPr="00BB4C2C">
        <w:t>Problembeskrivning</w:t>
      </w:r>
      <w:r w:rsidRPr="00BB4C2C">
        <w:fldChar w:fldCharType="end"/>
      </w:r>
      <w:r w:rsidRPr="00BB4C2C">
        <w:t xml:space="preserve"> och </w:t>
      </w:r>
      <w:r w:rsidRPr="00BB4C2C">
        <w:fldChar w:fldCharType="begin"/>
      </w:r>
      <w:r w:rsidRPr="00BB4C2C">
        <w:instrText xml:space="preserve"> REF _Ref411455094 \h </w:instrText>
      </w:r>
      <w:r w:rsidRPr="00BB4C2C">
        <w:fldChar w:fldCharType="separate"/>
      </w:r>
      <w:r w:rsidR="00772427" w:rsidRPr="00BB4C2C">
        <w:t>Metodbeskrivning</w:t>
      </w:r>
      <w:r w:rsidRPr="00BB4C2C">
        <w:fldChar w:fldCharType="end"/>
      </w:r>
      <w:r w:rsidRPr="00BB4C2C">
        <w:t xml:space="preserve">. </w:t>
      </w:r>
      <w:r w:rsidR="009B0843" w:rsidRPr="00BB4C2C">
        <w:fldChar w:fldCharType="begin"/>
      </w:r>
      <w:r w:rsidR="009B0843" w:rsidRPr="00BB4C2C">
        <w:instrText xml:space="preserve"> REF _Ref411455087 \h </w:instrText>
      </w:r>
      <w:r w:rsidR="009B0843" w:rsidRPr="00BB4C2C">
        <w:fldChar w:fldCharType="separate"/>
      </w:r>
      <w:r w:rsidR="00772427" w:rsidRPr="00BB4C2C">
        <w:t>Problembeskrivning</w:t>
      </w:r>
      <w:r w:rsidR="009B0843" w:rsidRPr="00BB4C2C">
        <w:fldChar w:fldCharType="end"/>
      </w:r>
      <w:r w:rsidR="009B0843" w:rsidRPr="00BB4C2C">
        <w:t xml:space="preserve"> </w:t>
      </w:r>
      <w:r w:rsidR="00174EBF" w:rsidRPr="00BB4C2C">
        <w:t xml:space="preserve">redovisar det problem som examensarbetet är baserat på. </w:t>
      </w:r>
      <w:r w:rsidR="00C43BBE" w:rsidRPr="00BB4C2C">
        <w:fldChar w:fldCharType="begin"/>
      </w:r>
      <w:r w:rsidR="00C43BBE" w:rsidRPr="00BB4C2C">
        <w:instrText xml:space="preserve"> REF _Ref411455231 \h </w:instrText>
      </w:r>
      <w:r w:rsidR="00C43BBE" w:rsidRPr="00BB4C2C">
        <w:fldChar w:fldCharType="separate"/>
      </w:r>
      <w:r w:rsidR="00772427" w:rsidRPr="00BB4C2C">
        <w:t>Metodbeskrivning</w:t>
      </w:r>
      <w:r w:rsidR="00C43BBE" w:rsidRPr="00BB4C2C">
        <w:fldChar w:fldCharType="end"/>
      </w:r>
      <w:r w:rsidR="00C43BBE" w:rsidRPr="00BB4C2C">
        <w:t xml:space="preserve"> </w:t>
      </w:r>
      <w:r w:rsidR="00C8108D" w:rsidRPr="00BB4C2C">
        <w:t xml:space="preserve">redovisar </w:t>
      </w:r>
      <w:r w:rsidR="00372120" w:rsidRPr="00BB4C2C">
        <w:t>hur examensarbetets frågeställning</w:t>
      </w:r>
      <w:r w:rsidR="008A3AE9" w:rsidRPr="00BB4C2C">
        <w:t xml:space="preserve"> ska</w:t>
      </w:r>
      <w:r w:rsidR="00372120" w:rsidRPr="00BB4C2C">
        <w:t xml:space="preserve"> besvaras, undersökas, och utvärderas.</w:t>
      </w:r>
    </w:p>
    <w:p w14:paraId="3EEF0010" w14:textId="33D1932C" w:rsidR="00576A08" w:rsidRDefault="00576A08" w:rsidP="00576A08">
      <w:pPr>
        <w:pStyle w:val="Rubrik2"/>
      </w:pPr>
      <w:bookmarkStart w:id="43" w:name="_Ref411455087"/>
      <w:bookmarkStart w:id="44" w:name="_Toc414568904"/>
      <w:r w:rsidRPr="00BB4C2C">
        <w:t>Problembeskrivning</w:t>
      </w:r>
      <w:bookmarkEnd w:id="43"/>
      <w:bookmarkEnd w:id="44"/>
    </w:p>
    <w:p w14:paraId="31312509" w14:textId="449C1A92" w:rsidR="00A00189" w:rsidRDefault="0039356D" w:rsidP="00A00189">
      <w:r>
        <w:t>I takten med att datorspel blir större ökar även komplexiteten hos AI-systemen som de använder</w:t>
      </w:r>
      <w:r w:rsidR="002D0BDE">
        <w:t xml:space="preserve"> (se exempelvis Brian Schwab </w:t>
      </w:r>
      <w:r w:rsidR="002D0BDE">
        <w:fldChar w:fldCharType="begin" w:fldLock="1"/>
      </w:r>
      <w:r w:rsidR="00B1262A">
        <w:instrText>ADDIN CSL_CITATION { "citationItems" : [ { "id" : "ITEM-1", "itemData" : { "ISBN" : "1584503440", "author" : [ { "dropping-particle" : "", "family" : "Schwab", "given" : "Brian", "non-dropping-particle" : "", "parse-names" : false, "suffix" : "" } ], "id" : "ITEM-1", "issued" : { "date-parts" : [ [ "2004", "7", "1" ] ] }, "publisher" : "Charles River Media, Inc.", "title" : "Ai Game Engine Programming", "type" : "book" }, "uris" : [ "http://www.mendeley.com/documents/?uuid=bfc3647b-6689-4079-abdd-9ca6d75b5f77" ] } ], "mendeley" : { "formattedCitation" : "(Schwab, 2004)", "manualFormatting" : "(2004)", "plainTextFormattedCitation" : "(Schwab, 2004)", "previouslyFormattedCitation" : "(Schwab, 2004)" }, "properties" : { "noteIndex" : 0 }, "schema" : "https://github.com/citation-style-language/schema/raw/master/csl-citation.json" }</w:instrText>
      </w:r>
      <w:r w:rsidR="002D0BDE">
        <w:fldChar w:fldCharType="separate"/>
      </w:r>
      <w:r w:rsidR="002D0BDE" w:rsidRPr="002D0BDE">
        <w:rPr>
          <w:noProof/>
        </w:rPr>
        <w:t>(2004)</w:t>
      </w:r>
      <w:r w:rsidR="002D0BDE">
        <w:fldChar w:fldCharType="end"/>
      </w:r>
      <w:r w:rsidR="002D0BDE">
        <w:t>)</w:t>
      </w:r>
      <w:r>
        <w:t xml:space="preserve">. </w:t>
      </w:r>
      <w:r w:rsidR="00D06867">
        <w:t xml:space="preserve">Antalet agenter ökar och komplexiteten på miljöerna dessa agenter rör sig i blir högre. </w:t>
      </w:r>
      <w:r w:rsidR="006D687E" w:rsidRPr="00BB4C2C">
        <w:t xml:space="preserve">Detta kommer att ha en påverkan på </w:t>
      </w:r>
      <w:r w:rsidR="006D687E">
        <w:t>minnes</w:t>
      </w:r>
      <w:r w:rsidR="006D687E" w:rsidRPr="00BB4C2C">
        <w:t>effektiv</w:t>
      </w:r>
      <w:r w:rsidR="006D687E">
        <w:t xml:space="preserve">iteten hos </w:t>
      </w:r>
      <w:r w:rsidR="000E3A08">
        <w:t xml:space="preserve">det </w:t>
      </w:r>
      <w:r w:rsidR="001F7EDA">
        <w:t>AI</w:t>
      </w:r>
      <w:r w:rsidR="000E3A08">
        <w:t>-system</w:t>
      </w:r>
      <w:r w:rsidR="001F7EDA">
        <w:t xml:space="preserve"> som navigerar</w:t>
      </w:r>
      <w:r w:rsidR="006D687E" w:rsidRPr="00BB4C2C">
        <w:t xml:space="preserve"> agenterna</w:t>
      </w:r>
      <w:r w:rsidR="001F7EDA">
        <w:t xml:space="preserve"> i spelvärlden</w:t>
      </w:r>
      <w:r w:rsidR="006D687E" w:rsidRPr="00BB4C2C">
        <w:t>.</w:t>
      </w:r>
      <w:r w:rsidR="002E73D7">
        <w:t xml:space="preserve"> </w:t>
      </w:r>
      <w:r w:rsidR="008E54F8">
        <w:t>Det är därför viktigt att</w:t>
      </w:r>
      <w:r w:rsidR="006D687E" w:rsidRPr="00BB4C2C">
        <w:t xml:space="preserve"> </w:t>
      </w:r>
      <w:r w:rsidR="008E54F8">
        <w:t xml:space="preserve">AI-systemets minneseffektivitet inte blir för låg, i och med </w:t>
      </w:r>
      <w:r w:rsidR="002E73D7">
        <w:t xml:space="preserve">att </w:t>
      </w:r>
      <w:r w:rsidR="00D37144">
        <w:t xml:space="preserve">det </w:t>
      </w:r>
      <w:r w:rsidR="002E73D7">
        <w:t xml:space="preserve">endast </w:t>
      </w:r>
      <w:r w:rsidR="00D37144">
        <w:t xml:space="preserve">finns en begränsad resurs </w:t>
      </w:r>
      <w:r w:rsidR="002E73D7">
        <w:t xml:space="preserve">att använda sig utav </w:t>
      </w:r>
      <w:r w:rsidR="008E54F8">
        <w:t xml:space="preserve">och </w:t>
      </w:r>
      <w:r w:rsidR="002E73D7">
        <w:t xml:space="preserve">låg minneseffektivitet </w:t>
      </w:r>
      <w:r w:rsidR="008E54F8">
        <w:t xml:space="preserve">leder </w:t>
      </w:r>
      <w:r w:rsidR="002E73D7">
        <w:t xml:space="preserve">till att </w:t>
      </w:r>
      <w:r w:rsidR="00811DF2">
        <w:t xml:space="preserve">spelet inte </w:t>
      </w:r>
      <w:r w:rsidR="002E73D7">
        <w:t xml:space="preserve">kommer </w:t>
      </w:r>
      <w:r w:rsidR="00811DF2">
        <w:t xml:space="preserve">köras på ett bra sätt och spelupplevelsen </w:t>
      </w:r>
      <w:r w:rsidR="00CE7D76">
        <w:t xml:space="preserve">för användaren </w:t>
      </w:r>
      <w:r w:rsidR="00811DF2">
        <w:t>kommer att försämras.</w:t>
      </w:r>
    </w:p>
    <w:p w14:paraId="13800449" w14:textId="41A6B5C9" w:rsidR="00A00189" w:rsidRPr="0039356D" w:rsidRDefault="00C7342B" w:rsidP="003F185F">
      <w:r>
        <w:t xml:space="preserve">Som beskrivet i avsnitt </w:t>
      </w:r>
      <w:r>
        <w:fldChar w:fldCharType="begin"/>
      </w:r>
      <w:r>
        <w:instrText xml:space="preserve"> REF _Ref414269889 \r \h </w:instrText>
      </w:r>
      <w:r>
        <w:fldChar w:fldCharType="separate"/>
      </w:r>
      <w:r w:rsidR="00772427">
        <w:t>2.3</w:t>
      </w:r>
      <w:r>
        <w:fldChar w:fldCharType="end"/>
      </w:r>
      <w:r>
        <w:t xml:space="preserve"> är s</w:t>
      </w:r>
      <w:r w:rsidR="00A00189">
        <w:t>tyrbeteenden är en samling</w:t>
      </w:r>
      <w:r>
        <w:t xml:space="preserve"> av</w:t>
      </w:r>
      <w:r w:rsidR="00A00189">
        <w:t xml:space="preserve"> olika tekniker vars syft</w:t>
      </w:r>
      <w:r>
        <w:t>e är att styra en autonom agent och d</w:t>
      </w:r>
      <w:r w:rsidR="00A00189">
        <w:t xml:space="preserve">e första </w:t>
      </w:r>
      <w:r>
        <w:t xml:space="preserve">av dessa </w:t>
      </w:r>
      <w:r w:rsidR="007602D1">
        <w:t>styrbeteenden</w:t>
      </w:r>
      <w:r w:rsidR="00A00189">
        <w:t xml:space="preserve"> skapades av Craig Reynolds </w:t>
      </w:r>
      <w:r w:rsidR="00A00189">
        <w:fldChar w:fldCharType="begin" w:fldLock="1"/>
      </w:r>
      <w:r w:rsidR="00A00189">
        <w:instrText>ADDIN CSL_CITATION { "citationItems" : [ { "id" : "ITEM-1", "itemData" : { "DOI" : "10.1145/37401.37406", "ISBN" : "0897912276", "ISSN" : "0097-8930", "author" : [ { "dropping-particle" : "", "family" : "Reynolds", "given" : "Craig W.", "non-dropping-particle" : "", "parse-names" : false, "suffix" : "" } ], "container-title" : "Proceedings of the 14th annual conference on Computer graphics and interactive techniques - SIGGRAPH '87", "id" : "ITEM-1", "issued" : { "date-parts" : [ [ "1987", "8", "1" ] ] }, "page" : "25-34", "publisher" : "ACM Press", "publisher-place" : "New York, New York, USA", "title" : "Flocks, herds and schools: A distributed behavioral model", "type" : "paper-conference" }, "uris" : [ "http://www.mendeley.com/documents/?uuid=59a73873-450c-4c0f-bc44-5fe914faf260" ] } ], "mendeley" : { "formattedCitation" : "(Reynolds, 1987)", "manualFormatting" : "(1987)", "plainTextFormattedCitation" : "(Reynolds, 1987)", "previouslyFormattedCitation" : "(Reynolds, 1987)" }, "properties" : { "noteIndex" : 0 }, "schema" : "https://github.com/citation-style-language/schema/raw/master/csl-citation.json" }</w:instrText>
      </w:r>
      <w:r w:rsidR="00A00189">
        <w:fldChar w:fldCharType="separate"/>
      </w:r>
      <w:r w:rsidR="00A00189">
        <w:rPr>
          <w:noProof/>
        </w:rPr>
        <w:t>(</w:t>
      </w:r>
      <w:r w:rsidR="00A00189" w:rsidRPr="00FC5683">
        <w:rPr>
          <w:noProof/>
        </w:rPr>
        <w:t>1987)</w:t>
      </w:r>
      <w:r w:rsidR="00A00189">
        <w:fldChar w:fldCharType="end"/>
      </w:r>
      <w:r w:rsidR="00ED0F13">
        <w:t xml:space="preserve">. </w:t>
      </w:r>
      <w:r w:rsidR="004D2630">
        <w:t xml:space="preserve">Avsnitt </w:t>
      </w:r>
      <w:r w:rsidR="004D2630">
        <w:fldChar w:fldCharType="begin"/>
      </w:r>
      <w:r w:rsidR="004D2630">
        <w:instrText xml:space="preserve"> REF _Ref414270001 \r \h </w:instrText>
      </w:r>
      <w:r w:rsidR="004D2630">
        <w:fldChar w:fldCharType="separate"/>
      </w:r>
      <w:r w:rsidR="00772427">
        <w:t>2.3.4</w:t>
      </w:r>
      <w:r w:rsidR="004D2630">
        <w:fldChar w:fldCharType="end"/>
      </w:r>
      <w:r w:rsidR="004D2630">
        <w:t xml:space="preserve"> och avsnitt </w:t>
      </w:r>
      <w:r w:rsidR="004D2630">
        <w:fldChar w:fldCharType="begin"/>
      </w:r>
      <w:r w:rsidR="004D2630">
        <w:instrText xml:space="preserve"> REF _Ref414270004 \r \h </w:instrText>
      </w:r>
      <w:r w:rsidR="004D2630">
        <w:fldChar w:fldCharType="separate"/>
      </w:r>
      <w:r w:rsidR="00772427">
        <w:t>2.3.5</w:t>
      </w:r>
      <w:r w:rsidR="004D2630">
        <w:fldChar w:fldCharType="end"/>
      </w:r>
      <w:r w:rsidR="004D2630">
        <w:t xml:space="preserve"> förklarar vägföljningsbeteende respektive flödesfältsbeteende. Dessa två beteenden </w:t>
      </w:r>
      <w:r w:rsidR="004D6A09">
        <w:t xml:space="preserve">har båda som syfte att röra sig från en </w:t>
      </w:r>
      <w:r w:rsidR="00D72CFB">
        <w:t>punk</w:t>
      </w:r>
      <w:r w:rsidR="00896505">
        <w:t>t</w:t>
      </w:r>
      <w:r w:rsidR="00D72CFB">
        <w:t xml:space="preserve"> till en annan</w:t>
      </w:r>
      <w:r w:rsidR="008624AE">
        <w:t xml:space="preserve"> punkt</w:t>
      </w:r>
      <w:r w:rsidR="00D72CFB">
        <w:t xml:space="preserve"> i</w:t>
      </w:r>
      <w:r w:rsidR="00F1238E">
        <w:t xml:space="preserve"> en miljö</w:t>
      </w:r>
      <w:r w:rsidR="00D72CFB">
        <w:t>.</w:t>
      </w:r>
    </w:p>
    <w:p w14:paraId="406DE39A" w14:textId="52F7005F" w:rsidR="00F019D6" w:rsidRDefault="00BD7116" w:rsidP="00E725AD">
      <w:r w:rsidRPr="00BB4C2C">
        <w:t xml:space="preserve">Examensarbetet kommer att fokusera på </w:t>
      </w:r>
      <w:r w:rsidR="00E65D80">
        <w:t xml:space="preserve">vägföljnings- </w:t>
      </w:r>
      <w:r w:rsidR="00F94544">
        <w:t xml:space="preserve">och </w:t>
      </w:r>
      <w:r w:rsidR="00F019D6">
        <w:t>flödesfälts</w:t>
      </w:r>
      <w:r w:rsidR="00E65D80">
        <w:t xml:space="preserve">beteende </w:t>
      </w:r>
      <w:r w:rsidR="00E34837" w:rsidRPr="00BB4C2C">
        <w:t xml:space="preserve">för </w:t>
      </w:r>
      <w:r w:rsidR="00F94544">
        <w:t>att navigera</w:t>
      </w:r>
      <w:r w:rsidR="00367EAB">
        <w:t xml:space="preserve"> grupper av agenter genom en miljö</w:t>
      </w:r>
      <w:r w:rsidR="00E34837" w:rsidRPr="00BB4C2C">
        <w:t xml:space="preserve">. </w:t>
      </w:r>
      <w:r w:rsidR="0027004E" w:rsidRPr="00BB4C2C">
        <w:t>Detta är främst applicerbart hos spel som går inom ge</w:t>
      </w:r>
      <w:r w:rsidR="003B1107">
        <w:t>nren realtidstrategispel</w:t>
      </w:r>
      <w:r w:rsidR="00A45EAA">
        <w:t xml:space="preserve"> </w:t>
      </w:r>
      <w:r w:rsidR="0027004E" w:rsidRPr="00BB4C2C">
        <w:t>men kan även användas inom andra spelgenrer, som till exempel rollspel där icke spelarstyrda karaktärer ska navigera sig i en miljö.</w:t>
      </w:r>
      <w:r w:rsidR="002F5003">
        <w:t xml:space="preserve"> Det går även att använda dessa tekniker för olika simulationer. </w:t>
      </w:r>
      <w:r w:rsidR="006F59CC">
        <w:t xml:space="preserve">Till exempel används flödesfältsbeteende i artikeln </w:t>
      </w:r>
      <w:r w:rsidR="002F5003">
        <w:rPr>
          <w:i/>
        </w:rPr>
        <w:t>Directing Crowd Simulation Using Navigation Fields</w:t>
      </w:r>
      <w:r w:rsidR="00254612">
        <w:t xml:space="preserve"> </w:t>
      </w:r>
      <w:r w:rsidR="006F59CC">
        <w:fldChar w:fldCharType="begin" w:fldLock="1"/>
      </w:r>
      <w:r w:rsidR="000E4B1A">
        <w:instrText>ADDIN CSL_CITATION { "citationItems" : [ { "id" : "ITEM-1", "itemData" : { "DOI" : "10.1109/TVCG.2010.33", "ISSN" : "1941-0506", "PMID" : "21149879", "abstract" : "We present a novel approach to direct and control virtual crowds using navigation fields. Our method guides one or more agents toward desired goals based on guidance fields. The system allows the user to specify these fields by either sketching paths directly in the scene via an intuitive authoring interface or by importing motion flow fields extracted from crowd video footage. We propose a novel formulation to blend input guidance fields to create singularity-free, goal-directed navigation fields. Our method can be easily combined with the most current local collision avoidance methods and we use two such methods as examples to highlight the potential of our approach. We illustrate its performance on several simulation scenarios.", "author" : [ { "dropping-particle" : "", "family" : "Patil", "given" : "Sachin", "non-dropping-particle" : "", "parse-names" : false, "suffix" : "" }, { "dropping-particle" : "van den", "family" : "Berg", "given" : "Jur", "non-dropping-particle" : "", "parse-names" : false, "suffix" : "" }, { "dropping-particle" : "", "family" : "Curtis", "given" : "Sean", "non-dropping-particle" : "", "parse-names" : false, "suffix" : "" }, { "dropping-particle" : "", "family" : "Lin", "given" : "Ming C", "non-dropping-particle" : "", "parse-names" : false, "suffix" : "" }, { "dropping-particle" : "", "family" : "Manocha", "given" : "Dinesh", "non-dropping-particle" : "", "parse-names" : false, "suffix" : "" } ], "container-title" : "IEEE transactions on visualization and computer graphics", "id" : "ITEM-1", "issue" : "2", "issued" : { "date-parts" : [ [ "2011", "2" ] ] }, "page" : "244-54", "title" : "Directing crowd simulations using navigation fields.", "title-short" : "Visualization and Computer Graphics, IEEE Transact", "type" : "article-journal", "volume" : "17" }, "uris" : [ "http://www.mendeley.com/documents/?uuid=8d5d46a0-dbbf-432a-bc31-241dba737a00" ] } ], "mendeley" : { "formattedCitation" : "(Patil et al., 2011)", "plainTextFormattedCitation" : "(Patil et al., 2011)", "previouslyFormattedCitation" : "(Patil et al., 2011)" }, "properties" : { "noteIndex" : 0 }, "schema" : "https://github.com/citation-style-language/schema/raw/master/csl-citation.json" }</w:instrText>
      </w:r>
      <w:r w:rsidR="006F59CC">
        <w:fldChar w:fldCharType="separate"/>
      </w:r>
      <w:r w:rsidR="006F59CC" w:rsidRPr="006F59CC">
        <w:rPr>
          <w:noProof/>
        </w:rPr>
        <w:t>(Patil et al., 2011)</w:t>
      </w:r>
      <w:r w:rsidR="006F59CC">
        <w:fldChar w:fldCharType="end"/>
      </w:r>
      <w:r w:rsidR="006F59CC">
        <w:t xml:space="preserve"> för att simulera stora folkmassor i stadsmiljöer.</w:t>
      </w:r>
    </w:p>
    <w:p w14:paraId="5D04DD06" w14:textId="005285E6" w:rsidR="00E90F98" w:rsidRPr="00BB4C2C" w:rsidRDefault="00E90F98" w:rsidP="00E725AD">
      <w:pPr>
        <w:rPr>
          <w:b/>
          <w:i/>
          <w:color w:val="FF0000"/>
        </w:rPr>
      </w:pPr>
      <w:r w:rsidRPr="00BB4C2C">
        <w:t>Den frågeställning som ar</w:t>
      </w:r>
      <w:r w:rsidR="002F470C">
        <w:t>betet kommer försöka besvara är:</w:t>
      </w:r>
    </w:p>
    <w:p w14:paraId="1F116EB1" w14:textId="27C1F772" w:rsidR="003C358A" w:rsidRDefault="00E90F98" w:rsidP="00282275">
      <w:pPr>
        <w:pStyle w:val="Liststycke"/>
        <w:numPr>
          <w:ilvl w:val="0"/>
          <w:numId w:val="13"/>
        </w:numPr>
      </w:pPr>
      <w:r w:rsidRPr="00BB4C2C">
        <w:t xml:space="preserve">Hur </w:t>
      </w:r>
      <w:r w:rsidR="001F66C0" w:rsidRPr="00BB4C2C">
        <w:t>jämför</w:t>
      </w:r>
      <w:r w:rsidR="00B45C50" w:rsidRPr="00BB4C2C">
        <w:t xml:space="preserve"> sig</w:t>
      </w:r>
      <w:r w:rsidR="00F64ACF">
        <w:t xml:space="preserve"> styrbeteendena flödesfälts-</w:t>
      </w:r>
      <w:r w:rsidR="006E11B4">
        <w:t xml:space="preserve"> och vägföljnings</w:t>
      </w:r>
      <w:r w:rsidR="00F64ACF">
        <w:t>-</w:t>
      </w:r>
      <w:r w:rsidR="006E11B4">
        <w:t xml:space="preserve">beteende för att </w:t>
      </w:r>
      <w:r w:rsidR="00B85E22">
        <w:t>styra</w:t>
      </w:r>
      <w:r w:rsidR="006E11B4">
        <w:t xml:space="preserve"> </w:t>
      </w:r>
      <w:r w:rsidR="001F66C0" w:rsidRPr="00BB4C2C">
        <w:t xml:space="preserve">grupper </w:t>
      </w:r>
      <w:r w:rsidRPr="00BB4C2C">
        <w:t xml:space="preserve">av autonoma agenter </w:t>
      </w:r>
      <w:r w:rsidR="00B85E22">
        <w:t xml:space="preserve">i olika miljöer </w:t>
      </w:r>
      <w:r w:rsidRPr="00BB4C2C">
        <w:t>med avseende på</w:t>
      </w:r>
      <w:r w:rsidR="005244BE" w:rsidRPr="00BB4C2C">
        <w:t xml:space="preserve"> </w:t>
      </w:r>
      <w:r w:rsidR="002C3B0F">
        <w:t>minneseffektivitet</w:t>
      </w:r>
      <w:r w:rsidR="00767163" w:rsidRPr="00BB4C2C">
        <w:t>?</w:t>
      </w:r>
    </w:p>
    <w:p w14:paraId="018D9E58" w14:textId="0A190B3D" w:rsidR="005244BE" w:rsidRDefault="000F1008" w:rsidP="00282275">
      <w:r w:rsidRPr="00BB4C2C">
        <w:t xml:space="preserve">För att det ska vara möjligt att besvara frågeställningen kommer en applikation skapas. </w:t>
      </w:r>
      <w:r w:rsidR="00D42023" w:rsidRPr="00BB4C2C">
        <w:t>Det ska vara möjligt att förändra vissa värden i applikation, som till exempel rutnätets densitet för navigering med flödesfält.</w:t>
      </w:r>
      <w:r w:rsidR="00C475BC" w:rsidRPr="00BB4C2C">
        <w:t xml:space="preserve"> </w:t>
      </w:r>
      <w:r w:rsidR="009942D9" w:rsidRPr="00BB4C2C">
        <w:t xml:space="preserve">Det ska även </w:t>
      </w:r>
      <w:r w:rsidR="00C447F3" w:rsidRPr="00BB4C2C">
        <w:t>vara möjligt att välja en miljö som testerna ska utföras på.</w:t>
      </w:r>
    </w:p>
    <w:p w14:paraId="5FD2680D" w14:textId="182AB377" w:rsidR="003F7AB0" w:rsidRPr="00BB4C2C" w:rsidRDefault="0027042A" w:rsidP="00282275">
      <w:pPr>
        <w:rPr>
          <w:b/>
          <w:i/>
          <w:color w:val="FF0000"/>
        </w:rPr>
      </w:pPr>
      <w:r w:rsidRPr="00BB4C2C">
        <w:t xml:space="preserve">Arbetets genomförande är indelat i två delsteg. Det första steget är att implementera en applikation vars syfte </w:t>
      </w:r>
      <w:r w:rsidR="00D977CD">
        <w:t xml:space="preserve">är att testa de två teknikerna </w:t>
      </w:r>
      <w:r w:rsidRPr="00BB4C2C">
        <w:t>som arbetet ska utvärder</w:t>
      </w:r>
      <w:r w:rsidR="00D977CD">
        <w:t xml:space="preserve">a </w:t>
      </w:r>
      <w:r w:rsidRPr="00BB4C2C">
        <w:t xml:space="preserve">i ett antal miljöer. </w:t>
      </w:r>
      <w:r w:rsidR="00D2135C" w:rsidRPr="00BB4C2C">
        <w:t xml:space="preserve">Det andra steget är att göra </w:t>
      </w:r>
      <w:r w:rsidR="002F6FD8" w:rsidRPr="00BB4C2C">
        <w:t>utvärderingar på teknikerna med hjälp av den applikation som tidigare implementerats.</w:t>
      </w:r>
    </w:p>
    <w:p w14:paraId="62A96A61" w14:textId="47EEAA7D" w:rsidR="00227764" w:rsidRPr="00BB4C2C" w:rsidRDefault="003F7AB0" w:rsidP="003F7AB0">
      <w:pPr>
        <w:pStyle w:val="Rubrik3"/>
      </w:pPr>
      <w:bookmarkStart w:id="45" w:name="_Toc414568905"/>
      <w:r w:rsidRPr="00BB4C2C">
        <w:t>Delmål 1: Implementation</w:t>
      </w:r>
      <w:bookmarkEnd w:id="45"/>
    </w:p>
    <w:p w14:paraId="26C7F36D" w14:textId="28C43A8B" w:rsidR="003F7AB0" w:rsidRPr="00BB4C2C" w:rsidRDefault="001D5B51" w:rsidP="003F7AB0">
      <w:pPr>
        <w:rPr>
          <w:b/>
          <w:i/>
          <w:color w:val="FF0000"/>
        </w:rPr>
      </w:pPr>
      <w:r w:rsidRPr="00BB4C2C">
        <w:t>Avsikten med detta delmål är att implementera den applikation som kommer att a</w:t>
      </w:r>
      <w:r w:rsidR="00663FAC">
        <w:t>n</w:t>
      </w:r>
      <w:r w:rsidRPr="00BB4C2C">
        <w:t xml:space="preserve">vändas för att utvärdera navigationsteknikerna. </w:t>
      </w:r>
      <w:r w:rsidR="00B32825" w:rsidRPr="00BB4C2C">
        <w:t>Därmed behöver alla styr</w:t>
      </w:r>
      <w:r w:rsidR="0092349C" w:rsidRPr="00BB4C2C">
        <w:t>beteenden och beräkningsmodeller som ska användas, för utvärderingen, implementeras i applikationen.</w:t>
      </w:r>
      <w:r w:rsidR="00921635" w:rsidRPr="00BB4C2C">
        <w:t xml:space="preserve"> </w:t>
      </w:r>
      <w:r w:rsidR="00921635" w:rsidRPr="00BB4C2C">
        <w:lastRenderedPageBreak/>
        <w:t>Det ska vara</w:t>
      </w:r>
      <w:r w:rsidR="00FB03C2" w:rsidRPr="00BB4C2C">
        <w:t xml:space="preserve"> möjligt </w:t>
      </w:r>
      <w:r w:rsidR="00921635" w:rsidRPr="00BB4C2C">
        <w:t xml:space="preserve">att skapa olika </w:t>
      </w:r>
      <w:r w:rsidR="00621328">
        <w:t>testfall</w:t>
      </w:r>
      <w:r w:rsidR="00BD6283" w:rsidRPr="00BB4C2C">
        <w:t xml:space="preserve"> för att enkelt kunna analysera teknikerna</w:t>
      </w:r>
      <w:r w:rsidR="00921635" w:rsidRPr="00BB4C2C">
        <w:t>.</w:t>
      </w:r>
      <w:r w:rsidR="004B4EB8" w:rsidRPr="00BB4C2C">
        <w:t xml:space="preserve"> Med olika </w:t>
      </w:r>
      <w:r w:rsidR="004F3CC1">
        <w:t>testfall</w:t>
      </w:r>
      <w:r w:rsidR="004F3CC1" w:rsidRPr="00BB4C2C">
        <w:t xml:space="preserve"> </w:t>
      </w:r>
      <w:r w:rsidR="004B4EB8" w:rsidRPr="00BB4C2C">
        <w:t>menas vilken miljö som ska användas, hur många agenter som ska navigera genom vald miljö, och vilken teknik de ska använda.</w:t>
      </w:r>
    </w:p>
    <w:p w14:paraId="200055F7" w14:textId="03EBD5FF" w:rsidR="003F7AB0" w:rsidRPr="00BB4C2C" w:rsidRDefault="003F7AB0" w:rsidP="003F7AB0">
      <w:pPr>
        <w:pStyle w:val="Rubrik3"/>
      </w:pPr>
      <w:bookmarkStart w:id="46" w:name="_Toc414568906"/>
      <w:r w:rsidRPr="00BB4C2C">
        <w:t>Delmål 2: Utvärdering</w:t>
      </w:r>
      <w:bookmarkEnd w:id="46"/>
    </w:p>
    <w:p w14:paraId="0C3E4505" w14:textId="74F2463A" w:rsidR="00F019D6" w:rsidRPr="00F019D6" w:rsidRDefault="00AB3879" w:rsidP="00F019D6">
      <w:pPr>
        <w:rPr>
          <w:b/>
          <w:i/>
          <w:color w:val="FF0000"/>
        </w:rPr>
      </w:pPr>
      <w:r w:rsidRPr="00BB4C2C">
        <w:t xml:space="preserve">Detta delmål har som </w:t>
      </w:r>
      <w:r w:rsidR="00774B18" w:rsidRPr="00BB4C2C">
        <w:t>har som syfte att utvärdera</w:t>
      </w:r>
      <w:r w:rsidR="00F019D6">
        <w:t xml:space="preserve"> </w:t>
      </w:r>
      <w:r w:rsidR="00837831">
        <w:t xml:space="preserve">minnesanvändningen hos de </w:t>
      </w:r>
      <w:r w:rsidR="00F019D6">
        <w:t>två styrbeteendena</w:t>
      </w:r>
      <w:r w:rsidR="00774B18" w:rsidRPr="00BB4C2C">
        <w:t xml:space="preserve">. </w:t>
      </w:r>
      <w:r w:rsidR="00F019D6" w:rsidRPr="00BB4C2C">
        <w:t>Båda teknikerna kommer att slås ihop med andra styrbeteenden när de utvärderas. Detta kommer att ske med hjälp av en beräkningsmodell.</w:t>
      </w:r>
    </w:p>
    <w:p w14:paraId="608033C1" w14:textId="3E3A5161" w:rsidR="00F019D6" w:rsidRPr="00BB4C2C" w:rsidRDefault="00774B18" w:rsidP="00774B18">
      <w:pPr>
        <w:tabs>
          <w:tab w:val="left" w:pos="4994"/>
        </w:tabs>
        <w:rPr>
          <w:b/>
          <w:i/>
          <w:color w:val="FF0000"/>
        </w:rPr>
      </w:pPr>
      <w:r w:rsidRPr="00BB4C2C">
        <w:t>Det är i detta steg testfallen skapas med hjälp av applikation som implementerats i det tidigare</w:t>
      </w:r>
      <w:r w:rsidR="00801F7C" w:rsidRPr="00BB4C2C">
        <w:t xml:space="preserve"> delmålet</w:t>
      </w:r>
      <w:r w:rsidRPr="00BB4C2C">
        <w:t>.</w:t>
      </w:r>
      <w:r w:rsidR="00DA0E25" w:rsidRPr="00BB4C2C">
        <w:t xml:space="preserve"> </w:t>
      </w:r>
      <w:r w:rsidR="00781E05">
        <w:t xml:space="preserve">Testfallen kommer bestå av </w:t>
      </w:r>
      <w:r w:rsidR="00F019D6" w:rsidRPr="00BB4C2C">
        <w:t xml:space="preserve">grupper av autonoma agenter och storleken på dessa grupper kommer att variera från ett litet antal till ett </w:t>
      </w:r>
      <w:r w:rsidR="00837831">
        <w:t>sjuttiotal</w:t>
      </w:r>
      <w:r w:rsidR="00F019D6" w:rsidRPr="00BB4C2C">
        <w:t xml:space="preserve"> agenter mellan de olika testfallen. Eftersom att miljöer i spel kan variera kommer testfallen att köras på ett flertal olika miljöer som lägger fokus på v</w:t>
      </w:r>
      <w:r w:rsidR="00F019D6">
        <w:t>issa aspekter, som till exempel trånga och fria utrymmen</w:t>
      </w:r>
      <w:r w:rsidR="00F019D6" w:rsidRPr="00BB4C2C">
        <w:t>.</w:t>
      </w:r>
    </w:p>
    <w:p w14:paraId="08F47481" w14:textId="7864ECB4" w:rsidR="00780034" w:rsidRPr="00BB4C2C" w:rsidRDefault="004770A4" w:rsidP="00774B18">
      <w:pPr>
        <w:tabs>
          <w:tab w:val="left" w:pos="4994"/>
        </w:tabs>
        <w:rPr>
          <w:b/>
          <w:i/>
          <w:color w:val="FF0000"/>
        </w:rPr>
      </w:pPr>
      <w:r w:rsidRPr="00BB4C2C">
        <w:t xml:space="preserve">Den egenskap som arbetet kommer att utvärdera hos de två teknikerna är deras </w:t>
      </w:r>
      <w:r w:rsidR="00964AF8">
        <w:t>minnes</w:t>
      </w:r>
      <w:r w:rsidRPr="00BB4C2C">
        <w:t xml:space="preserve">effektivitet. Den operationella definitionen av </w:t>
      </w:r>
      <w:r w:rsidR="00F70033">
        <w:t>minnes</w:t>
      </w:r>
      <w:r w:rsidRPr="00BB4C2C">
        <w:t>effektivitet i detta arbete är</w:t>
      </w:r>
      <w:r w:rsidR="0022020A">
        <w:t xml:space="preserve"> minnesanvändningen</w:t>
      </w:r>
      <w:r w:rsidRPr="00BB4C2C">
        <w:t xml:space="preserve"> hos teknikerna. </w:t>
      </w:r>
      <w:r w:rsidR="00D45CE4" w:rsidRPr="00BB4C2C">
        <w:t xml:space="preserve">Med </w:t>
      </w:r>
      <w:r w:rsidR="007E71A9">
        <w:t xml:space="preserve">minnesanvändning </w:t>
      </w:r>
      <w:r w:rsidR="00D45CE4" w:rsidRPr="00BB4C2C">
        <w:t xml:space="preserve">menas </w:t>
      </w:r>
      <w:r w:rsidR="007E71A9">
        <w:t xml:space="preserve">hur mycket minne som allokeras och används </w:t>
      </w:r>
      <w:r w:rsidR="00D45CE4" w:rsidRPr="00BB4C2C">
        <w:t xml:space="preserve">för </w:t>
      </w:r>
      <w:r w:rsidR="007E71A9">
        <w:t xml:space="preserve">att navigera grupperna </w:t>
      </w:r>
      <w:r w:rsidR="00B72646">
        <w:t xml:space="preserve">av </w:t>
      </w:r>
      <w:r w:rsidR="007E71A9">
        <w:t>agenter.</w:t>
      </w:r>
    </w:p>
    <w:p w14:paraId="1672F4E7" w14:textId="5DE0C195" w:rsidR="002C6475" w:rsidRPr="00BB4C2C" w:rsidRDefault="00CB442F" w:rsidP="002C6475">
      <w:pPr>
        <w:pStyle w:val="Rubrik2"/>
      </w:pPr>
      <w:bookmarkStart w:id="47" w:name="_Toc181172225"/>
      <w:bookmarkStart w:id="48" w:name="_Toc219466037"/>
      <w:bookmarkStart w:id="49" w:name="_Toc219475264"/>
      <w:bookmarkStart w:id="50" w:name="_Ref411455094"/>
      <w:bookmarkStart w:id="51" w:name="_Ref411455231"/>
      <w:bookmarkStart w:id="52" w:name="_Toc414568907"/>
      <w:r w:rsidRPr="00BB4C2C">
        <w:t>Metodbeskrivning</w:t>
      </w:r>
      <w:bookmarkEnd w:id="47"/>
      <w:bookmarkEnd w:id="48"/>
      <w:bookmarkEnd w:id="49"/>
      <w:bookmarkEnd w:id="50"/>
      <w:bookmarkEnd w:id="51"/>
      <w:bookmarkEnd w:id="52"/>
    </w:p>
    <w:p w14:paraId="09D42981" w14:textId="1008B4EE" w:rsidR="004C7081" w:rsidRPr="00BB4C2C" w:rsidRDefault="00E93C50" w:rsidP="00E93C50">
      <w:pPr>
        <w:pStyle w:val="Rubrik3"/>
      </w:pPr>
      <w:bookmarkStart w:id="53" w:name="_Toc414568908"/>
      <w:r w:rsidRPr="00BB4C2C">
        <w:t>Metod för delmål 1: Implementation</w:t>
      </w:r>
      <w:bookmarkEnd w:id="53"/>
    </w:p>
    <w:p w14:paraId="5329FFE2" w14:textId="76A8F838" w:rsidR="002C6475" w:rsidRPr="00C82C34" w:rsidRDefault="00567F10" w:rsidP="002C6475">
      <w:r w:rsidRPr="00BB4C2C">
        <w:t xml:space="preserve">Metoden för detta delmål är att implementera en applikation vars uppgift är att kunna besvara den frågeställning som arbetet har. </w:t>
      </w:r>
      <w:r w:rsidR="006927BC" w:rsidRPr="00BB4C2C">
        <w:t>Den</w:t>
      </w:r>
      <w:r w:rsidR="00652252" w:rsidRPr="00BB4C2C">
        <w:t xml:space="preserve"> mest vitala delen i detta delmål är implementationen av flödesfält</w:t>
      </w:r>
      <w:r w:rsidR="00287F8A" w:rsidRPr="00BB4C2C">
        <w:t>-</w:t>
      </w:r>
      <w:r w:rsidR="006927BC" w:rsidRPr="00BB4C2C">
        <w:t xml:space="preserve"> och</w:t>
      </w:r>
      <w:r w:rsidR="00652252" w:rsidRPr="00BB4C2C">
        <w:t xml:space="preserve"> vägföljningsnavigering</w:t>
      </w:r>
      <w:r w:rsidR="006B55A0" w:rsidRPr="00BB4C2C">
        <w:t>. Styrbeteendena, och den beräkningsmodell, som agenterna kräver för att navigera sig i miljön måste också implementeras</w:t>
      </w:r>
      <w:r w:rsidR="00652252" w:rsidRPr="00BB4C2C">
        <w:t xml:space="preserve">. </w:t>
      </w:r>
      <w:r w:rsidR="00C82C34">
        <w:t xml:space="preserve">Alla styrbeteenden som används i arbetet grundar sig från Craig Reynolds artikel </w:t>
      </w:r>
      <w:r w:rsidR="00C82C34">
        <w:rPr>
          <w:i/>
        </w:rPr>
        <w:t xml:space="preserve">Steering Behaviors For Autonomous </w:t>
      </w:r>
      <w:r w:rsidR="00C82C34" w:rsidRPr="00C82C34">
        <w:t>Characters</w:t>
      </w:r>
      <w:r w:rsidR="00C82C34">
        <w:t xml:space="preserve"> </w:t>
      </w:r>
      <w:r w:rsidR="00C82C34">
        <w:fldChar w:fldCharType="begin" w:fldLock="1"/>
      </w:r>
      <w:r w:rsidR="00C82C34">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00C82C34">
        <w:fldChar w:fldCharType="separate"/>
      </w:r>
      <w:r w:rsidR="00C82C34" w:rsidRPr="00C82C34">
        <w:rPr>
          <w:noProof/>
        </w:rPr>
        <w:t>(1999)</w:t>
      </w:r>
      <w:r w:rsidR="00C82C34">
        <w:fldChar w:fldCharType="end"/>
      </w:r>
      <w:r w:rsidR="00C82C34">
        <w:t xml:space="preserve">. </w:t>
      </w:r>
      <w:r w:rsidR="00652252" w:rsidRPr="00C82C34">
        <w:t>Det</w:t>
      </w:r>
      <w:r w:rsidR="00652252" w:rsidRPr="00BB4C2C">
        <w:t xml:space="preserve"> krävs </w:t>
      </w:r>
      <w:r w:rsidR="006460E7" w:rsidRPr="00BB4C2C">
        <w:t xml:space="preserve">även </w:t>
      </w:r>
      <w:r w:rsidR="00652252" w:rsidRPr="00BB4C2C">
        <w:t>att applikationen har en implementation av sökalgoritmen A*</w:t>
      </w:r>
      <w:r w:rsidR="00927545" w:rsidRPr="00BB4C2C">
        <w:t>, för att kunna hitta en väg som vägföljningsbeteendet kan använda</w:t>
      </w:r>
      <w:r w:rsidR="00652252" w:rsidRPr="00BB4C2C">
        <w:t>.</w:t>
      </w:r>
      <w:r w:rsidR="000E4B1A">
        <w:t xml:space="preserve"> För att kunna evaluera minneseffektiviteten hos teknikerna används verktyget </w:t>
      </w:r>
      <w:r w:rsidR="000E4B1A">
        <w:rPr>
          <w:i/>
        </w:rPr>
        <w:t>dotMemory</w:t>
      </w:r>
      <w:r w:rsidR="000E4B1A">
        <w:t xml:space="preserve"> </w:t>
      </w:r>
      <w:r w:rsidR="000E4B1A">
        <w:fldChar w:fldCharType="begin" w:fldLock="1"/>
      </w:r>
      <w:r w:rsidR="00A2320D">
        <w:instrText>ADDIN CSL_CITATION { "citationItems" : [ { "id" : "ITEM-1", "itemData" : { "author" : [ { "dropping-particle" : "", "family" : "JetBrains", "given" : "", "non-dropping-particle" : "", "parse-names" : false, "suffix" : "" } ], "id" : "ITEM-1", "issued" : { "date-parts" : [ [ "2014" ] ] }, "number" : "4.2", "publisher" : "JetBrains", "title" : "dotMemory", "type" : "article" }, "uris" : [ "http://www.mendeley.com/documents/?uuid=89fb3548-b920-4056-8d4a-9cbe79f68dfe" ] } ], "mendeley" : { "formattedCitation" : "(JetBrains, 2014)", "plainTextFormattedCitation" : "(JetBrains, 2014)", "previouslyFormattedCitation" : "(JetBrains, 2014)" }, "properties" : { "noteIndex" : 0 }, "schema" : "https://github.com/citation-style-language/schema/raw/master/csl-citation.json" }</w:instrText>
      </w:r>
      <w:r w:rsidR="000E4B1A">
        <w:fldChar w:fldCharType="separate"/>
      </w:r>
      <w:r w:rsidR="000E4B1A" w:rsidRPr="000E4B1A">
        <w:rPr>
          <w:noProof/>
        </w:rPr>
        <w:t>(JetBrains, 2014)</w:t>
      </w:r>
      <w:r w:rsidR="000E4B1A">
        <w:fldChar w:fldCharType="end"/>
      </w:r>
      <w:r w:rsidR="000E4B1A">
        <w:t>.</w:t>
      </w:r>
    </w:p>
    <w:p w14:paraId="46A7021C" w14:textId="3911D040" w:rsidR="00E93C50" w:rsidRPr="00BB4C2C" w:rsidRDefault="00E93C50" w:rsidP="00E93C50">
      <w:pPr>
        <w:pStyle w:val="Rubrik3"/>
      </w:pPr>
      <w:bookmarkStart w:id="54" w:name="_Toc414568909"/>
      <w:r w:rsidRPr="00BB4C2C">
        <w:t>Metod för delmål 2: Utvärdering</w:t>
      </w:r>
      <w:bookmarkEnd w:id="54"/>
    </w:p>
    <w:p w14:paraId="139F2AAC" w14:textId="2AAA97F2" w:rsidR="00AB3879" w:rsidRPr="00BB4C2C" w:rsidRDefault="000E3420" w:rsidP="00AB3879">
      <w:pPr>
        <w:rPr>
          <w:b/>
          <w:i/>
          <w:color w:val="FF0000"/>
        </w:rPr>
      </w:pPr>
      <w:r w:rsidRPr="00BB4C2C">
        <w:t xml:space="preserve">Metoden för denna del är att </w:t>
      </w:r>
      <w:r w:rsidR="001733CD">
        <w:t>skapa testfall med applikationen som implementerats i det förra steget och sedan utvärdera testfallen</w:t>
      </w:r>
      <w:r w:rsidRPr="00BB4C2C">
        <w:t>.</w:t>
      </w:r>
      <w:r w:rsidR="00FA51AD">
        <w:t xml:space="preserve"> Testfallen går ut på att ett</w:t>
      </w:r>
      <w:r w:rsidR="00630A56">
        <w:t xml:space="preserve"> </w:t>
      </w:r>
      <w:r w:rsidR="000D5CE2">
        <w:t>godtyckligt</w:t>
      </w:r>
      <w:r w:rsidR="00630A56">
        <w:t xml:space="preserve"> </w:t>
      </w:r>
      <w:r w:rsidR="00FA51AD">
        <w:t xml:space="preserve">antal agenter i en </w:t>
      </w:r>
      <w:r w:rsidR="00630A56">
        <w:t>grupp ska ta sig från en punk till en annan punkt i en miljö.</w:t>
      </w:r>
      <w:r w:rsidR="00191635" w:rsidRPr="00BB4C2C">
        <w:t xml:space="preserve"> För att göra det möjligt att utvärdera</w:t>
      </w:r>
      <w:r w:rsidR="00630A56">
        <w:t xml:space="preserve"> testfallen med avseende på</w:t>
      </w:r>
      <w:r w:rsidR="00191635" w:rsidRPr="00BB4C2C">
        <w:t xml:space="preserve"> </w:t>
      </w:r>
      <w:r w:rsidR="00630A56">
        <w:t xml:space="preserve">minneseffektivitet </w:t>
      </w:r>
      <w:r w:rsidR="00191635" w:rsidRPr="00BB4C2C">
        <w:t>kommer det att används</w:t>
      </w:r>
      <w:r w:rsidR="003F74EF">
        <w:t xml:space="preserve"> ett mått</w:t>
      </w:r>
      <w:r w:rsidR="006A26CD">
        <w:t>:</w:t>
      </w:r>
    </w:p>
    <w:p w14:paraId="7AD03219" w14:textId="57FD78FE" w:rsidR="003C358A" w:rsidRPr="00BB4C2C" w:rsidRDefault="006A26CD" w:rsidP="003C358A">
      <w:pPr>
        <w:pStyle w:val="Liststycke"/>
        <w:numPr>
          <w:ilvl w:val="0"/>
          <w:numId w:val="14"/>
        </w:numPr>
      </w:pPr>
      <w:r>
        <w:t xml:space="preserve">Hur mycket minne krävs för att genomföra </w:t>
      </w:r>
      <w:r w:rsidR="002A46B5">
        <w:t>testfallet</w:t>
      </w:r>
      <w:r>
        <w:t>?</w:t>
      </w:r>
      <w:bookmarkStart w:id="55" w:name="_GoBack"/>
      <w:bookmarkEnd w:id="55"/>
    </w:p>
    <w:p w14:paraId="41BF995F" w14:textId="6E885D2B" w:rsidR="00F72DCE" w:rsidRPr="00F72DCE" w:rsidRDefault="00686BB5" w:rsidP="001D1418">
      <w:r w:rsidRPr="00BB4C2C">
        <w:t xml:space="preserve">För att utvärdera teknikerna </w:t>
      </w:r>
      <w:r w:rsidR="001D10B9">
        <w:t xml:space="preserve">baserat på det mått som definierats </w:t>
      </w:r>
      <w:r w:rsidRPr="00BB4C2C">
        <w:t>kommer</w:t>
      </w:r>
      <w:r w:rsidR="00687F17" w:rsidRPr="00BB4C2C">
        <w:t xml:space="preserve"> ett flertal testfall utföras på de två teknikerna. </w:t>
      </w:r>
      <w:r w:rsidR="00A2320D">
        <w:t xml:space="preserve">Med hjälp av verktyget </w:t>
      </w:r>
      <w:r w:rsidR="00A2320D" w:rsidRPr="00A2320D">
        <w:rPr>
          <w:i/>
        </w:rPr>
        <w:t>dotMemory</w:t>
      </w:r>
      <w:r w:rsidR="00A2320D">
        <w:t xml:space="preserve"> </w:t>
      </w:r>
      <w:r w:rsidR="00A2320D">
        <w:fldChar w:fldCharType="begin" w:fldLock="1"/>
      </w:r>
      <w:r w:rsidR="00171710">
        <w:instrText>ADDIN CSL_CITATION { "citationItems" : [ { "id" : "ITEM-1", "itemData" : { "author" : [ { "dropping-particle" : "", "family" : "JetBrains", "given" : "", "non-dropping-particle" : "", "parse-names" : false, "suffix" : "" } ], "id" : "ITEM-1", "issued" : { "date-parts" : [ [ "2014" ] ] }, "number" : "4.2", "publisher" : "JetBrains", "title" : "dotMemory", "type" : "article" }, "uris" : [ "http://www.mendeley.com/documents/?uuid=89fb3548-b920-4056-8d4a-9cbe79f68dfe" ] } ], "mendeley" : { "formattedCitation" : "(JetBrains, 2014)", "plainTextFormattedCitation" : "(JetBrains, 2014)", "previouslyFormattedCitation" : "(JetBrains, 2014)" }, "properties" : { "noteIndex" : 0 }, "schema" : "https://github.com/citation-style-language/schema/raw/master/csl-citation.json" }</w:instrText>
      </w:r>
      <w:r w:rsidR="00A2320D">
        <w:fldChar w:fldCharType="separate"/>
      </w:r>
      <w:r w:rsidR="00A2320D" w:rsidRPr="00A2320D">
        <w:rPr>
          <w:noProof/>
        </w:rPr>
        <w:t>(JetBrains, 2014)</w:t>
      </w:r>
      <w:r w:rsidR="00A2320D">
        <w:fldChar w:fldCharType="end"/>
      </w:r>
      <w:r w:rsidR="00A2320D">
        <w:t xml:space="preserve"> kommer resultaten från testfallen att kunna utvärderas.</w:t>
      </w:r>
      <w:r w:rsidR="00262C37">
        <w:t xml:space="preserve"> För att kunna mäta minnesanvändningen hos teknikerna kommer </w:t>
      </w:r>
      <w:r w:rsidR="00F903EA">
        <w:t xml:space="preserve">varje teknik att testas ett flertal gånger och alla testresultaten kommer </w:t>
      </w:r>
      <w:r w:rsidR="00262C37">
        <w:t xml:space="preserve">sedan </w:t>
      </w:r>
      <w:r w:rsidR="00687F17" w:rsidRPr="00BB4C2C">
        <w:t>analyseras</w:t>
      </w:r>
      <w:r w:rsidR="00253F67">
        <w:t xml:space="preserve"> </w:t>
      </w:r>
      <w:r w:rsidR="00253F67">
        <w:t>minnesanvändning</w:t>
      </w:r>
      <w:r w:rsidR="00253F67">
        <w:t xml:space="preserve"> hos respektive teknik</w:t>
      </w:r>
      <w:r w:rsidR="005C546B">
        <w:t xml:space="preserve"> på tre aspekter</w:t>
      </w:r>
      <w:r w:rsidR="00262C37">
        <w:t>.</w:t>
      </w:r>
      <w:r w:rsidR="002F1BC5">
        <w:t xml:space="preserve"> Dessa tre aspekter är</w:t>
      </w:r>
      <w:r w:rsidR="00253F67">
        <w:t xml:space="preserve"> (i prioritetsordning):</w:t>
      </w:r>
      <w:r w:rsidR="002F1BC5">
        <w:t xml:space="preserve"> </w:t>
      </w:r>
      <w:r w:rsidR="002F1BC5">
        <w:t>medelvärde</w:t>
      </w:r>
      <w:r w:rsidR="002F1BC5">
        <w:t>t, största värdet, och minsta värdet.</w:t>
      </w:r>
      <w:r w:rsidR="00262C37">
        <w:t xml:space="preserve"> Resultaten kommer att</w:t>
      </w:r>
      <w:r w:rsidR="00D70771">
        <w:t xml:space="preserve"> jämföras</w:t>
      </w:r>
      <w:r w:rsidR="00262C37">
        <w:t xml:space="preserve"> </w:t>
      </w:r>
      <w:r w:rsidR="00253F67">
        <w:t>f</w:t>
      </w:r>
      <w:r w:rsidR="0065658B">
        <w:t>ör varje miljö och gruppstorlek</w:t>
      </w:r>
      <w:r w:rsidR="00687F17" w:rsidRPr="00BB4C2C">
        <w:t>.</w:t>
      </w:r>
    </w:p>
    <w:p w14:paraId="5D87B265" w14:textId="46D266F0" w:rsidR="00D236C5" w:rsidRDefault="00D236C5" w:rsidP="001D1418">
      <w:r>
        <w:lastRenderedPageBreak/>
        <w:t xml:space="preserve">Anledningen till att aspekterna prioriteras i den ordningen som de görs är för att det är viktigare att ha </w:t>
      </w:r>
      <w:r>
        <w:t>en jämn minnesanvändning och ett lågt medelvärde istället för att ha flera sekvenser av låg och hög minnesanvändning.</w:t>
      </w:r>
    </w:p>
    <w:p w14:paraId="17A3BD81" w14:textId="03A3E5C3" w:rsidR="001D1418" w:rsidRPr="00BB4C2C" w:rsidRDefault="002A46B5" w:rsidP="001D1418">
      <w:r>
        <w:t>Den motivation som ligger bakom användandet av detta mått för att mäta minneseffektivitet hos de två teknikerna kommer</w:t>
      </w:r>
      <w:r w:rsidR="003C358A">
        <w:t xml:space="preserve"> från att AI</w:t>
      </w:r>
      <w:r w:rsidR="004C6D1A">
        <w:t xml:space="preserve">-system inom spel har begränsade resurser att arbeta med och minneseffektiviteten är därför viktigt </w:t>
      </w:r>
      <w:r w:rsidR="004C6D1A">
        <w:fldChar w:fldCharType="begin" w:fldLock="1"/>
      </w:r>
      <w:r w:rsidR="004C6D1A">
        <w:instrText>ADDIN CSL_CITATION { "citationItems" : [ { "id" : "ITEM-1", "itemData" : { "ISBN" : "1556220782", "author" : [ { "dropping-particle" : "", "family" : "Buckland", "given" : "Mat", "non-dropping-particle" : "", "parse-names" : false, "suffix" : "" } ], "id" : "ITEM-1", "issued" : { "date-parts" : [ [ "2004", "7", "1" ] ] }, "publisher" : "Wordware Publishing Inc.", "title" : "Ai Game Programming by Example", "type" : "book" }, "uris" : [ "http://www.mendeley.com/documents/?uuid=1ec29142-2825-4ad8-9ae9-b54f8c36fed8" ] } ], "mendeley" : { "formattedCitation" : "(Buckland, 2004)", "plainTextFormattedCitation" : "(Buckland, 2004)" }, "properties" : { "noteIndex" : 0 }, "schema" : "https://github.com/citation-style-language/schema/raw/master/csl-citation.json" }</w:instrText>
      </w:r>
      <w:r w:rsidR="004C6D1A">
        <w:fldChar w:fldCharType="separate"/>
      </w:r>
      <w:r w:rsidR="004C6D1A" w:rsidRPr="004C6D1A">
        <w:rPr>
          <w:noProof/>
        </w:rPr>
        <w:t>(Buckland, 2004)</w:t>
      </w:r>
      <w:r w:rsidR="004C6D1A">
        <w:fldChar w:fldCharType="end"/>
      </w:r>
      <w:r w:rsidR="004C6D1A">
        <w:t xml:space="preserve">. </w:t>
      </w:r>
      <w:r w:rsidR="003C358A">
        <w:t xml:space="preserve"> </w:t>
      </w:r>
      <w:r w:rsidR="004C6D1A">
        <w:t xml:space="preserve">Det kommer </w:t>
      </w:r>
      <w:r w:rsidR="00601BAF">
        <w:t xml:space="preserve">även viss inspiration från artikeln </w:t>
      </w:r>
      <w:r w:rsidR="00601BAF" w:rsidRPr="00601BAF">
        <w:rPr>
          <w:i/>
        </w:rPr>
        <w:t>CHARM: An efficient algorithm for closed itemset mining</w:t>
      </w:r>
      <w:r w:rsidR="00601BAF">
        <w:t xml:space="preserve"> </w:t>
      </w:r>
      <w:r w:rsidR="00601BAF">
        <w:fldChar w:fldCharType="begin" w:fldLock="1"/>
      </w:r>
      <w:r w:rsidR="004C6D1A">
        <w:instrText>ADDIN CSL_CITATION { "citationItems" : [ { "id" : "ITEM-1", "itemData" : { "author" : [ { "dropping-particle" : "", "family" : "Mohammed J. Zaki", "given" : "Ching-jui Hsiao", "non-dropping-particle" : "", "parse-names" : false, "suffix" : "" } ], "id" : "ITEM-1", "issued" : { "date-parts" : [ [ "2002" ] ] }, "title" : "CHARM: An efficient algorithm for closed itemset mining", "type" : "article-journal" }, "uris" : [ "http://www.mendeley.com/documents/?uuid=4ee3257b-4926-4f2a-ba07-627cfbaf7b1b" ] } ], "mendeley" : { "formattedCitation" : "(Mohammed J. Zaki, 2002)", "plainTextFormattedCitation" : "(Mohammed J. Zaki, 2002)", "previouslyFormattedCitation" : "(Mohammed J. Zaki, 2002)" }, "properties" : { "noteIndex" : 0 }, "schema" : "https://github.com/citation-style-language/schema/raw/master/csl-citation.json" }</w:instrText>
      </w:r>
      <w:r w:rsidR="00601BAF">
        <w:fldChar w:fldCharType="separate"/>
      </w:r>
      <w:r w:rsidR="00601BAF" w:rsidRPr="00601BAF">
        <w:rPr>
          <w:noProof/>
        </w:rPr>
        <w:t>(Mohammed J. Zaki, 2002)</w:t>
      </w:r>
      <w:r w:rsidR="00601BAF">
        <w:fldChar w:fldCharType="end"/>
      </w:r>
      <w:r w:rsidR="004C6D1A">
        <w:t xml:space="preserve"> och från eget omdöme</w:t>
      </w:r>
      <w:r w:rsidR="00601BAF">
        <w:t xml:space="preserve"> </w:t>
      </w:r>
      <w:r w:rsidR="002F5F82">
        <w:t xml:space="preserve">där det </w:t>
      </w:r>
      <w:r w:rsidR="00773BA6">
        <w:t xml:space="preserve">anses vara </w:t>
      </w:r>
      <w:r w:rsidR="00022753">
        <w:t xml:space="preserve">vettiga mått att använda för att </w:t>
      </w:r>
      <w:r w:rsidR="002F5F82">
        <w:t xml:space="preserve">se hur teknikernas minnesanvändning påverkas </w:t>
      </w:r>
      <w:r w:rsidR="00773BA6">
        <w:t xml:space="preserve">mellan </w:t>
      </w:r>
      <w:r w:rsidR="002F5F82">
        <w:t>oli</w:t>
      </w:r>
      <w:r w:rsidR="00601BAF">
        <w:t xml:space="preserve">ka miljöer och antalet </w:t>
      </w:r>
      <w:r w:rsidR="00022753">
        <w:t xml:space="preserve">navigerande </w:t>
      </w:r>
      <w:r w:rsidR="00601BAF">
        <w:t>agenter.</w:t>
      </w:r>
    </w:p>
    <w:p w14:paraId="51D003BF" w14:textId="77777777" w:rsidR="00A4448F" w:rsidRDefault="00A4448F" w:rsidP="00A4448F">
      <w:pPr>
        <w:pStyle w:val="Rubrik2"/>
      </w:pPr>
      <w:bookmarkStart w:id="56" w:name="_Toc414568910"/>
      <w:r w:rsidRPr="00BB4C2C">
        <w:t>Metodreflektion</w:t>
      </w:r>
      <w:bookmarkEnd w:id="56"/>
    </w:p>
    <w:p w14:paraId="3D4D4022" w14:textId="71BDCB35" w:rsidR="008111E5" w:rsidRDefault="00582E11" w:rsidP="00485E1A">
      <w:r>
        <w:t>Det går att diskutera den metod som har valts för det första delmålet. Det finns motorer för realtidstrategispel som är öppna och gratis som mycket väl hade kunnat användas för detta arbete. Anledningen till att ett eget ramverk och en egen applikation implementeras är för att få en större kontroll</w:t>
      </w:r>
      <w:r w:rsidR="009C009F">
        <w:t xml:space="preserve"> över</w:t>
      </w:r>
      <w:r>
        <w:t xml:space="preserve"> arbetet och för att applikationen den ska bli mer specificerad mot det mått som används.</w:t>
      </w:r>
      <w:r w:rsidR="00485E1A">
        <w:t xml:space="preserve"> Därför</w:t>
      </w:r>
      <w:r w:rsidR="0070529F" w:rsidRPr="00BB4C2C">
        <w:t xml:space="preserve"> är </w:t>
      </w:r>
      <w:r w:rsidR="00485E1A">
        <w:t xml:space="preserve">det </w:t>
      </w:r>
      <w:r w:rsidR="0070529F" w:rsidRPr="00BB4C2C">
        <w:t xml:space="preserve">tvunget att en applikation implementeras för att </w:t>
      </w:r>
      <w:r w:rsidR="004903C2" w:rsidRPr="00BB4C2C">
        <w:t>det ska vara möjligt att få fram ett resultat som besvarar arbetets frågeställning.</w:t>
      </w:r>
    </w:p>
    <w:p w14:paraId="66220E17" w14:textId="50906920" w:rsidR="00D70771" w:rsidRDefault="00D456F1" w:rsidP="00485E1A">
      <w:r>
        <w:t>Det hade varit möjligt att använda stora</w:t>
      </w:r>
      <w:r w:rsidR="0095110B">
        <w:t xml:space="preserve"> ordo</w:t>
      </w:r>
      <w:r>
        <w:t xml:space="preserve"> som mått för att beräkna minneskomplexiteten hos teknikerna. Anledningen till att </w:t>
      </w:r>
      <w:r w:rsidR="00E8572C">
        <w:t>andra</w:t>
      </w:r>
      <w:r w:rsidR="00F85151">
        <w:t xml:space="preserve"> aspekter </w:t>
      </w:r>
      <w:r w:rsidR="00E8572C">
        <w:t xml:space="preserve">har </w:t>
      </w:r>
      <w:r w:rsidR="00F85151">
        <w:t xml:space="preserve">valts för att mäta </w:t>
      </w:r>
      <w:r w:rsidR="00E8572C">
        <w:t xml:space="preserve">teknikernas </w:t>
      </w:r>
      <w:r>
        <w:t>minneseffektivitet är för att stora ordo endast ger det värsta fallet av minnesanvändning hos teknikerna.</w:t>
      </w:r>
      <w:r w:rsidR="00F85151">
        <w:t xml:space="preserve"> Att jämföra resultaten på flera aspekter</w:t>
      </w:r>
      <w:r>
        <w:t xml:space="preserve"> </w:t>
      </w:r>
      <w:r w:rsidR="00130D9D">
        <w:t xml:space="preserve">ger </w:t>
      </w:r>
      <w:r>
        <w:t>ett mer konkret resultat över hur effektiviteten hos teknikerna ser ut.</w:t>
      </w:r>
    </w:p>
    <w:p w14:paraId="22003C55" w14:textId="2B1933AA" w:rsidR="00ED2E05" w:rsidRDefault="00E5681A" w:rsidP="00485E1A">
      <w:r>
        <w:t xml:space="preserve">För att få en större helhet över teknikernas minnesanvändning hade det gått att titta på fler </w:t>
      </w:r>
      <w:r w:rsidR="006E32DD">
        <w:t>aspekter</w:t>
      </w:r>
      <w:r w:rsidR="00E8572C">
        <w:t xml:space="preserve"> som komplement</w:t>
      </w:r>
      <w:r w:rsidR="003356CC">
        <w:t>. Ett exempel är att</w:t>
      </w:r>
      <w:r w:rsidR="006E32DD">
        <w:t xml:space="preserve"> </w:t>
      </w:r>
      <w:r w:rsidR="00F03725">
        <w:t xml:space="preserve">testa </w:t>
      </w:r>
      <w:r w:rsidR="006E32DD">
        <w:t xml:space="preserve">hur många gånger en </w:t>
      </w:r>
      <w:r>
        <w:t xml:space="preserve">teknik </w:t>
      </w:r>
      <w:r w:rsidR="006E32DD">
        <w:t xml:space="preserve">kommer </w:t>
      </w:r>
      <w:r>
        <w:t xml:space="preserve">över en definierad mängd minnesanvändning. </w:t>
      </w:r>
      <w:r w:rsidR="0041064D">
        <w:t xml:space="preserve">Anledningen till valet att mäta minneseffektiviteten hos teknikerna genom att använda </w:t>
      </w:r>
      <w:r w:rsidR="006E32DD">
        <w:t>medelvärdet, största värdet, och minsta värdet</w:t>
      </w:r>
      <w:r w:rsidR="006F673C">
        <w:t xml:space="preserve"> är för att det inte är trivialt att definiera en bra (och konkret) mängd som teknikerna </w:t>
      </w:r>
      <w:r w:rsidR="005112F2">
        <w:t xml:space="preserve">minnesanvändning </w:t>
      </w:r>
      <w:r w:rsidR="006F673C">
        <w:t>inte för överskrida.</w:t>
      </w:r>
    </w:p>
    <w:p w14:paraId="43E6DF79" w14:textId="549670B3" w:rsidR="00BA28A0" w:rsidRDefault="00ED2E05" w:rsidP="00A4448F">
      <w:r>
        <w:t xml:space="preserve">Ett problem som kan uppstå med mätningen av minnesanvändning är att applikationen som utför simuleringen också </w:t>
      </w:r>
      <w:r w:rsidR="00D75480">
        <w:t>hanterar andra funktionaliteter (exempelvis rendering) vilket leder till att dessa funktionaliteter också tar upp minne</w:t>
      </w:r>
      <w:r>
        <w:t xml:space="preserve">. Detta problem kommer att reduceras genom att teknikerna även kommer att testas utan någon typ av rendering eller några andra funktionaliteter som inte </w:t>
      </w:r>
      <w:r w:rsidR="005C16BF">
        <w:t xml:space="preserve">har </w:t>
      </w:r>
      <w:r>
        <w:t>direkt påverkan på simuleringen och dess testresultat.</w:t>
      </w:r>
    </w:p>
    <w:p w14:paraId="414B7874" w14:textId="0823DB8A" w:rsidR="00CB442F" w:rsidRPr="00BB4C2C" w:rsidRDefault="00CB442F" w:rsidP="00CB442F">
      <w:pPr>
        <w:pStyle w:val="Rubrik1"/>
      </w:pPr>
      <w:bookmarkStart w:id="57" w:name="_Toc181172227"/>
      <w:bookmarkStart w:id="58" w:name="_Toc219466039"/>
      <w:bookmarkStart w:id="59" w:name="_Toc219475266"/>
      <w:bookmarkStart w:id="60" w:name="_Toc414568911"/>
      <w:r w:rsidRPr="00BB4C2C">
        <w:lastRenderedPageBreak/>
        <w:t>Genomförande</w:t>
      </w:r>
      <w:bookmarkEnd w:id="57"/>
      <w:bookmarkEnd w:id="58"/>
      <w:bookmarkEnd w:id="59"/>
      <w:bookmarkEnd w:id="60"/>
      <w:r w:rsidRPr="00BB4C2C">
        <w:t xml:space="preserve"> </w:t>
      </w:r>
    </w:p>
    <w:p w14:paraId="5B2607C3" w14:textId="3726B4DE" w:rsidR="00CB442F" w:rsidRPr="00BB4C2C" w:rsidRDefault="00CB442F" w:rsidP="00CB442F">
      <w:pPr>
        <w:pStyle w:val="Rubrik2"/>
      </w:pPr>
      <w:bookmarkStart w:id="61" w:name="_Toc219466040"/>
      <w:bookmarkStart w:id="62" w:name="_Toc219475267"/>
      <w:bookmarkStart w:id="63" w:name="_Toc414568912"/>
      <w:r w:rsidRPr="00BB4C2C">
        <w:t>Förstudie</w:t>
      </w:r>
      <w:bookmarkEnd w:id="61"/>
      <w:bookmarkEnd w:id="62"/>
      <w:bookmarkEnd w:id="63"/>
    </w:p>
    <w:p w14:paraId="35FE2D5D" w14:textId="77777777" w:rsidR="00CB442F" w:rsidRPr="00BB4C2C" w:rsidRDefault="00CB442F" w:rsidP="00CB442F">
      <w:pPr>
        <w:pStyle w:val="Rubrik2"/>
      </w:pPr>
      <w:bookmarkStart w:id="64" w:name="_Toc181172229"/>
      <w:bookmarkStart w:id="65" w:name="_Toc219466041"/>
      <w:bookmarkStart w:id="66" w:name="_Toc219475268"/>
      <w:bookmarkStart w:id="67" w:name="_Toc414568913"/>
      <w:r w:rsidRPr="00BB4C2C">
        <w:t>Progressionsexempel: modellering</w:t>
      </w:r>
      <w:bookmarkEnd w:id="64"/>
      <w:bookmarkEnd w:id="65"/>
      <w:bookmarkEnd w:id="66"/>
      <w:bookmarkEnd w:id="67"/>
    </w:p>
    <w:p w14:paraId="063F6733" w14:textId="05DF61AB" w:rsidR="00CB442F" w:rsidRPr="00BB4C2C" w:rsidRDefault="005A70D7" w:rsidP="00D757A2">
      <w:pPr>
        <w:pStyle w:val="Rubrik1"/>
      </w:pPr>
      <w:bookmarkStart w:id="68" w:name="_Toc414568914"/>
      <w:r w:rsidRPr="00BB4C2C">
        <w:lastRenderedPageBreak/>
        <w:t>Utvärdering</w:t>
      </w:r>
      <w:bookmarkEnd w:id="68"/>
    </w:p>
    <w:p w14:paraId="705A05F8" w14:textId="4F014101" w:rsidR="00767A26" w:rsidRPr="00BB4C2C" w:rsidRDefault="00767A26" w:rsidP="00D757A2">
      <w:pPr>
        <w:pStyle w:val="Rubrik2"/>
      </w:pPr>
      <w:bookmarkStart w:id="69" w:name="_Toc414568915"/>
      <w:r w:rsidRPr="00BB4C2C">
        <w:t>Presentation av undersökning</w:t>
      </w:r>
      <w:bookmarkEnd w:id="69"/>
    </w:p>
    <w:p w14:paraId="6D3F10F2" w14:textId="7DD5FAE3" w:rsidR="00767A26" w:rsidRPr="00BB4C2C" w:rsidRDefault="00767A26" w:rsidP="00D757A2">
      <w:pPr>
        <w:pStyle w:val="Rubrik2"/>
      </w:pPr>
      <w:bookmarkStart w:id="70" w:name="_Toc414568916"/>
      <w:r w:rsidRPr="00BB4C2C">
        <w:t>Analys</w:t>
      </w:r>
      <w:bookmarkEnd w:id="70"/>
    </w:p>
    <w:p w14:paraId="1173D3DF" w14:textId="2393D9A5" w:rsidR="00767A26" w:rsidRPr="00BB4C2C" w:rsidRDefault="00767A26" w:rsidP="00767A26">
      <w:pPr>
        <w:pStyle w:val="Rubrik2"/>
      </w:pPr>
      <w:bookmarkStart w:id="71" w:name="_Toc414568917"/>
      <w:r w:rsidRPr="00BB4C2C">
        <w:t>Slutsatser</w:t>
      </w:r>
      <w:bookmarkEnd w:id="71"/>
    </w:p>
    <w:p w14:paraId="4966D36A" w14:textId="64A502D6" w:rsidR="00CB442F" w:rsidRPr="00BB4C2C" w:rsidRDefault="00767A26" w:rsidP="00CB442F">
      <w:pPr>
        <w:pStyle w:val="Rubrik1"/>
      </w:pPr>
      <w:bookmarkStart w:id="72" w:name="_Toc414568918"/>
      <w:r w:rsidRPr="00BB4C2C">
        <w:lastRenderedPageBreak/>
        <w:t>Avslutande diskussion</w:t>
      </w:r>
      <w:bookmarkEnd w:id="72"/>
    </w:p>
    <w:p w14:paraId="08C952B7" w14:textId="5081CABE" w:rsidR="00CB442F" w:rsidRPr="00BB4C2C" w:rsidRDefault="00A62121" w:rsidP="00CB442F">
      <w:pPr>
        <w:pStyle w:val="Rubrik2"/>
      </w:pPr>
      <w:bookmarkStart w:id="73" w:name="_Toc181172232"/>
      <w:bookmarkStart w:id="74" w:name="_Toc219466044"/>
      <w:bookmarkStart w:id="75" w:name="_Toc219475271"/>
      <w:bookmarkStart w:id="76" w:name="_Toc414568919"/>
      <w:r w:rsidRPr="00BB4C2C">
        <w:t>S</w:t>
      </w:r>
      <w:r w:rsidR="00CB442F" w:rsidRPr="00BB4C2C">
        <w:t>ammanfattning</w:t>
      </w:r>
      <w:bookmarkEnd w:id="73"/>
      <w:bookmarkEnd w:id="74"/>
      <w:bookmarkEnd w:id="75"/>
      <w:bookmarkEnd w:id="76"/>
    </w:p>
    <w:p w14:paraId="25A36F07" w14:textId="77777777" w:rsidR="00CB442F" w:rsidRPr="00BB4C2C" w:rsidRDefault="00CB442F" w:rsidP="00CB442F">
      <w:pPr>
        <w:pStyle w:val="Rubrik2"/>
      </w:pPr>
      <w:bookmarkStart w:id="77" w:name="_Toc181172233"/>
      <w:bookmarkStart w:id="78" w:name="_Toc219466045"/>
      <w:bookmarkStart w:id="79" w:name="_Toc219475272"/>
      <w:bookmarkStart w:id="80" w:name="_Toc414568920"/>
      <w:r w:rsidRPr="00BB4C2C">
        <w:t>Diskussion</w:t>
      </w:r>
      <w:bookmarkEnd w:id="77"/>
      <w:bookmarkEnd w:id="78"/>
      <w:bookmarkEnd w:id="79"/>
      <w:bookmarkEnd w:id="80"/>
    </w:p>
    <w:p w14:paraId="6C23B9B0" w14:textId="3162C448" w:rsidR="00CB442F" w:rsidRPr="00BB4C2C" w:rsidRDefault="00CB442F" w:rsidP="00D757A2">
      <w:pPr>
        <w:pStyle w:val="Rubrik2"/>
      </w:pPr>
      <w:bookmarkStart w:id="81" w:name="_Toc181172234"/>
      <w:bookmarkStart w:id="82" w:name="_Toc219466046"/>
      <w:bookmarkStart w:id="83" w:name="_Toc219475273"/>
      <w:bookmarkStart w:id="84" w:name="_Toc414568921"/>
      <w:r w:rsidRPr="00BB4C2C">
        <w:t>Framtida arbete</w:t>
      </w:r>
      <w:bookmarkEnd w:id="81"/>
      <w:bookmarkEnd w:id="82"/>
      <w:bookmarkEnd w:id="83"/>
      <w:bookmarkEnd w:id="84"/>
    </w:p>
    <w:p w14:paraId="4B4A938F" w14:textId="3510C87C" w:rsidR="00C34A39" w:rsidRPr="00BB4C2C" w:rsidRDefault="00CB442F" w:rsidP="008208D4">
      <w:pPr>
        <w:pStyle w:val="ReferensHeading"/>
      </w:pPr>
      <w:bookmarkStart w:id="85" w:name="_Toc181172235"/>
      <w:bookmarkStart w:id="86" w:name="_Toc181172567"/>
      <w:bookmarkStart w:id="87" w:name="_Toc181173118"/>
      <w:bookmarkStart w:id="88" w:name="_Toc181173288"/>
      <w:bookmarkStart w:id="89" w:name="_Toc185664441"/>
      <w:bookmarkStart w:id="90" w:name="_Toc219475274"/>
      <w:bookmarkStart w:id="91" w:name="_Toc414568922"/>
      <w:r w:rsidRPr="00BB4C2C">
        <w:lastRenderedPageBreak/>
        <w:t>Referenser</w:t>
      </w:r>
      <w:bookmarkEnd w:id="85"/>
      <w:bookmarkEnd w:id="86"/>
      <w:bookmarkEnd w:id="87"/>
      <w:bookmarkEnd w:id="88"/>
      <w:bookmarkEnd w:id="89"/>
      <w:bookmarkEnd w:id="90"/>
      <w:bookmarkEnd w:id="91"/>
    </w:p>
    <w:p w14:paraId="0D2BEA0F" w14:textId="44E3128D" w:rsidR="004C6D1A" w:rsidRPr="004C6D1A" w:rsidRDefault="008208D4">
      <w:pPr>
        <w:pStyle w:val="Normalwebb"/>
        <w:ind w:left="480" w:hanging="480"/>
        <w:divId w:val="1911965298"/>
        <w:rPr>
          <w:rFonts w:ascii="Georgia" w:hAnsi="Georgia"/>
          <w:noProof/>
          <w:sz w:val="22"/>
        </w:rPr>
      </w:pPr>
      <w:r w:rsidRPr="00BB4C2C">
        <w:fldChar w:fldCharType="begin" w:fldLock="1"/>
      </w:r>
      <w:r w:rsidRPr="00BB4C2C">
        <w:instrText xml:space="preserve">ADDIN Mendeley Bibliography CSL_BIBLIOGRAPHY </w:instrText>
      </w:r>
      <w:r w:rsidRPr="00BB4C2C">
        <w:fldChar w:fldCharType="separate"/>
      </w:r>
      <w:r w:rsidR="004C6D1A" w:rsidRPr="004C6D1A">
        <w:rPr>
          <w:rFonts w:ascii="Georgia" w:hAnsi="Georgia"/>
          <w:noProof/>
          <w:sz w:val="22"/>
        </w:rPr>
        <w:t xml:space="preserve">Blizzard Entertainment (2010). </w:t>
      </w:r>
      <w:r w:rsidR="004C6D1A" w:rsidRPr="004C6D1A">
        <w:rPr>
          <w:rFonts w:ascii="Georgia" w:hAnsi="Georgia"/>
          <w:i/>
          <w:iCs/>
          <w:noProof/>
          <w:sz w:val="22"/>
        </w:rPr>
        <w:t>Starcraft 2: Wings of Liberty</w:t>
      </w:r>
      <w:r w:rsidR="004C6D1A" w:rsidRPr="004C6D1A">
        <w:rPr>
          <w:rFonts w:ascii="Georgia" w:hAnsi="Georgia"/>
          <w:noProof/>
          <w:sz w:val="22"/>
        </w:rPr>
        <w:t xml:space="preserve"> (Version 1.0) [Datorprogram] Blizzard Entertainment.</w:t>
      </w:r>
    </w:p>
    <w:p w14:paraId="68BEF479" w14:textId="77777777" w:rsidR="004C6D1A" w:rsidRPr="004C6D1A" w:rsidRDefault="004C6D1A">
      <w:pPr>
        <w:pStyle w:val="Normalwebb"/>
        <w:ind w:left="480" w:hanging="480"/>
        <w:divId w:val="1911965298"/>
        <w:rPr>
          <w:rFonts w:ascii="Georgia" w:hAnsi="Georgia"/>
          <w:noProof/>
          <w:sz w:val="22"/>
        </w:rPr>
      </w:pPr>
      <w:r w:rsidRPr="004C6D1A">
        <w:rPr>
          <w:rFonts w:ascii="Georgia" w:hAnsi="Georgia"/>
          <w:noProof/>
          <w:sz w:val="22"/>
        </w:rPr>
        <w:t xml:space="preserve">Blizzard Entertainment (2002). </w:t>
      </w:r>
      <w:r w:rsidRPr="004C6D1A">
        <w:rPr>
          <w:rFonts w:ascii="Georgia" w:hAnsi="Georgia"/>
          <w:i/>
          <w:iCs/>
          <w:noProof/>
          <w:sz w:val="22"/>
        </w:rPr>
        <w:t>Warcraft III: Reign of Chaos</w:t>
      </w:r>
      <w:r w:rsidRPr="004C6D1A">
        <w:rPr>
          <w:rFonts w:ascii="Georgia" w:hAnsi="Georgia"/>
          <w:noProof/>
          <w:sz w:val="22"/>
        </w:rPr>
        <w:t xml:space="preserve"> (Version 1.0) [Datorprogram] Blizzard Entertainment.</w:t>
      </w:r>
    </w:p>
    <w:p w14:paraId="00B5BA8D" w14:textId="77777777" w:rsidR="004C6D1A" w:rsidRPr="004C6D1A" w:rsidRDefault="004C6D1A">
      <w:pPr>
        <w:pStyle w:val="Normalwebb"/>
        <w:ind w:left="480" w:hanging="480"/>
        <w:divId w:val="1911965298"/>
        <w:rPr>
          <w:rFonts w:ascii="Georgia" w:hAnsi="Georgia"/>
          <w:noProof/>
          <w:sz w:val="22"/>
        </w:rPr>
      </w:pPr>
      <w:r w:rsidRPr="004C6D1A">
        <w:rPr>
          <w:rFonts w:ascii="Georgia" w:hAnsi="Georgia"/>
          <w:noProof/>
          <w:sz w:val="22"/>
        </w:rPr>
        <w:t xml:space="preserve">Buckland, M. (2004). </w:t>
      </w:r>
      <w:r w:rsidRPr="004C6D1A">
        <w:rPr>
          <w:rFonts w:ascii="Georgia" w:hAnsi="Georgia"/>
          <w:i/>
          <w:iCs/>
          <w:noProof/>
          <w:sz w:val="22"/>
        </w:rPr>
        <w:t>Ai Game Programming by Example</w:t>
      </w:r>
      <w:r w:rsidRPr="004C6D1A">
        <w:rPr>
          <w:rFonts w:ascii="Georgia" w:hAnsi="Georgia"/>
          <w:noProof/>
          <w:sz w:val="22"/>
        </w:rPr>
        <w:t>. Wordware Publishing Inc.</w:t>
      </w:r>
    </w:p>
    <w:p w14:paraId="56C2589C" w14:textId="77777777" w:rsidR="004C6D1A" w:rsidRPr="004C6D1A" w:rsidRDefault="004C6D1A">
      <w:pPr>
        <w:pStyle w:val="Normalwebb"/>
        <w:ind w:left="480" w:hanging="480"/>
        <w:divId w:val="1911965298"/>
        <w:rPr>
          <w:rFonts w:ascii="Georgia" w:hAnsi="Georgia"/>
          <w:noProof/>
          <w:sz w:val="22"/>
        </w:rPr>
      </w:pPr>
      <w:r w:rsidRPr="004C6D1A">
        <w:rPr>
          <w:rFonts w:ascii="Georgia" w:hAnsi="Georgia"/>
          <w:noProof/>
          <w:sz w:val="22"/>
        </w:rPr>
        <w:t xml:space="preserve">Dijkstra, E.W. (1959). A note on two problems in connexion with graphs. </w:t>
      </w:r>
      <w:r w:rsidRPr="004C6D1A">
        <w:rPr>
          <w:rFonts w:ascii="Georgia" w:hAnsi="Georgia"/>
          <w:i/>
          <w:iCs/>
          <w:noProof/>
          <w:sz w:val="22"/>
        </w:rPr>
        <w:t>Numerische Mathematik</w:t>
      </w:r>
      <w:r w:rsidRPr="004C6D1A">
        <w:rPr>
          <w:rFonts w:ascii="Georgia" w:hAnsi="Georgia"/>
          <w:noProof/>
          <w:sz w:val="22"/>
        </w:rPr>
        <w:t>. (http://csl.mendeley.com/styles/252469921/harvard-skovde-university-2). s. 269–271.</w:t>
      </w:r>
    </w:p>
    <w:p w14:paraId="78CE4B03" w14:textId="77777777" w:rsidR="004C6D1A" w:rsidRPr="004C6D1A" w:rsidRDefault="004C6D1A">
      <w:pPr>
        <w:pStyle w:val="Normalwebb"/>
        <w:ind w:left="480" w:hanging="480"/>
        <w:divId w:val="1911965298"/>
        <w:rPr>
          <w:rFonts w:ascii="Georgia" w:hAnsi="Georgia"/>
          <w:noProof/>
          <w:sz w:val="22"/>
        </w:rPr>
      </w:pPr>
      <w:r w:rsidRPr="004C6D1A">
        <w:rPr>
          <w:rFonts w:ascii="Georgia" w:hAnsi="Georgia"/>
          <w:noProof/>
          <w:sz w:val="22"/>
        </w:rPr>
        <w:t xml:space="preserve">Hart, P., Nilsson, N.J. &amp; Raphael, B. (1968). A Formal Basis for the Heuristic Determination of Minimum Cost Paths. </w:t>
      </w:r>
      <w:r w:rsidRPr="004C6D1A">
        <w:rPr>
          <w:rFonts w:ascii="Georgia" w:hAnsi="Georgia"/>
          <w:i/>
          <w:iCs/>
          <w:noProof/>
          <w:sz w:val="22"/>
        </w:rPr>
        <w:t>IEEE Transactions on Systems Science and Cybernetics</w:t>
      </w:r>
      <w:r w:rsidRPr="004C6D1A">
        <w:rPr>
          <w:rFonts w:ascii="Georgia" w:hAnsi="Georgia"/>
          <w:noProof/>
          <w:sz w:val="22"/>
        </w:rPr>
        <w:t>. s. 100–107.</w:t>
      </w:r>
    </w:p>
    <w:p w14:paraId="1D209E70" w14:textId="77777777" w:rsidR="004C6D1A" w:rsidRPr="004C6D1A" w:rsidRDefault="004C6D1A">
      <w:pPr>
        <w:pStyle w:val="Normalwebb"/>
        <w:ind w:left="480" w:hanging="480"/>
        <w:divId w:val="1911965298"/>
        <w:rPr>
          <w:rFonts w:ascii="Georgia" w:hAnsi="Georgia"/>
          <w:noProof/>
          <w:sz w:val="22"/>
        </w:rPr>
      </w:pPr>
      <w:r w:rsidRPr="004C6D1A">
        <w:rPr>
          <w:rFonts w:ascii="Georgia" w:hAnsi="Georgia"/>
          <w:noProof/>
          <w:sz w:val="22"/>
        </w:rPr>
        <w:t xml:space="preserve">JetBrains (2014). </w:t>
      </w:r>
      <w:r w:rsidRPr="004C6D1A">
        <w:rPr>
          <w:rFonts w:ascii="Georgia" w:hAnsi="Georgia"/>
          <w:i/>
          <w:iCs/>
          <w:noProof/>
          <w:sz w:val="22"/>
        </w:rPr>
        <w:t>dotMemory</w:t>
      </w:r>
      <w:r w:rsidRPr="004C6D1A">
        <w:rPr>
          <w:rFonts w:ascii="Georgia" w:hAnsi="Georgia"/>
          <w:noProof/>
          <w:sz w:val="22"/>
        </w:rPr>
        <w:t xml:space="preserve"> (Version 4.2) [Datorprogram] JetBrains.</w:t>
      </w:r>
    </w:p>
    <w:p w14:paraId="076AFB58" w14:textId="77777777" w:rsidR="004C6D1A" w:rsidRPr="004C6D1A" w:rsidRDefault="004C6D1A">
      <w:pPr>
        <w:pStyle w:val="Normalwebb"/>
        <w:ind w:left="480" w:hanging="480"/>
        <w:divId w:val="1911965298"/>
        <w:rPr>
          <w:rFonts w:ascii="Georgia" w:hAnsi="Georgia"/>
          <w:noProof/>
          <w:sz w:val="22"/>
        </w:rPr>
      </w:pPr>
      <w:r w:rsidRPr="004C6D1A">
        <w:rPr>
          <w:rFonts w:ascii="Georgia" w:hAnsi="Georgia"/>
          <w:noProof/>
          <w:sz w:val="22"/>
        </w:rPr>
        <w:t xml:space="preserve">Kurzweil, R. (1990). </w:t>
      </w:r>
      <w:r w:rsidRPr="004C6D1A">
        <w:rPr>
          <w:rFonts w:ascii="Georgia" w:hAnsi="Georgia"/>
          <w:i/>
          <w:iCs/>
          <w:noProof/>
          <w:sz w:val="22"/>
        </w:rPr>
        <w:t>The age of intelligent machines</w:t>
      </w:r>
      <w:r w:rsidRPr="004C6D1A">
        <w:rPr>
          <w:rFonts w:ascii="Georgia" w:hAnsi="Georgia"/>
          <w:noProof/>
          <w:sz w:val="22"/>
        </w:rPr>
        <w:t>. MIT Press.</w:t>
      </w:r>
    </w:p>
    <w:p w14:paraId="2E390B7A" w14:textId="77777777" w:rsidR="004C6D1A" w:rsidRPr="004C6D1A" w:rsidRDefault="004C6D1A">
      <w:pPr>
        <w:pStyle w:val="Normalwebb"/>
        <w:ind w:left="480" w:hanging="480"/>
        <w:divId w:val="1911965298"/>
        <w:rPr>
          <w:rFonts w:ascii="Georgia" w:hAnsi="Georgia"/>
          <w:noProof/>
          <w:sz w:val="22"/>
        </w:rPr>
      </w:pPr>
      <w:r w:rsidRPr="004C6D1A">
        <w:rPr>
          <w:rFonts w:ascii="Georgia" w:hAnsi="Georgia"/>
          <w:noProof/>
          <w:sz w:val="22"/>
        </w:rPr>
        <w:t xml:space="preserve">Millington, I. &amp; Funge, J. (2009). </w:t>
      </w:r>
      <w:r w:rsidRPr="004C6D1A">
        <w:rPr>
          <w:rFonts w:ascii="Georgia" w:hAnsi="Georgia"/>
          <w:i/>
          <w:iCs/>
          <w:noProof/>
          <w:sz w:val="22"/>
        </w:rPr>
        <w:t>Artificial Intelligence for Games, Second Edition</w:t>
      </w:r>
      <w:r w:rsidRPr="004C6D1A">
        <w:rPr>
          <w:rFonts w:ascii="Georgia" w:hAnsi="Georgia"/>
          <w:noProof/>
          <w:sz w:val="22"/>
        </w:rPr>
        <w:t>. Morgan Kaufmann Publishers Inc.</w:t>
      </w:r>
    </w:p>
    <w:p w14:paraId="5D7A1D1D" w14:textId="77777777" w:rsidR="004C6D1A" w:rsidRPr="004C6D1A" w:rsidRDefault="004C6D1A">
      <w:pPr>
        <w:pStyle w:val="Normalwebb"/>
        <w:ind w:left="480" w:hanging="480"/>
        <w:divId w:val="1911965298"/>
        <w:rPr>
          <w:rFonts w:ascii="Georgia" w:hAnsi="Georgia"/>
          <w:noProof/>
          <w:sz w:val="22"/>
        </w:rPr>
      </w:pPr>
      <w:r w:rsidRPr="004C6D1A">
        <w:rPr>
          <w:rFonts w:ascii="Georgia" w:hAnsi="Georgia"/>
          <w:noProof/>
          <w:sz w:val="22"/>
        </w:rPr>
        <w:t xml:space="preserve">Mohammed J. Zaki, C.H. (2002). </w:t>
      </w:r>
      <w:r w:rsidRPr="004C6D1A">
        <w:rPr>
          <w:rFonts w:ascii="Georgia" w:hAnsi="Georgia"/>
          <w:i/>
          <w:iCs/>
          <w:noProof/>
          <w:sz w:val="22"/>
        </w:rPr>
        <w:t>CHARM: An efficient algorithm for closed itemset mining</w:t>
      </w:r>
      <w:r w:rsidRPr="004C6D1A">
        <w:rPr>
          <w:rFonts w:ascii="Georgia" w:hAnsi="Georgia"/>
          <w:noProof/>
          <w:sz w:val="22"/>
        </w:rPr>
        <w:t>.</w:t>
      </w:r>
    </w:p>
    <w:p w14:paraId="30BBBA8D" w14:textId="77777777" w:rsidR="004C6D1A" w:rsidRPr="004C6D1A" w:rsidRDefault="004C6D1A">
      <w:pPr>
        <w:pStyle w:val="Normalwebb"/>
        <w:ind w:left="480" w:hanging="480"/>
        <w:divId w:val="1911965298"/>
        <w:rPr>
          <w:rFonts w:ascii="Georgia" w:hAnsi="Georgia"/>
          <w:noProof/>
          <w:sz w:val="22"/>
        </w:rPr>
      </w:pPr>
      <w:r w:rsidRPr="004C6D1A">
        <w:rPr>
          <w:rFonts w:ascii="Georgia" w:hAnsi="Georgia"/>
          <w:noProof/>
          <w:sz w:val="22"/>
        </w:rPr>
        <w:t xml:space="preserve">Namco (1980). </w:t>
      </w:r>
      <w:r w:rsidRPr="004C6D1A">
        <w:rPr>
          <w:rFonts w:ascii="Georgia" w:hAnsi="Georgia"/>
          <w:i/>
          <w:iCs/>
          <w:noProof/>
          <w:sz w:val="22"/>
        </w:rPr>
        <w:t>Pacman</w:t>
      </w:r>
      <w:r w:rsidRPr="004C6D1A">
        <w:rPr>
          <w:rFonts w:ascii="Georgia" w:hAnsi="Georgia"/>
          <w:noProof/>
          <w:sz w:val="22"/>
        </w:rPr>
        <w:t xml:space="preserve"> (Version 1.0) [Datorprogram] Namco.</w:t>
      </w:r>
    </w:p>
    <w:p w14:paraId="2CF084F9" w14:textId="77777777" w:rsidR="004C6D1A" w:rsidRPr="004C6D1A" w:rsidRDefault="004C6D1A">
      <w:pPr>
        <w:pStyle w:val="Normalwebb"/>
        <w:ind w:left="480" w:hanging="480"/>
        <w:divId w:val="1911965298"/>
        <w:rPr>
          <w:rFonts w:ascii="Georgia" w:hAnsi="Georgia"/>
          <w:noProof/>
          <w:sz w:val="22"/>
        </w:rPr>
      </w:pPr>
      <w:r w:rsidRPr="004C6D1A">
        <w:rPr>
          <w:rFonts w:ascii="Georgia" w:hAnsi="Georgia"/>
          <w:noProof/>
          <w:sz w:val="22"/>
        </w:rPr>
        <w:t xml:space="preserve">Patil, S., Berg, J. van den, Curtis, S., Lin, M.C. &amp; Manocha, D. (2011). Directing crowd simulations using navigation fields. </w:t>
      </w:r>
      <w:r w:rsidRPr="004C6D1A">
        <w:rPr>
          <w:rFonts w:ascii="Georgia" w:hAnsi="Georgia"/>
          <w:i/>
          <w:iCs/>
          <w:noProof/>
          <w:sz w:val="22"/>
        </w:rPr>
        <w:t>IEEE transactions on visualization and computer graphics</w:t>
      </w:r>
      <w:r w:rsidRPr="004C6D1A">
        <w:rPr>
          <w:rFonts w:ascii="Georgia" w:hAnsi="Georgia"/>
          <w:noProof/>
          <w:sz w:val="22"/>
        </w:rPr>
        <w:t>. 17 (2). s. 244–54.</w:t>
      </w:r>
    </w:p>
    <w:p w14:paraId="2229FE74" w14:textId="77777777" w:rsidR="004C6D1A" w:rsidRPr="004C6D1A" w:rsidRDefault="004C6D1A">
      <w:pPr>
        <w:pStyle w:val="Normalwebb"/>
        <w:ind w:left="480" w:hanging="480"/>
        <w:divId w:val="1911965298"/>
        <w:rPr>
          <w:rFonts w:ascii="Georgia" w:hAnsi="Georgia"/>
          <w:noProof/>
          <w:sz w:val="22"/>
        </w:rPr>
      </w:pPr>
      <w:r w:rsidRPr="004C6D1A">
        <w:rPr>
          <w:rFonts w:ascii="Georgia" w:hAnsi="Georgia"/>
          <w:noProof/>
          <w:sz w:val="22"/>
        </w:rPr>
        <w:t xml:space="preserve">Pentheney, G. (2013). </w:t>
      </w:r>
      <w:r w:rsidRPr="004C6D1A">
        <w:rPr>
          <w:rFonts w:ascii="Georgia" w:hAnsi="Georgia"/>
          <w:i/>
          <w:iCs/>
          <w:noProof/>
          <w:sz w:val="22"/>
        </w:rPr>
        <w:t>GDC - The Next Vector: Improvements in AI Steering Behaviors</w:t>
      </w:r>
      <w:r w:rsidRPr="004C6D1A">
        <w:rPr>
          <w:rFonts w:ascii="Georgia" w:hAnsi="Georgia"/>
          <w:noProof/>
          <w:sz w:val="22"/>
        </w:rPr>
        <w:t>. 2013. Tillgänglig på Internet: http://www.gdcvault.com/play/1018230/The-Next-Vector-Improvements-in. [Hämtad 30 January 2015].</w:t>
      </w:r>
    </w:p>
    <w:p w14:paraId="4013723F" w14:textId="77777777" w:rsidR="004C6D1A" w:rsidRPr="004C6D1A" w:rsidRDefault="004C6D1A">
      <w:pPr>
        <w:pStyle w:val="Normalwebb"/>
        <w:ind w:left="480" w:hanging="480"/>
        <w:divId w:val="1911965298"/>
        <w:rPr>
          <w:rFonts w:ascii="Georgia" w:hAnsi="Georgia"/>
          <w:noProof/>
          <w:sz w:val="22"/>
        </w:rPr>
      </w:pPr>
      <w:r w:rsidRPr="004C6D1A">
        <w:rPr>
          <w:rFonts w:ascii="Georgia" w:hAnsi="Georgia"/>
          <w:noProof/>
          <w:sz w:val="22"/>
        </w:rPr>
        <w:t xml:space="preserve">Reynolds, C. (1999). </w:t>
      </w:r>
      <w:r w:rsidRPr="004C6D1A">
        <w:rPr>
          <w:rFonts w:ascii="Georgia" w:hAnsi="Georgia"/>
          <w:i/>
          <w:iCs/>
          <w:noProof/>
          <w:sz w:val="22"/>
        </w:rPr>
        <w:t>Steering Behaviors For Autonomous Characters</w:t>
      </w:r>
      <w:r w:rsidRPr="004C6D1A">
        <w:rPr>
          <w:rFonts w:ascii="Georgia" w:hAnsi="Georgia"/>
          <w:noProof/>
          <w:sz w:val="22"/>
        </w:rPr>
        <w:t>.</w:t>
      </w:r>
    </w:p>
    <w:p w14:paraId="4512A704" w14:textId="77777777" w:rsidR="004C6D1A" w:rsidRPr="004C6D1A" w:rsidRDefault="004C6D1A">
      <w:pPr>
        <w:pStyle w:val="Normalwebb"/>
        <w:ind w:left="480" w:hanging="480"/>
        <w:divId w:val="1911965298"/>
        <w:rPr>
          <w:rFonts w:ascii="Georgia" w:hAnsi="Georgia"/>
          <w:noProof/>
          <w:sz w:val="22"/>
        </w:rPr>
      </w:pPr>
      <w:r w:rsidRPr="004C6D1A">
        <w:rPr>
          <w:rFonts w:ascii="Georgia" w:hAnsi="Georgia"/>
          <w:noProof/>
          <w:sz w:val="22"/>
        </w:rPr>
        <w:t xml:space="preserve">Reynolds, C.W. (1987). Flocks, herds and schools: A distributed behavioral model. </w:t>
      </w:r>
      <w:r w:rsidRPr="004C6D1A">
        <w:rPr>
          <w:rFonts w:ascii="Georgia" w:hAnsi="Georgia"/>
          <w:i/>
          <w:iCs/>
          <w:noProof/>
          <w:sz w:val="22"/>
        </w:rPr>
        <w:t>Proceedings of the 14th annual conference on Computer graphics and interactive techniques - SIGGRAPH ’87</w:t>
      </w:r>
      <w:r w:rsidRPr="004C6D1A">
        <w:rPr>
          <w:rFonts w:ascii="Georgia" w:hAnsi="Georgia"/>
          <w:noProof/>
          <w:sz w:val="22"/>
        </w:rPr>
        <w:t>. 1 August 1987, New York, New York, USA: ACM Press, s. 25–34.</w:t>
      </w:r>
    </w:p>
    <w:p w14:paraId="779E0CE8" w14:textId="77777777" w:rsidR="004C6D1A" w:rsidRPr="004C6D1A" w:rsidRDefault="004C6D1A">
      <w:pPr>
        <w:pStyle w:val="Normalwebb"/>
        <w:ind w:left="480" w:hanging="480"/>
        <w:divId w:val="1911965298"/>
        <w:rPr>
          <w:rFonts w:ascii="Georgia" w:hAnsi="Georgia"/>
          <w:noProof/>
          <w:sz w:val="22"/>
        </w:rPr>
      </w:pPr>
      <w:r w:rsidRPr="004C6D1A">
        <w:rPr>
          <w:rFonts w:ascii="Georgia" w:hAnsi="Georgia"/>
          <w:noProof/>
          <w:sz w:val="22"/>
        </w:rPr>
        <w:t xml:space="preserve">Russell, S. &amp; Norvig, P. (2009). </w:t>
      </w:r>
      <w:r w:rsidRPr="004C6D1A">
        <w:rPr>
          <w:rFonts w:ascii="Georgia" w:hAnsi="Georgia"/>
          <w:i/>
          <w:iCs/>
          <w:noProof/>
          <w:sz w:val="22"/>
        </w:rPr>
        <w:t>Artificial Intelligence: A Modern Approach</w:t>
      </w:r>
      <w:r w:rsidRPr="004C6D1A">
        <w:rPr>
          <w:rFonts w:ascii="Georgia" w:hAnsi="Georgia"/>
          <w:noProof/>
          <w:sz w:val="22"/>
        </w:rPr>
        <w:t>. Prentice Hall Press.</w:t>
      </w:r>
    </w:p>
    <w:p w14:paraId="056212ED" w14:textId="77777777" w:rsidR="004C6D1A" w:rsidRPr="004C6D1A" w:rsidRDefault="004C6D1A">
      <w:pPr>
        <w:pStyle w:val="Normalwebb"/>
        <w:ind w:left="480" w:hanging="480"/>
        <w:divId w:val="1911965298"/>
        <w:rPr>
          <w:rFonts w:ascii="Georgia" w:hAnsi="Georgia"/>
          <w:noProof/>
          <w:sz w:val="22"/>
        </w:rPr>
      </w:pPr>
      <w:r w:rsidRPr="004C6D1A">
        <w:rPr>
          <w:rFonts w:ascii="Georgia" w:hAnsi="Georgia"/>
          <w:noProof/>
          <w:sz w:val="22"/>
        </w:rPr>
        <w:t xml:space="preserve">Schwab, B. (2004). </w:t>
      </w:r>
      <w:r w:rsidRPr="004C6D1A">
        <w:rPr>
          <w:rFonts w:ascii="Georgia" w:hAnsi="Georgia"/>
          <w:i/>
          <w:iCs/>
          <w:noProof/>
          <w:sz w:val="22"/>
        </w:rPr>
        <w:t>Ai Game Engine Programming</w:t>
      </w:r>
      <w:r w:rsidRPr="004C6D1A">
        <w:rPr>
          <w:rFonts w:ascii="Georgia" w:hAnsi="Georgia"/>
          <w:noProof/>
          <w:sz w:val="22"/>
        </w:rPr>
        <w:t>. Charles River Media, Inc.</w:t>
      </w:r>
    </w:p>
    <w:p w14:paraId="1E7CBE47" w14:textId="77777777" w:rsidR="004C6D1A" w:rsidRPr="004C6D1A" w:rsidRDefault="004C6D1A">
      <w:pPr>
        <w:pStyle w:val="Normalwebb"/>
        <w:ind w:left="480" w:hanging="480"/>
        <w:divId w:val="1911965298"/>
        <w:rPr>
          <w:rFonts w:ascii="Georgia" w:hAnsi="Georgia"/>
          <w:noProof/>
          <w:sz w:val="22"/>
        </w:rPr>
      </w:pPr>
      <w:r w:rsidRPr="004C6D1A">
        <w:rPr>
          <w:rFonts w:ascii="Georgia" w:hAnsi="Georgia"/>
          <w:noProof/>
          <w:sz w:val="22"/>
        </w:rPr>
        <w:t xml:space="preserve">Shiffman, D. (2012). </w:t>
      </w:r>
      <w:r w:rsidRPr="004C6D1A">
        <w:rPr>
          <w:rFonts w:ascii="Georgia" w:hAnsi="Georgia"/>
          <w:i/>
          <w:iCs/>
          <w:noProof/>
          <w:sz w:val="22"/>
        </w:rPr>
        <w:t>The Nature of Code: Simulating Natural Systems with Processing</w:t>
      </w:r>
      <w:r w:rsidRPr="004C6D1A">
        <w:rPr>
          <w:rFonts w:ascii="Georgia" w:hAnsi="Georgia"/>
          <w:noProof/>
          <w:sz w:val="22"/>
        </w:rPr>
        <w:t>.</w:t>
      </w:r>
    </w:p>
    <w:p w14:paraId="329C7BC4" w14:textId="77777777" w:rsidR="004C6D1A" w:rsidRPr="004C6D1A" w:rsidRDefault="004C6D1A">
      <w:pPr>
        <w:pStyle w:val="Normalwebb"/>
        <w:ind w:left="480" w:hanging="480"/>
        <w:divId w:val="1911965298"/>
        <w:rPr>
          <w:rFonts w:ascii="Georgia" w:hAnsi="Georgia"/>
          <w:noProof/>
          <w:sz w:val="22"/>
        </w:rPr>
      </w:pPr>
      <w:r w:rsidRPr="004C6D1A">
        <w:rPr>
          <w:rFonts w:ascii="Georgia" w:hAnsi="Georgia"/>
          <w:noProof/>
          <w:sz w:val="22"/>
        </w:rPr>
        <w:t xml:space="preserve">Treuille, A., Cooper, S. &amp; Popović, Z. (2006). Continuum crowds. </w:t>
      </w:r>
      <w:r w:rsidRPr="004C6D1A">
        <w:rPr>
          <w:rFonts w:ascii="Georgia" w:hAnsi="Georgia"/>
          <w:i/>
          <w:iCs/>
          <w:noProof/>
          <w:sz w:val="22"/>
        </w:rPr>
        <w:t>ACM Transactions on Graphics</w:t>
      </w:r>
      <w:r w:rsidRPr="004C6D1A">
        <w:rPr>
          <w:rFonts w:ascii="Georgia" w:hAnsi="Georgia"/>
          <w:noProof/>
          <w:sz w:val="22"/>
        </w:rPr>
        <w:t>. s. 1160.</w:t>
      </w:r>
    </w:p>
    <w:p w14:paraId="3844DD1A" w14:textId="77777777" w:rsidR="004C6D1A" w:rsidRPr="004C6D1A" w:rsidRDefault="004C6D1A">
      <w:pPr>
        <w:pStyle w:val="Normalwebb"/>
        <w:ind w:left="480" w:hanging="480"/>
        <w:divId w:val="1911965298"/>
        <w:rPr>
          <w:rFonts w:ascii="Georgia" w:hAnsi="Georgia"/>
          <w:noProof/>
          <w:sz w:val="22"/>
        </w:rPr>
      </w:pPr>
      <w:r w:rsidRPr="004C6D1A">
        <w:rPr>
          <w:rFonts w:ascii="Georgia" w:hAnsi="Georgia"/>
          <w:noProof/>
          <w:sz w:val="22"/>
        </w:rPr>
        <w:lastRenderedPageBreak/>
        <w:t xml:space="preserve">Uber Entertainment (2014). </w:t>
      </w:r>
      <w:r w:rsidRPr="004C6D1A">
        <w:rPr>
          <w:rFonts w:ascii="Georgia" w:hAnsi="Georgia"/>
          <w:i/>
          <w:iCs/>
          <w:noProof/>
          <w:sz w:val="22"/>
        </w:rPr>
        <w:t>Planetary Annihilation</w:t>
      </w:r>
      <w:r w:rsidRPr="004C6D1A">
        <w:rPr>
          <w:rFonts w:ascii="Georgia" w:hAnsi="Georgia"/>
          <w:noProof/>
          <w:sz w:val="22"/>
        </w:rPr>
        <w:t xml:space="preserve"> (Version 1.0) [Datorprogram] Uber Entertainment.</w:t>
      </w:r>
    </w:p>
    <w:p w14:paraId="658C7E80" w14:textId="56DFCE5E" w:rsidR="005D46B0" w:rsidRPr="00BB4C2C" w:rsidRDefault="008208D4" w:rsidP="005252A7">
      <w:pPr>
        <w:pStyle w:val="Normalwebb"/>
        <w:ind w:left="480" w:hanging="480"/>
        <w:divId w:val="1484394190"/>
      </w:pPr>
      <w:r w:rsidRPr="00BB4C2C">
        <w:fldChar w:fldCharType="end"/>
      </w:r>
    </w:p>
    <w:sectPr w:rsidR="005D46B0" w:rsidRPr="00BB4C2C" w:rsidSect="008208D4">
      <w:footerReference w:type="default" r:id="rId30"/>
      <w:pgSz w:w="11900" w:h="16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DACE37" w14:textId="77777777" w:rsidR="00510730" w:rsidRDefault="00510730" w:rsidP="009E6E91">
      <w:pPr>
        <w:spacing w:after="0" w:line="240" w:lineRule="auto"/>
      </w:pPr>
      <w:r>
        <w:separator/>
      </w:r>
    </w:p>
  </w:endnote>
  <w:endnote w:type="continuationSeparator" w:id="0">
    <w:p w14:paraId="4E950BD4" w14:textId="77777777" w:rsidR="00510730" w:rsidRDefault="00510730" w:rsidP="009E6E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738FD1" w14:textId="77777777" w:rsidR="00CF1B5E" w:rsidRDefault="00CF1B5E" w:rsidP="00D31D5C">
    <w:pPr>
      <w:pStyle w:val="Sidfot"/>
      <w:framePr w:wrap="around" w:vAnchor="text" w:hAnchor="margin" w:xAlign="center" w:y="1"/>
      <w:rPr>
        <w:rStyle w:val="Sidnummer"/>
      </w:rPr>
    </w:pPr>
    <w:r>
      <w:rPr>
        <w:rStyle w:val="Sidnummer"/>
      </w:rPr>
      <w:fldChar w:fldCharType="begin"/>
    </w:r>
    <w:r>
      <w:rPr>
        <w:rStyle w:val="Sidnummer"/>
      </w:rPr>
      <w:instrText xml:space="preserve">PAGE  </w:instrText>
    </w:r>
    <w:r>
      <w:rPr>
        <w:rStyle w:val="Sidnummer"/>
      </w:rPr>
      <w:fldChar w:fldCharType="end"/>
    </w:r>
  </w:p>
  <w:p w14:paraId="44B150BF" w14:textId="77777777" w:rsidR="00CF1B5E" w:rsidRDefault="00CF1B5E">
    <w:pPr>
      <w:pStyle w:val="Sidfo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E25050" w14:textId="77777777" w:rsidR="00CF1B5E" w:rsidRDefault="00CF1B5E" w:rsidP="007661D4">
    <w:pPr>
      <w:pStyle w:val="Sidfot"/>
      <w:framePr w:wrap="around" w:vAnchor="text" w:hAnchor="margin" w:xAlign="center" w:y="1"/>
      <w:rPr>
        <w:rStyle w:val="Sidnummer"/>
      </w:rPr>
    </w:pPr>
    <w:r>
      <w:rPr>
        <w:rStyle w:val="Sidnummer"/>
      </w:rPr>
      <w:fldChar w:fldCharType="begin"/>
    </w:r>
    <w:r w:rsidRPr="008208D4">
      <w:rPr>
        <w:rStyle w:val="Sidnummer"/>
      </w:rPr>
      <w:instrText xml:space="preserve">PAGE  </w:instrText>
    </w:r>
    <w:r>
      <w:rPr>
        <w:rStyle w:val="Sidnummer"/>
      </w:rPr>
      <w:fldChar w:fldCharType="separate"/>
    </w:r>
    <w:r w:rsidR="00E3511F">
      <w:rPr>
        <w:rStyle w:val="Sidnummer"/>
        <w:noProof/>
      </w:rPr>
      <w:t>22</w:t>
    </w:r>
    <w:r>
      <w:rPr>
        <w:rStyle w:val="Sidnummer"/>
      </w:rPr>
      <w:fldChar w:fldCharType="end"/>
    </w:r>
  </w:p>
  <w:p w14:paraId="10584881" w14:textId="77777777" w:rsidR="00CF1B5E" w:rsidRDefault="00CF1B5E">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7D4587" w14:textId="77777777" w:rsidR="00510730" w:rsidRDefault="00510730" w:rsidP="009E6E91">
      <w:pPr>
        <w:spacing w:after="0" w:line="240" w:lineRule="auto"/>
      </w:pPr>
      <w:r>
        <w:separator/>
      </w:r>
    </w:p>
  </w:footnote>
  <w:footnote w:type="continuationSeparator" w:id="0">
    <w:p w14:paraId="2E6B1EC3" w14:textId="77777777" w:rsidR="00510730" w:rsidRDefault="00510730" w:rsidP="009E6E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2C187D"/>
    <w:multiLevelType w:val="hybridMultilevel"/>
    <w:tmpl w:val="60668196"/>
    <w:lvl w:ilvl="0" w:tplc="04090005">
      <w:start w:val="1"/>
      <w:numFmt w:val="bullet"/>
      <w:lvlText w:val=""/>
      <w:lvlJc w:val="left"/>
      <w:pPr>
        <w:ind w:left="771" w:hanging="360"/>
      </w:pPr>
      <w:rPr>
        <w:rFonts w:ascii="Wingdings" w:hAnsi="Wingdings" w:hint="default"/>
      </w:rPr>
    </w:lvl>
    <w:lvl w:ilvl="1" w:tplc="04090003" w:tentative="1">
      <w:start w:val="1"/>
      <w:numFmt w:val="bullet"/>
      <w:lvlText w:val="o"/>
      <w:lvlJc w:val="left"/>
      <w:pPr>
        <w:ind w:left="1491" w:hanging="360"/>
      </w:pPr>
      <w:rPr>
        <w:rFonts w:ascii="Courier New" w:hAnsi="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1">
    <w:nsid w:val="1D1A1573"/>
    <w:multiLevelType w:val="multilevel"/>
    <w:tmpl w:val="8A24FD5C"/>
    <w:lvl w:ilvl="0">
      <w:start w:val="1"/>
      <w:numFmt w:val="decimal"/>
      <w:pStyle w:val="Rubrik1"/>
      <w:lvlText w:val="%1"/>
      <w:lvlJc w:val="left"/>
      <w:pPr>
        <w:tabs>
          <w:tab w:val="num" w:pos="432"/>
        </w:tabs>
        <w:ind w:left="432" w:hanging="432"/>
      </w:pPr>
    </w:lvl>
    <w:lvl w:ilvl="1">
      <w:start w:val="1"/>
      <w:numFmt w:val="decimal"/>
      <w:pStyle w:val="Rubrik2"/>
      <w:lvlText w:val="%1.%2"/>
      <w:lvlJc w:val="left"/>
      <w:pPr>
        <w:tabs>
          <w:tab w:val="num" w:pos="576"/>
        </w:tabs>
        <w:ind w:left="576" w:hanging="576"/>
      </w:pPr>
    </w:lvl>
    <w:lvl w:ilvl="2">
      <w:start w:val="1"/>
      <w:numFmt w:val="decimal"/>
      <w:pStyle w:val="Rubrik3"/>
      <w:lvlText w:val="%1.%2.%3"/>
      <w:lvlJc w:val="left"/>
      <w:pPr>
        <w:tabs>
          <w:tab w:val="num" w:pos="720"/>
        </w:tabs>
        <w:ind w:left="720" w:hanging="720"/>
      </w:pPr>
    </w:lvl>
    <w:lvl w:ilvl="3">
      <w:start w:val="1"/>
      <w:numFmt w:val="decimal"/>
      <w:pStyle w:val="Rubrik4"/>
      <w:lvlText w:val="%1.%2.%3.%4"/>
      <w:lvlJc w:val="left"/>
      <w:pPr>
        <w:tabs>
          <w:tab w:val="num" w:pos="864"/>
        </w:tabs>
        <w:ind w:left="864" w:hanging="864"/>
      </w:pPr>
    </w:lvl>
    <w:lvl w:ilvl="4">
      <w:start w:val="1"/>
      <w:numFmt w:val="decimal"/>
      <w:pStyle w:val="Rubrik5"/>
      <w:lvlText w:val="%1.%2.%3.%4.%5"/>
      <w:lvlJc w:val="left"/>
      <w:pPr>
        <w:tabs>
          <w:tab w:val="num" w:pos="1008"/>
        </w:tabs>
        <w:ind w:left="1008" w:hanging="1008"/>
      </w:pPr>
    </w:lvl>
    <w:lvl w:ilvl="5">
      <w:start w:val="1"/>
      <w:numFmt w:val="decimal"/>
      <w:pStyle w:val="Rubrik6"/>
      <w:lvlText w:val="%1.%2.%3.%4.%5.%6"/>
      <w:lvlJc w:val="left"/>
      <w:pPr>
        <w:tabs>
          <w:tab w:val="num" w:pos="1152"/>
        </w:tabs>
        <w:ind w:left="1152" w:hanging="1152"/>
      </w:pPr>
    </w:lvl>
    <w:lvl w:ilvl="6">
      <w:start w:val="1"/>
      <w:numFmt w:val="decimal"/>
      <w:pStyle w:val="Rubrik7"/>
      <w:lvlText w:val="%1.%2.%3.%4.%5.%6.%7"/>
      <w:lvlJc w:val="left"/>
      <w:pPr>
        <w:tabs>
          <w:tab w:val="num" w:pos="1296"/>
        </w:tabs>
        <w:ind w:left="1296" w:hanging="1296"/>
      </w:pPr>
    </w:lvl>
    <w:lvl w:ilvl="7">
      <w:start w:val="1"/>
      <w:numFmt w:val="decimal"/>
      <w:pStyle w:val="Rubrik8"/>
      <w:lvlText w:val="%1.%2.%3.%4.%5.%6.%7.%8"/>
      <w:lvlJc w:val="left"/>
      <w:pPr>
        <w:tabs>
          <w:tab w:val="num" w:pos="1440"/>
        </w:tabs>
        <w:ind w:left="1440" w:hanging="1440"/>
      </w:pPr>
    </w:lvl>
    <w:lvl w:ilvl="8">
      <w:start w:val="1"/>
      <w:numFmt w:val="decimal"/>
      <w:pStyle w:val="Rubrik9"/>
      <w:lvlText w:val="%1.%2.%3.%4.%5.%6.%7.%8.%9"/>
      <w:lvlJc w:val="left"/>
      <w:pPr>
        <w:tabs>
          <w:tab w:val="num" w:pos="1584"/>
        </w:tabs>
        <w:ind w:left="1584" w:hanging="1584"/>
      </w:pPr>
    </w:lvl>
  </w:abstractNum>
  <w:abstractNum w:abstractNumId="2">
    <w:nsid w:val="332A21E1"/>
    <w:multiLevelType w:val="hybridMultilevel"/>
    <w:tmpl w:val="1890AF36"/>
    <w:lvl w:ilvl="0" w:tplc="041D0005">
      <w:start w:val="1"/>
      <w:numFmt w:val="bullet"/>
      <w:lvlText w:val=""/>
      <w:lvlJc w:val="left"/>
      <w:pPr>
        <w:ind w:left="720" w:hanging="360"/>
      </w:pPr>
      <w:rPr>
        <w:rFonts w:ascii="Wingdings" w:hAnsi="Wingdings"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nsid w:val="37394407"/>
    <w:multiLevelType w:val="hybridMultilevel"/>
    <w:tmpl w:val="F9DADABC"/>
    <w:lvl w:ilvl="0" w:tplc="EAEC1F06">
      <w:start w:val="1"/>
      <w:numFmt w:val="decimal"/>
      <w:pStyle w:val="Pseudokod"/>
      <w:lvlText w:val="Pseudokod %1"/>
      <w:lvlJc w:val="left"/>
      <w:pPr>
        <w:ind w:left="720" w:hanging="360"/>
      </w:pPr>
      <w:rPr>
        <w:rFonts w:ascii="Georgia" w:hAnsi="Georgia" w:hint="default"/>
        <w:b/>
        <w:i w:val="0"/>
        <w:sz w:val="24"/>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45614CC5"/>
    <w:multiLevelType w:val="hybridMultilevel"/>
    <w:tmpl w:val="B472F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B566A8B"/>
    <w:multiLevelType w:val="hybridMultilevel"/>
    <w:tmpl w:val="3D1EF1F6"/>
    <w:lvl w:ilvl="0" w:tplc="EEA01470">
      <w:start w:val="1"/>
      <w:numFmt w:val="decimal"/>
      <w:pStyle w:val="Formeltext"/>
      <w:lvlText w:val="Formel %1"/>
      <w:lvlJc w:val="left"/>
      <w:pPr>
        <w:ind w:left="360" w:hanging="360"/>
      </w:pPr>
      <w:rPr>
        <w:rFonts w:ascii="Georgia" w:hAnsi="Georgia" w:hint="default"/>
        <w:b/>
        <w:i w:val="0"/>
        <w:sz w:val="24"/>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4F715AF2"/>
    <w:multiLevelType w:val="multilevel"/>
    <w:tmpl w:val="B09E2178"/>
    <w:lvl w:ilvl="0">
      <w:start w:val="1"/>
      <w:numFmt w:val="upperLetter"/>
      <w:lvlText w:val="Appendix %1 - "/>
      <w:lvlJc w:val="left"/>
      <w:pPr>
        <w:ind w:left="360" w:hanging="36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530706CC"/>
    <w:multiLevelType w:val="multilevel"/>
    <w:tmpl w:val="2A9AD7DE"/>
    <w:lvl w:ilvl="0">
      <w:start w:val="1"/>
      <w:numFmt w:val="decimal"/>
      <w:pStyle w:val="tabelltext"/>
      <w:suff w:val="space"/>
      <w:lvlText w:val="Tabell %1"/>
      <w:lvlJc w:val="left"/>
      <w:pPr>
        <w:ind w:left="0" w:firstLine="0"/>
      </w:pPr>
      <w:rPr>
        <w:rFonts w:ascii="Georgia" w:hAnsi="Georgia" w:hint="default"/>
        <w:b/>
        <w:bCs/>
        <w:i w:val="0"/>
        <w:iCs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nsid w:val="567212FE"/>
    <w:multiLevelType w:val="multilevel"/>
    <w:tmpl w:val="EAAA3894"/>
    <w:lvl w:ilvl="0">
      <w:start w:val="1"/>
      <w:numFmt w:val="upperLetter"/>
      <w:suff w:val="space"/>
      <w:lvlText w:val="Appendix %1"/>
      <w:lvlJc w:val="left"/>
      <w:pPr>
        <w:ind w:left="0" w:firstLine="0"/>
      </w:pPr>
      <w:rPr>
        <w:rFonts w:ascii="Arial" w:hAnsi="Arial" w:hint="default"/>
        <w:b/>
        <w:bCs/>
        <w:i w:val="0"/>
        <w:iCs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nsid w:val="57C606DB"/>
    <w:multiLevelType w:val="hybridMultilevel"/>
    <w:tmpl w:val="B4BE6244"/>
    <w:lvl w:ilvl="0" w:tplc="041D0005">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nsid w:val="5D39147E"/>
    <w:multiLevelType w:val="hybridMultilevel"/>
    <w:tmpl w:val="EBA47A8A"/>
    <w:lvl w:ilvl="0" w:tplc="E7F8C0E0">
      <w:start w:val="1"/>
      <w:numFmt w:val="decimal"/>
      <w:pStyle w:val="Figurtext"/>
      <w:lvlText w:val="Figur %1"/>
      <w:lvlJc w:val="left"/>
      <w:pPr>
        <w:ind w:left="0" w:firstLine="227"/>
      </w:pPr>
      <w:rPr>
        <w:rFonts w:hint="default"/>
        <w:b/>
        <w:i w:val="0"/>
        <w:position w:val="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1">
    <w:nsid w:val="5FD94C93"/>
    <w:multiLevelType w:val="multilevel"/>
    <w:tmpl w:val="3132C888"/>
    <w:lvl w:ilvl="0">
      <w:start w:val="1"/>
      <w:numFmt w:val="upperLetter"/>
      <w:lvlText w:val="Appendix %1 - "/>
      <w:lvlJc w:val="left"/>
      <w:pPr>
        <w:ind w:left="0" w:firstLine="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636D2564"/>
    <w:multiLevelType w:val="multilevel"/>
    <w:tmpl w:val="98E62BDE"/>
    <w:lvl w:ilvl="0">
      <w:start w:val="1"/>
      <w:numFmt w:val="upperLetter"/>
      <w:pStyle w:val="Appendix"/>
      <w:suff w:val="space"/>
      <w:lvlText w:val="Appendix %1 - "/>
      <w:lvlJc w:val="left"/>
      <w:pPr>
        <w:ind w:left="0" w:firstLine="0"/>
      </w:pPr>
      <w:rPr>
        <w:rFonts w:ascii="Arial" w:hAnsi="Arial" w:hint="default"/>
        <w:b/>
        <w:bCs/>
        <w:i w:val="0"/>
        <w:iCs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6BE90B5D"/>
    <w:multiLevelType w:val="multilevel"/>
    <w:tmpl w:val="541870D2"/>
    <w:lvl w:ilvl="0">
      <w:start w:val="1"/>
      <w:numFmt w:val="upperLetter"/>
      <w:lvlText w:val="Appendix %1."/>
      <w:lvlJc w:val="left"/>
      <w:pPr>
        <w:ind w:left="720" w:hanging="36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742D3596"/>
    <w:multiLevelType w:val="hybridMultilevel"/>
    <w:tmpl w:val="667061A4"/>
    <w:lvl w:ilvl="0" w:tplc="041D0005">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5">
    <w:nsid w:val="7EAE2942"/>
    <w:multiLevelType w:val="multilevel"/>
    <w:tmpl w:val="D03C2850"/>
    <w:lvl w:ilvl="0">
      <w:start w:val="1"/>
      <w:numFmt w:val="upperLetter"/>
      <w:lvlText w:val="Appendix %1 - "/>
      <w:lvlJc w:val="left"/>
      <w:pPr>
        <w:ind w:left="144" w:hanging="144"/>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1"/>
  </w:num>
  <w:num w:numId="3">
    <w:abstractNumId w:val="10"/>
  </w:num>
  <w:num w:numId="4">
    <w:abstractNumId w:val="7"/>
  </w:num>
  <w:num w:numId="5">
    <w:abstractNumId w:val="0"/>
  </w:num>
  <w:num w:numId="6">
    <w:abstractNumId w:val="12"/>
  </w:num>
  <w:num w:numId="7">
    <w:abstractNumId w:val="13"/>
  </w:num>
  <w:num w:numId="8">
    <w:abstractNumId w:val="6"/>
  </w:num>
  <w:num w:numId="9">
    <w:abstractNumId w:val="11"/>
  </w:num>
  <w:num w:numId="10">
    <w:abstractNumId w:val="15"/>
  </w:num>
  <w:num w:numId="11">
    <w:abstractNumId w:val="8"/>
  </w:num>
  <w:num w:numId="12">
    <w:abstractNumId w:val="2"/>
  </w:num>
  <w:num w:numId="13">
    <w:abstractNumId w:val="14"/>
  </w:num>
  <w:num w:numId="14">
    <w:abstractNumId w:val="9"/>
  </w:num>
  <w:num w:numId="15">
    <w:abstractNumId w:val="5"/>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751F"/>
    <w:rsid w:val="000004BC"/>
    <w:rsid w:val="000016DA"/>
    <w:rsid w:val="0000317F"/>
    <w:rsid w:val="0000535D"/>
    <w:rsid w:val="000069E3"/>
    <w:rsid w:val="00007BFC"/>
    <w:rsid w:val="00012238"/>
    <w:rsid w:val="00012D36"/>
    <w:rsid w:val="000152CB"/>
    <w:rsid w:val="00022753"/>
    <w:rsid w:val="00022DEB"/>
    <w:rsid w:val="00023C24"/>
    <w:rsid w:val="00023C91"/>
    <w:rsid w:val="00024AED"/>
    <w:rsid w:val="000257F6"/>
    <w:rsid w:val="00026E0F"/>
    <w:rsid w:val="00032FBD"/>
    <w:rsid w:val="0003310B"/>
    <w:rsid w:val="000334AE"/>
    <w:rsid w:val="0003377E"/>
    <w:rsid w:val="00035F5A"/>
    <w:rsid w:val="00036C3A"/>
    <w:rsid w:val="00041CEF"/>
    <w:rsid w:val="000424C3"/>
    <w:rsid w:val="00043CB9"/>
    <w:rsid w:val="00046CD1"/>
    <w:rsid w:val="00052B02"/>
    <w:rsid w:val="00057279"/>
    <w:rsid w:val="00062765"/>
    <w:rsid w:val="0006520F"/>
    <w:rsid w:val="00066AD1"/>
    <w:rsid w:val="00072078"/>
    <w:rsid w:val="00072BA9"/>
    <w:rsid w:val="000735C0"/>
    <w:rsid w:val="0007402D"/>
    <w:rsid w:val="00076A48"/>
    <w:rsid w:val="000800FB"/>
    <w:rsid w:val="00080229"/>
    <w:rsid w:val="0008258C"/>
    <w:rsid w:val="000825CB"/>
    <w:rsid w:val="00087A87"/>
    <w:rsid w:val="00092C02"/>
    <w:rsid w:val="00093DC0"/>
    <w:rsid w:val="000946BF"/>
    <w:rsid w:val="000A2D6E"/>
    <w:rsid w:val="000A73F3"/>
    <w:rsid w:val="000B143B"/>
    <w:rsid w:val="000B237E"/>
    <w:rsid w:val="000B6DD7"/>
    <w:rsid w:val="000C2287"/>
    <w:rsid w:val="000C4C62"/>
    <w:rsid w:val="000C4C86"/>
    <w:rsid w:val="000C4E75"/>
    <w:rsid w:val="000D4504"/>
    <w:rsid w:val="000D479C"/>
    <w:rsid w:val="000D5CE2"/>
    <w:rsid w:val="000D75C2"/>
    <w:rsid w:val="000E20D4"/>
    <w:rsid w:val="000E3420"/>
    <w:rsid w:val="000E3A08"/>
    <w:rsid w:val="000E42D8"/>
    <w:rsid w:val="000E4322"/>
    <w:rsid w:val="000E4B1A"/>
    <w:rsid w:val="000E515C"/>
    <w:rsid w:val="000E5470"/>
    <w:rsid w:val="000E5DC5"/>
    <w:rsid w:val="000E6D19"/>
    <w:rsid w:val="000F1008"/>
    <w:rsid w:val="000F3C38"/>
    <w:rsid w:val="000F5D61"/>
    <w:rsid w:val="001017F5"/>
    <w:rsid w:val="001041EB"/>
    <w:rsid w:val="0010621D"/>
    <w:rsid w:val="00110A05"/>
    <w:rsid w:val="00112BF3"/>
    <w:rsid w:val="00120672"/>
    <w:rsid w:val="00120A08"/>
    <w:rsid w:val="0012219E"/>
    <w:rsid w:val="0012491B"/>
    <w:rsid w:val="001268FC"/>
    <w:rsid w:val="00130D9D"/>
    <w:rsid w:val="001313FE"/>
    <w:rsid w:val="00132317"/>
    <w:rsid w:val="00134A67"/>
    <w:rsid w:val="00134F66"/>
    <w:rsid w:val="0013542A"/>
    <w:rsid w:val="00136405"/>
    <w:rsid w:val="00137E9D"/>
    <w:rsid w:val="00143FC6"/>
    <w:rsid w:val="00147C01"/>
    <w:rsid w:val="00151899"/>
    <w:rsid w:val="00156E24"/>
    <w:rsid w:val="001632F7"/>
    <w:rsid w:val="001633CB"/>
    <w:rsid w:val="001708B4"/>
    <w:rsid w:val="001709CC"/>
    <w:rsid w:val="00171710"/>
    <w:rsid w:val="0017334D"/>
    <w:rsid w:val="001733CD"/>
    <w:rsid w:val="00174EBF"/>
    <w:rsid w:val="00176F46"/>
    <w:rsid w:val="0017713B"/>
    <w:rsid w:val="00181CED"/>
    <w:rsid w:val="0018405A"/>
    <w:rsid w:val="00187D2F"/>
    <w:rsid w:val="00190004"/>
    <w:rsid w:val="00191635"/>
    <w:rsid w:val="00194123"/>
    <w:rsid w:val="001946E9"/>
    <w:rsid w:val="00195716"/>
    <w:rsid w:val="001A2220"/>
    <w:rsid w:val="001A6424"/>
    <w:rsid w:val="001A69DA"/>
    <w:rsid w:val="001B3279"/>
    <w:rsid w:val="001B7434"/>
    <w:rsid w:val="001C4AB9"/>
    <w:rsid w:val="001C55C9"/>
    <w:rsid w:val="001C7D5C"/>
    <w:rsid w:val="001D10B9"/>
    <w:rsid w:val="001D1418"/>
    <w:rsid w:val="001D1AE4"/>
    <w:rsid w:val="001D1C0E"/>
    <w:rsid w:val="001D3230"/>
    <w:rsid w:val="001D5B51"/>
    <w:rsid w:val="001D6A5B"/>
    <w:rsid w:val="001E07E9"/>
    <w:rsid w:val="001E0B36"/>
    <w:rsid w:val="001E10E0"/>
    <w:rsid w:val="001E2EEA"/>
    <w:rsid w:val="001E309C"/>
    <w:rsid w:val="001E3C9F"/>
    <w:rsid w:val="001F64EE"/>
    <w:rsid w:val="001F66C0"/>
    <w:rsid w:val="001F675E"/>
    <w:rsid w:val="001F757B"/>
    <w:rsid w:val="001F7AD8"/>
    <w:rsid w:val="001F7EDA"/>
    <w:rsid w:val="00201638"/>
    <w:rsid w:val="00201E67"/>
    <w:rsid w:val="00203868"/>
    <w:rsid w:val="00204EAC"/>
    <w:rsid w:val="00206905"/>
    <w:rsid w:val="00206D10"/>
    <w:rsid w:val="00210495"/>
    <w:rsid w:val="00211C5B"/>
    <w:rsid w:val="00212C57"/>
    <w:rsid w:val="00214C14"/>
    <w:rsid w:val="00216719"/>
    <w:rsid w:val="0022020A"/>
    <w:rsid w:val="00223577"/>
    <w:rsid w:val="00227764"/>
    <w:rsid w:val="0023165A"/>
    <w:rsid w:val="00237449"/>
    <w:rsid w:val="00252BA6"/>
    <w:rsid w:val="00253F67"/>
    <w:rsid w:val="00254612"/>
    <w:rsid w:val="0025685A"/>
    <w:rsid w:val="00261159"/>
    <w:rsid w:val="0026214C"/>
    <w:rsid w:val="00262C37"/>
    <w:rsid w:val="002677AE"/>
    <w:rsid w:val="0027004E"/>
    <w:rsid w:val="0027042A"/>
    <w:rsid w:val="00271764"/>
    <w:rsid w:val="00274232"/>
    <w:rsid w:val="00274B26"/>
    <w:rsid w:val="00277F8C"/>
    <w:rsid w:val="00280788"/>
    <w:rsid w:val="00280FE4"/>
    <w:rsid w:val="00282275"/>
    <w:rsid w:val="002845EA"/>
    <w:rsid w:val="00286207"/>
    <w:rsid w:val="0028735B"/>
    <w:rsid w:val="00287F8A"/>
    <w:rsid w:val="00287FB0"/>
    <w:rsid w:val="0029103A"/>
    <w:rsid w:val="0029135B"/>
    <w:rsid w:val="00293A8A"/>
    <w:rsid w:val="00297189"/>
    <w:rsid w:val="0029751F"/>
    <w:rsid w:val="002A00DE"/>
    <w:rsid w:val="002A2B15"/>
    <w:rsid w:val="002A46B5"/>
    <w:rsid w:val="002A48B2"/>
    <w:rsid w:val="002A4B63"/>
    <w:rsid w:val="002B24B7"/>
    <w:rsid w:val="002B2691"/>
    <w:rsid w:val="002B29DD"/>
    <w:rsid w:val="002B4A2D"/>
    <w:rsid w:val="002B6A52"/>
    <w:rsid w:val="002C1C86"/>
    <w:rsid w:val="002C39DA"/>
    <w:rsid w:val="002C3B0F"/>
    <w:rsid w:val="002C6475"/>
    <w:rsid w:val="002C725F"/>
    <w:rsid w:val="002D0245"/>
    <w:rsid w:val="002D03EC"/>
    <w:rsid w:val="002D075D"/>
    <w:rsid w:val="002D0BDE"/>
    <w:rsid w:val="002D185A"/>
    <w:rsid w:val="002D7C1D"/>
    <w:rsid w:val="002E198B"/>
    <w:rsid w:val="002E73D7"/>
    <w:rsid w:val="002F0B2A"/>
    <w:rsid w:val="002F1BC5"/>
    <w:rsid w:val="002F1F18"/>
    <w:rsid w:val="002F450F"/>
    <w:rsid w:val="002F470C"/>
    <w:rsid w:val="002F4E50"/>
    <w:rsid w:val="002F5003"/>
    <w:rsid w:val="002F5F82"/>
    <w:rsid w:val="002F6FD8"/>
    <w:rsid w:val="00300234"/>
    <w:rsid w:val="00301C25"/>
    <w:rsid w:val="00301D51"/>
    <w:rsid w:val="0030313C"/>
    <w:rsid w:val="003032FC"/>
    <w:rsid w:val="00304BA5"/>
    <w:rsid w:val="003069B0"/>
    <w:rsid w:val="0031362E"/>
    <w:rsid w:val="003147DA"/>
    <w:rsid w:val="0031786A"/>
    <w:rsid w:val="00321BDB"/>
    <w:rsid w:val="00324FF7"/>
    <w:rsid w:val="003265B2"/>
    <w:rsid w:val="00326AF1"/>
    <w:rsid w:val="00333341"/>
    <w:rsid w:val="00333533"/>
    <w:rsid w:val="003356CC"/>
    <w:rsid w:val="00340873"/>
    <w:rsid w:val="00342419"/>
    <w:rsid w:val="0035035E"/>
    <w:rsid w:val="00352F8F"/>
    <w:rsid w:val="00353429"/>
    <w:rsid w:val="00360BF9"/>
    <w:rsid w:val="00363BCD"/>
    <w:rsid w:val="003641DB"/>
    <w:rsid w:val="00365A50"/>
    <w:rsid w:val="00367EAB"/>
    <w:rsid w:val="003709F3"/>
    <w:rsid w:val="00372120"/>
    <w:rsid w:val="0037469C"/>
    <w:rsid w:val="00380C10"/>
    <w:rsid w:val="00380F2A"/>
    <w:rsid w:val="00384F41"/>
    <w:rsid w:val="003858FC"/>
    <w:rsid w:val="00387AE9"/>
    <w:rsid w:val="0039038D"/>
    <w:rsid w:val="00390827"/>
    <w:rsid w:val="0039130D"/>
    <w:rsid w:val="003914F4"/>
    <w:rsid w:val="00392DF3"/>
    <w:rsid w:val="0039356D"/>
    <w:rsid w:val="00394AFD"/>
    <w:rsid w:val="003961E1"/>
    <w:rsid w:val="003A066D"/>
    <w:rsid w:val="003A0981"/>
    <w:rsid w:val="003A0B87"/>
    <w:rsid w:val="003A4731"/>
    <w:rsid w:val="003A5C96"/>
    <w:rsid w:val="003A653E"/>
    <w:rsid w:val="003A6981"/>
    <w:rsid w:val="003A7969"/>
    <w:rsid w:val="003B1107"/>
    <w:rsid w:val="003B1763"/>
    <w:rsid w:val="003B2210"/>
    <w:rsid w:val="003B2AC9"/>
    <w:rsid w:val="003B3CD8"/>
    <w:rsid w:val="003B5816"/>
    <w:rsid w:val="003B62BC"/>
    <w:rsid w:val="003C0D13"/>
    <w:rsid w:val="003C0D66"/>
    <w:rsid w:val="003C1A18"/>
    <w:rsid w:val="003C358A"/>
    <w:rsid w:val="003D22D6"/>
    <w:rsid w:val="003D3915"/>
    <w:rsid w:val="003E4D4F"/>
    <w:rsid w:val="003F185F"/>
    <w:rsid w:val="003F4398"/>
    <w:rsid w:val="003F74EF"/>
    <w:rsid w:val="003F7980"/>
    <w:rsid w:val="003F7AB0"/>
    <w:rsid w:val="0040030E"/>
    <w:rsid w:val="00402BF1"/>
    <w:rsid w:val="00404062"/>
    <w:rsid w:val="00406037"/>
    <w:rsid w:val="004102F2"/>
    <w:rsid w:val="0041064D"/>
    <w:rsid w:val="00411E80"/>
    <w:rsid w:val="004156C8"/>
    <w:rsid w:val="00417460"/>
    <w:rsid w:val="004214F7"/>
    <w:rsid w:val="0042185D"/>
    <w:rsid w:val="00425E15"/>
    <w:rsid w:val="00433D95"/>
    <w:rsid w:val="00435026"/>
    <w:rsid w:val="00435A24"/>
    <w:rsid w:val="00436016"/>
    <w:rsid w:val="00440AE2"/>
    <w:rsid w:val="00442084"/>
    <w:rsid w:val="0044638C"/>
    <w:rsid w:val="00447445"/>
    <w:rsid w:val="00456A7B"/>
    <w:rsid w:val="00456F66"/>
    <w:rsid w:val="0046039C"/>
    <w:rsid w:val="00461082"/>
    <w:rsid w:val="0047131A"/>
    <w:rsid w:val="00471810"/>
    <w:rsid w:val="00475FED"/>
    <w:rsid w:val="00477040"/>
    <w:rsid w:val="004770A4"/>
    <w:rsid w:val="00477C6B"/>
    <w:rsid w:val="00482E55"/>
    <w:rsid w:val="0048370D"/>
    <w:rsid w:val="00484F93"/>
    <w:rsid w:val="00485626"/>
    <w:rsid w:val="00485B87"/>
    <w:rsid w:val="00485E1A"/>
    <w:rsid w:val="004868E9"/>
    <w:rsid w:val="00486A22"/>
    <w:rsid w:val="00487052"/>
    <w:rsid w:val="004870D7"/>
    <w:rsid w:val="004903C2"/>
    <w:rsid w:val="00490C33"/>
    <w:rsid w:val="004A0163"/>
    <w:rsid w:val="004A0F6B"/>
    <w:rsid w:val="004A22F9"/>
    <w:rsid w:val="004A474A"/>
    <w:rsid w:val="004A67E8"/>
    <w:rsid w:val="004A7EB1"/>
    <w:rsid w:val="004B1722"/>
    <w:rsid w:val="004B242F"/>
    <w:rsid w:val="004B3244"/>
    <w:rsid w:val="004B47F2"/>
    <w:rsid w:val="004B4EB8"/>
    <w:rsid w:val="004C020C"/>
    <w:rsid w:val="004C6B54"/>
    <w:rsid w:val="004C6BCB"/>
    <w:rsid w:val="004C6D1A"/>
    <w:rsid w:val="004C7081"/>
    <w:rsid w:val="004C77D8"/>
    <w:rsid w:val="004C7AA4"/>
    <w:rsid w:val="004D2630"/>
    <w:rsid w:val="004D30C5"/>
    <w:rsid w:val="004D6A09"/>
    <w:rsid w:val="004D78FA"/>
    <w:rsid w:val="004E367E"/>
    <w:rsid w:val="004E5EA7"/>
    <w:rsid w:val="004F2C64"/>
    <w:rsid w:val="004F3CC1"/>
    <w:rsid w:val="004F4172"/>
    <w:rsid w:val="004F4214"/>
    <w:rsid w:val="004F5D75"/>
    <w:rsid w:val="004F78BB"/>
    <w:rsid w:val="005031D3"/>
    <w:rsid w:val="00510730"/>
    <w:rsid w:val="005112F2"/>
    <w:rsid w:val="005158B2"/>
    <w:rsid w:val="00516BF5"/>
    <w:rsid w:val="0051738A"/>
    <w:rsid w:val="00521247"/>
    <w:rsid w:val="005244BE"/>
    <w:rsid w:val="005252A7"/>
    <w:rsid w:val="00530B8C"/>
    <w:rsid w:val="0053728E"/>
    <w:rsid w:val="00542510"/>
    <w:rsid w:val="00550363"/>
    <w:rsid w:val="00550B79"/>
    <w:rsid w:val="005511EC"/>
    <w:rsid w:val="00551C75"/>
    <w:rsid w:val="00554507"/>
    <w:rsid w:val="005567E9"/>
    <w:rsid w:val="00556BB7"/>
    <w:rsid w:val="00556F89"/>
    <w:rsid w:val="00562558"/>
    <w:rsid w:val="00564A03"/>
    <w:rsid w:val="005656DD"/>
    <w:rsid w:val="0056658C"/>
    <w:rsid w:val="00566A33"/>
    <w:rsid w:val="00567A62"/>
    <w:rsid w:val="00567F10"/>
    <w:rsid w:val="00572049"/>
    <w:rsid w:val="00573BEB"/>
    <w:rsid w:val="00574986"/>
    <w:rsid w:val="00576A08"/>
    <w:rsid w:val="00576DA7"/>
    <w:rsid w:val="00577961"/>
    <w:rsid w:val="00580330"/>
    <w:rsid w:val="0058107E"/>
    <w:rsid w:val="00581635"/>
    <w:rsid w:val="00582E11"/>
    <w:rsid w:val="00584EF9"/>
    <w:rsid w:val="00585AA3"/>
    <w:rsid w:val="00585BF1"/>
    <w:rsid w:val="005865FA"/>
    <w:rsid w:val="00592551"/>
    <w:rsid w:val="00592815"/>
    <w:rsid w:val="0059491C"/>
    <w:rsid w:val="00596E86"/>
    <w:rsid w:val="005A0630"/>
    <w:rsid w:val="005A2F63"/>
    <w:rsid w:val="005A4F64"/>
    <w:rsid w:val="005A70D7"/>
    <w:rsid w:val="005A728F"/>
    <w:rsid w:val="005B3996"/>
    <w:rsid w:val="005B50CD"/>
    <w:rsid w:val="005C069E"/>
    <w:rsid w:val="005C16BF"/>
    <w:rsid w:val="005C45C4"/>
    <w:rsid w:val="005C546B"/>
    <w:rsid w:val="005C7198"/>
    <w:rsid w:val="005C774A"/>
    <w:rsid w:val="005D051D"/>
    <w:rsid w:val="005D33F8"/>
    <w:rsid w:val="005D3D3D"/>
    <w:rsid w:val="005D46B0"/>
    <w:rsid w:val="005D60F8"/>
    <w:rsid w:val="005E0F29"/>
    <w:rsid w:val="005E2676"/>
    <w:rsid w:val="005E412F"/>
    <w:rsid w:val="005E5F79"/>
    <w:rsid w:val="005F0C75"/>
    <w:rsid w:val="00600B6F"/>
    <w:rsid w:val="00601BAF"/>
    <w:rsid w:val="00601D50"/>
    <w:rsid w:val="00603CF5"/>
    <w:rsid w:val="00604228"/>
    <w:rsid w:val="00604F13"/>
    <w:rsid w:val="00607DB3"/>
    <w:rsid w:val="0062030A"/>
    <w:rsid w:val="00621328"/>
    <w:rsid w:val="006217AE"/>
    <w:rsid w:val="00621ACA"/>
    <w:rsid w:val="00621CAB"/>
    <w:rsid w:val="00623002"/>
    <w:rsid w:val="006245FA"/>
    <w:rsid w:val="00627754"/>
    <w:rsid w:val="00630A56"/>
    <w:rsid w:val="00631A4D"/>
    <w:rsid w:val="006323EB"/>
    <w:rsid w:val="00634B33"/>
    <w:rsid w:val="006363F3"/>
    <w:rsid w:val="0064002A"/>
    <w:rsid w:val="006402BC"/>
    <w:rsid w:val="00640D45"/>
    <w:rsid w:val="006433CF"/>
    <w:rsid w:val="00643414"/>
    <w:rsid w:val="0064361A"/>
    <w:rsid w:val="006460E7"/>
    <w:rsid w:val="0064755D"/>
    <w:rsid w:val="0064778E"/>
    <w:rsid w:val="00647A4E"/>
    <w:rsid w:val="00652252"/>
    <w:rsid w:val="006524C9"/>
    <w:rsid w:val="00652587"/>
    <w:rsid w:val="00653317"/>
    <w:rsid w:val="00653659"/>
    <w:rsid w:val="0065640B"/>
    <w:rsid w:val="0065658B"/>
    <w:rsid w:val="00656844"/>
    <w:rsid w:val="006573D1"/>
    <w:rsid w:val="006576FE"/>
    <w:rsid w:val="00660CE2"/>
    <w:rsid w:val="00663FAC"/>
    <w:rsid w:val="00665AFC"/>
    <w:rsid w:val="00670187"/>
    <w:rsid w:val="006745DF"/>
    <w:rsid w:val="00677690"/>
    <w:rsid w:val="006838B7"/>
    <w:rsid w:val="00684181"/>
    <w:rsid w:val="00685621"/>
    <w:rsid w:val="00685B84"/>
    <w:rsid w:val="00686BB5"/>
    <w:rsid w:val="006872B3"/>
    <w:rsid w:val="00687F17"/>
    <w:rsid w:val="006927BC"/>
    <w:rsid w:val="0069491A"/>
    <w:rsid w:val="006953D1"/>
    <w:rsid w:val="006960A7"/>
    <w:rsid w:val="006A26CD"/>
    <w:rsid w:val="006A4BB3"/>
    <w:rsid w:val="006A6AFF"/>
    <w:rsid w:val="006A773D"/>
    <w:rsid w:val="006A7762"/>
    <w:rsid w:val="006B2AD7"/>
    <w:rsid w:val="006B3FCC"/>
    <w:rsid w:val="006B4154"/>
    <w:rsid w:val="006B55A0"/>
    <w:rsid w:val="006B6FF0"/>
    <w:rsid w:val="006B71DC"/>
    <w:rsid w:val="006C1D61"/>
    <w:rsid w:val="006C1F14"/>
    <w:rsid w:val="006C477F"/>
    <w:rsid w:val="006D0CDE"/>
    <w:rsid w:val="006D2B20"/>
    <w:rsid w:val="006D3B56"/>
    <w:rsid w:val="006D3C73"/>
    <w:rsid w:val="006D687E"/>
    <w:rsid w:val="006E11B4"/>
    <w:rsid w:val="006E32DD"/>
    <w:rsid w:val="006E5F7A"/>
    <w:rsid w:val="006F0A3B"/>
    <w:rsid w:val="006F12C5"/>
    <w:rsid w:val="006F5076"/>
    <w:rsid w:val="006F59CC"/>
    <w:rsid w:val="006F673C"/>
    <w:rsid w:val="006F7004"/>
    <w:rsid w:val="00703818"/>
    <w:rsid w:val="00704951"/>
    <w:rsid w:val="0070529F"/>
    <w:rsid w:val="00712643"/>
    <w:rsid w:val="00715C01"/>
    <w:rsid w:val="0072025F"/>
    <w:rsid w:val="007209C3"/>
    <w:rsid w:val="00721C7F"/>
    <w:rsid w:val="00722329"/>
    <w:rsid w:val="00723753"/>
    <w:rsid w:val="00724FBB"/>
    <w:rsid w:val="00725B3E"/>
    <w:rsid w:val="00725E88"/>
    <w:rsid w:val="007269CF"/>
    <w:rsid w:val="007304C1"/>
    <w:rsid w:val="00731505"/>
    <w:rsid w:val="00733D7D"/>
    <w:rsid w:val="0073687A"/>
    <w:rsid w:val="00740500"/>
    <w:rsid w:val="007423AD"/>
    <w:rsid w:val="007436F2"/>
    <w:rsid w:val="007450BE"/>
    <w:rsid w:val="007537B6"/>
    <w:rsid w:val="00753BDA"/>
    <w:rsid w:val="0075490B"/>
    <w:rsid w:val="00754981"/>
    <w:rsid w:val="00757CD1"/>
    <w:rsid w:val="00757E42"/>
    <w:rsid w:val="007602D1"/>
    <w:rsid w:val="00761E05"/>
    <w:rsid w:val="00764AE2"/>
    <w:rsid w:val="00765F50"/>
    <w:rsid w:val="007661D4"/>
    <w:rsid w:val="00766B24"/>
    <w:rsid w:val="00767163"/>
    <w:rsid w:val="00767A26"/>
    <w:rsid w:val="00772427"/>
    <w:rsid w:val="00773BA6"/>
    <w:rsid w:val="00774B18"/>
    <w:rsid w:val="00780034"/>
    <w:rsid w:val="00780467"/>
    <w:rsid w:val="00781D14"/>
    <w:rsid w:val="00781E05"/>
    <w:rsid w:val="00782039"/>
    <w:rsid w:val="007847EF"/>
    <w:rsid w:val="00793DFF"/>
    <w:rsid w:val="00794018"/>
    <w:rsid w:val="00795479"/>
    <w:rsid w:val="00796C39"/>
    <w:rsid w:val="007974C3"/>
    <w:rsid w:val="007A0462"/>
    <w:rsid w:val="007A1263"/>
    <w:rsid w:val="007A1399"/>
    <w:rsid w:val="007A1FF2"/>
    <w:rsid w:val="007A382A"/>
    <w:rsid w:val="007A5AA7"/>
    <w:rsid w:val="007B1CAE"/>
    <w:rsid w:val="007D37B6"/>
    <w:rsid w:val="007D3A15"/>
    <w:rsid w:val="007D7F08"/>
    <w:rsid w:val="007E71A9"/>
    <w:rsid w:val="007F0358"/>
    <w:rsid w:val="007F153B"/>
    <w:rsid w:val="007F503E"/>
    <w:rsid w:val="007F5081"/>
    <w:rsid w:val="007F6FD8"/>
    <w:rsid w:val="00801F7C"/>
    <w:rsid w:val="00806892"/>
    <w:rsid w:val="008111E5"/>
    <w:rsid w:val="00811DF2"/>
    <w:rsid w:val="00812AAF"/>
    <w:rsid w:val="008142A7"/>
    <w:rsid w:val="00816877"/>
    <w:rsid w:val="008208D4"/>
    <w:rsid w:val="00821EF2"/>
    <w:rsid w:val="00822BBC"/>
    <w:rsid w:val="00823B33"/>
    <w:rsid w:val="008243BA"/>
    <w:rsid w:val="00824AAA"/>
    <w:rsid w:val="008261E8"/>
    <w:rsid w:val="00826DB0"/>
    <w:rsid w:val="00827FD2"/>
    <w:rsid w:val="0083001A"/>
    <w:rsid w:val="008337EC"/>
    <w:rsid w:val="008370E3"/>
    <w:rsid w:val="00837831"/>
    <w:rsid w:val="00837DDE"/>
    <w:rsid w:val="00841FA3"/>
    <w:rsid w:val="008428D3"/>
    <w:rsid w:val="00843ABB"/>
    <w:rsid w:val="00845383"/>
    <w:rsid w:val="00854991"/>
    <w:rsid w:val="00857463"/>
    <w:rsid w:val="00857524"/>
    <w:rsid w:val="00857D52"/>
    <w:rsid w:val="00861044"/>
    <w:rsid w:val="008624AE"/>
    <w:rsid w:val="0086557B"/>
    <w:rsid w:val="00865E1F"/>
    <w:rsid w:val="00865FEA"/>
    <w:rsid w:val="00867050"/>
    <w:rsid w:val="00871069"/>
    <w:rsid w:val="008731CA"/>
    <w:rsid w:val="00880005"/>
    <w:rsid w:val="00883959"/>
    <w:rsid w:val="00884B7E"/>
    <w:rsid w:val="00884BE4"/>
    <w:rsid w:val="0088505C"/>
    <w:rsid w:val="00887F53"/>
    <w:rsid w:val="008910AC"/>
    <w:rsid w:val="00891246"/>
    <w:rsid w:val="00896505"/>
    <w:rsid w:val="008A2549"/>
    <w:rsid w:val="008A3AE9"/>
    <w:rsid w:val="008A4312"/>
    <w:rsid w:val="008A6202"/>
    <w:rsid w:val="008A79EF"/>
    <w:rsid w:val="008B62C9"/>
    <w:rsid w:val="008C00E1"/>
    <w:rsid w:val="008C6763"/>
    <w:rsid w:val="008C6A9B"/>
    <w:rsid w:val="008D172F"/>
    <w:rsid w:val="008D3F38"/>
    <w:rsid w:val="008D40F5"/>
    <w:rsid w:val="008D6C26"/>
    <w:rsid w:val="008E238F"/>
    <w:rsid w:val="008E54F8"/>
    <w:rsid w:val="008F5BC2"/>
    <w:rsid w:val="00901A29"/>
    <w:rsid w:val="00902195"/>
    <w:rsid w:val="00904D6E"/>
    <w:rsid w:val="00904F6F"/>
    <w:rsid w:val="00907034"/>
    <w:rsid w:val="00913F73"/>
    <w:rsid w:val="00916ABF"/>
    <w:rsid w:val="00917A9A"/>
    <w:rsid w:val="00921635"/>
    <w:rsid w:val="00923181"/>
    <w:rsid w:val="0092349C"/>
    <w:rsid w:val="00925C71"/>
    <w:rsid w:val="00927005"/>
    <w:rsid w:val="00927545"/>
    <w:rsid w:val="009314A8"/>
    <w:rsid w:val="009331EA"/>
    <w:rsid w:val="00936F1A"/>
    <w:rsid w:val="009469F2"/>
    <w:rsid w:val="0095110B"/>
    <w:rsid w:val="00952567"/>
    <w:rsid w:val="00953FA7"/>
    <w:rsid w:val="00953FF8"/>
    <w:rsid w:val="009553B4"/>
    <w:rsid w:val="00955681"/>
    <w:rsid w:val="00957C74"/>
    <w:rsid w:val="00960CC5"/>
    <w:rsid w:val="009617F4"/>
    <w:rsid w:val="009624C6"/>
    <w:rsid w:val="00962F9F"/>
    <w:rsid w:val="0096344C"/>
    <w:rsid w:val="00964069"/>
    <w:rsid w:val="00964AF8"/>
    <w:rsid w:val="009723E1"/>
    <w:rsid w:val="00974671"/>
    <w:rsid w:val="0097681C"/>
    <w:rsid w:val="00976DC0"/>
    <w:rsid w:val="00982DE2"/>
    <w:rsid w:val="0098411D"/>
    <w:rsid w:val="00990F73"/>
    <w:rsid w:val="009942D9"/>
    <w:rsid w:val="00996A00"/>
    <w:rsid w:val="009971B0"/>
    <w:rsid w:val="00997AFC"/>
    <w:rsid w:val="00997CAC"/>
    <w:rsid w:val="009A2AC0"/>
    <w:rsid w:val="009A4D54"/>
    <w:rsid w:val="009A50AC"/>
    <w:rsid w:val="009A5CBD"/>
    <w:rsid w:val="009A7476"/>
    <w:rsid w:val="009B0843"/>
    <w:rsid w:val="009C009F"/>
    <w:rsid w:val="009C0264"/>
    <w:rsid w:val="009C1EAA"/>
    <w:rsid w:val="009C267F"/>
    <w:rsid w:val="009C6545"/>
    <w:rsid w:val="009D17ED"/>
    <w:rsid w:val="009D290F"/>
    <w:rsid w:val="009D2B17"/>
    <w:rsid w:val="009D2CC2"/>
    <w:rsid w:val="009D357F"/>
    <w:rsid w:val="009D5BC5"/>
    <w:rsid w:val="009D61E5"/>
    <w:rsid w:val="009E3F11"/>
    <w:rsid w:val="009E541C"/>
    <w:rsid w:val="009E6E91"/>
    <w:rsid w:val="00A00189"/>
    <w:rsid w:val="00A0243D"/>
    <w:rsid w:val="00A039DC"/>
    <w:rsid w:val="00A10F75"/>
    <w:rsid w:val="00A12659"/>
    <w:rsid w:val="00A16884"/>
    <w:rsid w:val="00A20CAE"/>
    <w:rsid w:val="00A21043"/>
    <w:rsid w:val="00A2320D"/>
    <w:rsid w:val="00A258E6"/>
    <w:rsid w:val="00A30199"/>
    <w:rsid w:val="00A30211"/>
    <w:rsid w:val="00A303D3"/>
    <w:rsid w:val="00A3298E"/>
    <w:rsid w:val="00A32FC5"/>
    <w:rsid w:val="00A3326D"/>
    <w:rsid w:val="00A33319"/>
    <w:rsid w:val="00A40217"/>
    <w:rsid w:val="00A4448F"/>
    <w:rsid w:val="00A45626"/>
    <w:rsid w:val="00A45D53"/>
    <w:rsid w:val="00A45E92"/>
    <w:rsid w:val="00A45EAA"/>
    <w:rsid w:val="00A472C7"/>
    <w:rsid w:val="00A54660"/>
    <w:rsid w:val="00A554C4"/>
    <w:rsid w:val="00A57083"/>
    <w:rsid w:val="00A60404"/>
    <w:rsid w:val="00A62121"/>
    <w:rsid w:val="00A653B7"/>
    <w:rsid w:val="00A663E7"/>
    <w:rsid w:val="00A70709"/>
    <w:rsid w:val="00A70F88"/>
    <w:rsid w:val="00A743F4"/>
    <w:rsid w:val="00A749AA"/>
    <w:rsid w:val="00A81F16"/>
    <w:rsid w:val="00A84AD3"/>
    <w:rsid w:val="00A85EE3"/>
    <w:rsid w:val="00A86F33"/>
    <w:rsid w:val="00A90D91"/>
    <w:rsid w:val="00A91041"/>
    <w:rsid w:val="00A95FB9"/>
    <w:rsid w:val="00A96728"/>
    <w:rsid w:val="00AA15FA"/>
    <w:rsid w:val="00AA1CBB"/>
    <w:rsid w:val="00AA2635"/>
    <w:rsid w:val="00AA536D"/>
    <w:rsid w:val="00AA53C8"/>
    <w:rsid w:val="00AA6037"/>
    <w:rsid w:val="00AB22C9"/>
    <w:rsid w:val="00AB3879"/>
    <w:rsid w:val="00AB3C28"/>
    <w:rsid w:val="00AB461C"/>
    <w:rsid w:val="00AB567F"/>
    <w:rsid w:val="00AC1D78"/>
    <w:rsid w:val="00AC7171"/>
    <w:rsid w:val="00AC7F45"/>
    <w:rsid w:val="00AD33EA"/>
    <w:rsid w:val="00AD67DF"/>
    <w:rsid w:val="00AE0BA4"/>
    <w:rsid w:val="00AE2E20"/>
    <w:rsid w:val="00AE30D7"/>
    <w:rsid w:val="00AE5E48"/>
    <w:rsid w:val="00AF01FC"/>
    <w:rsid w:val="00AF13D3"/>
    <w:rsid w:val="00AF3EC0"/>
    <w:rsid w:val="00AF58C4"/>
    <w:rsid w:val="00AF7CCC"/>
    <w:rsid w:val="00B00D90"/>
    <w:rsid w:val="00B0559C"/>
    <w:rsid w:val="00B06A35"/>
    <w:rsid w:val="00B077A9"/>
    <w:rsid w:val="00B1262A"/>
    <w:rsid w:val="00B17260"/>
    <w:rsid w:val="00B17BA7"/>
    <w:rsid w:val="00B226FE"/>
    <w:rsid w:val="00B22E54"/>
    <w:rsid w:val="00B27FFC"/>
    <w:rsid w:val="00B31565"/>
    <w:rsid w:val="00B32825"/>
    <w:rsid w:val="00B342D0"/>
    <w:rsid w:val="00B41F7D"/>
    <w:rsid w:val="00B42BF9"/>
    <w:rsid w:val="00B42E7A"/>
    <w:rsid w:val="00B439B6"/>
    <w:rsid w:val="00B43DD2"/>
    <w:rsid w:val="00B45C50"/>
    <w:rsid w:val="00B47953"/>
    <w:rsid w:val="00B53D2B"/>
    <w:rsid w:val="00B6029D"/>
    <w:rsid w:val="00B6314D"/>
    <w:rsid w:val="00B64B2B"/>
    <w:rsid w:val="00B6794C"/>
    <w:rsid w:val="00B71ED6"/>
    <w:rsid w:val="00B72123"/>
    <w:rsid w:val="00B72646"/>
    <w:rsid w:val="00B7337B"/>
    <w:rsid w:val="00B74FD7"/>
    <w:rsid w:val="00B85E22"/>
    <w:rsid w:val="00B92459"/>
    <w:rsid w:val="00B93065"/>
    <w:rsid w:val="00B96312"/>
    <w:rsid w:val="00BA0F47"/>
    <w:rsid w:val="00BA26CD"/>
    <w:rsid w:val="00BA28A0"/>
    <w:rsid w:val="00BA4201"/>
    <w:rsid w:val="00BA4CB5"/>
    <w:rsid w:val="00BA4DAF"/>
    <w:rsid w:val="00BA6FC3"/>
    <w:rsid w:val="00BB214C"/>
    <w:rsid w:val="00BB4C2C"/>
    <w:rsid w:val="00BB641A"/>
    <w:rsid w:val="00BB65C2"/>
    <w:rsid w:val="00BB6C4C"/>
    <w:rsid w:val="00BC3AB8"/>
    <w:rsid w:val="00BC4756"/>
    <w:rsid w:val="00BD00E0"/>
    <w:rsid w:val="00BD26EE"/>
    <w:rsid w:val="00BD3CA7"/>
    <w:rsid w:val="00BD6283"/>
    <w:rsid w:val="00BD7116"/>
    <w:rsid w:val="00BE266A"/>
    <w:rsid w:val="00BE27DD"/>
    <w:rsid w:val="00BE3746"/>
    <w:rsid w:val="00BE553D"/>
    <w:rsid w:val="00BF3384"/>
    <w:rsid w:val="00BF544C"/>
    <w:rsid w:val="00BF5E75"/>
    <w:rsid w:val="00BF5E76"/>
    <w:rsid w:val="00C03A70"/>
    <w:rsid w:val="00C05026"/>
    <w:rsid w:val="00C05C2F"/>
    <w:rsid w:val="00C06BD6"/>
    <w:rsid w:val="00C07326"/>
    <w:rsid w:val="00C1003F"/>
    <w:rsid w:val="00C1066A"/>
    <w:rsid w:val="00C11D84"/>
    <w:rsid w:val="00C15059"/>
    <w:rsid w:val="00C1596C"/>
    <w:rsid w:val="00C21F04"/>
    <w:rsid w:val="00C22E14"/>
    <w:rsid w:val="00C27A33"/>
    <w:rsid w:val="00C3498D"/>
    <w:rsid w:val="00C34A39"/>
    <w:rsid w:val="00C35CA0"/>
    <w:rsid w:val="00C425CE"/>
    <w:rsid w:val="00C43BBE"/>
    <w:rsid w:val="00C447F3"/>
    <w:rsid w:val="00C475BC"/>
    <w:rsid w:val="00C578AA"/>
    <w:rsid w:val="00C61F37"/>
    <w:rsid w:val="00C67DAD"/>
    <w:rsid w:val="00C7342B"/>
    <w:rsid w:val="00C753C7"/>
    <w:rsid w:val="00C8108D"/>
    <w:rsid w:val="00C81BCF"/>
    <w:rsid w:val="00C81EEC"/>
    <w:rsid w:val="00C82C34"/>
    <w:rsid w:val="00C8388E"/>
    <w:rsid w:val="00C84FD8"/>
    <w:rsid w:val="00C867E5"/>
    <w:rsid w:val="00C87633"/>
    <w:rsid w:val="00C930BF"/>
    <w:rsid w:val="00C94203"/>
    <w:rsid w:val="00C95333"/>
    <w:rsid w:val="00CA4DCA"/>
    <w:rsid w:val="00CA768D"/>
    <w:rsid w:val="00CA798B"/>
    <w:rsid w:val="00CB0E2F"/>
    <w:rsid w:val="00CB2381"/>
    <w:rsid w:val="00CB442F"/>
    <w:rsid w:val="00CC0DEE"/>
    <w:rsid w:val="00CC15FA"/>
    <w:rsid w:val="00CC3E8B"/>
    <w:rsid w:val="00CC434D"/>
    <w:rsid w:val="00CC5ECD"/>
    <w:rsid w:val="00CD0688"/>
    <w:rsid w:val="00CD0B70"/>
    <w:rsid w:val="00CD2017"/>
    <w:rsid w:val="00CE212D"/>
    <w:rsid w:val="00CE3FEE"/>
    <w:rsid w:val="00CE5BD2"/>
    <w:rsid w:val="00CE7D76"/>
    <w:rsid w:val="00CF09E6"/>
    <w:rsid w:val="00CF1B5E"/>
    <w:rsid w:val="00CF65EE"/>
    <w:rsid w:val="00CF70E4"/>
    <w:rsid w:val="00D05FAB"/>
    <w:rsid w:val="00D06867"/>
    <w:rsid w:val="00D072E9"/>
    <w:rsid w:val="00D07CC9"/>
    <w:rsid w:val="00D140F3"/>
    <w:rsid w:val="00D212A2"/>
    <w:rsid w:val="00D2135C"/>
    <w:rsid w:val="00D236C5"/>
    <w:rsid w:val="00D246A3"/>
    <w:rsid w:val="00D24D8B"/>
    <w:rsid w:val="00D27687"/>
    <w:rsid w:val="00D30427"/>
    <w:rsid w:val="00D31D5C"/>
    <w:rsid w:val="00D3382A"/>
    <w:rsid w:val="00D3446A"/>
    <w:rsid w:val="00D34BED"/>
    <w:rsid w:val="00D37144"/>
    <w:rsid w:val="00D37C8B"/>
    <w:rsid w:val="00D42023"/>
    <w:rsid w:val="00D452B2"/>
    <w:rsid w:val="00D456F1"/>
    <w:rsid w:val="00D45CE4"/>
    <w:rsid w:val="00D5393D"/>
    <w:rsid w:val="00D55ACB"/>
    <w:rsid w:val="00D55D73"/>
    <w:rsid w:val="00D5651B"/>
    <w:rsid w:val="00D56CFB"/>
    <w:rsid w:val="00D57274"/>
    <w:rsid w:val="00D60275"/>
    <w:rsid w:val="00D639D0"/>
    <w:rsid w:val="00D65B4A"/>
    <w:rsid w:val="00D70771"/>
    <w:rsid w:val="00D7111A"/>
    <w:rsid w:val="00D72CFB"/>
    <w:rsid w:val="00D73E2C"/>
    <w:rsid w:val="00D75480"/>
    <w:rsid w:val="00D757A2"/>
    <w:rsid w:val="00D75D53"/>
    <w:rsid w:val="00D81A29"/>
    <w:rsid w:val="00D84B4A"/>
    <w:rsid w:val="00D86A19"/>
    <w:rsid w:val="00D90A8F"/>
    <w:rsid w:val="00D93F8D"/>
    <w:rsid w:val="00D960A4"/>
    <w:rsid w:val="00D977CD"/>
    <w:rsid w:val="00DA0E25"/>
    <w:rsid w:val="00DA1C71"/>
    <w:rsid w:val="00DA4A2B"/>
    <w:rsid w:val="00DA5204"/>
    <w:rsid w:val="00DA5F80"/>
    <w:rsid w:val="00DA7950"/>
    <w:rsid w:val="00DB0A56"/>
    <w:rsid w:val="00DB43F2"/>
    <w:rsid w:val="00DB62CB"/>
    <w:rsid w:val="00DB6A52"/>
    <w:rsid w:val="00DC1418"/>
    <w:rsid w:val="00DC1C9D"/>
    <w:rsid w:val="00DC1E0B"/>
    <w:rsid w:val="00DC1F86"/>
    <w:rsid w:val="00DC2072"/>
    <w:rsid w:val="00DC2FAE"/>
    <w:rsid w:val="00DC7CB9"/>
    <w:rsid w:val="00DD0609"/>
    <w:rsid w:val="00DD0F1C"/>
    <w:rsid w:val="00DD1F97"/>
    <w:rsid w:val="00DD23D7"/>
    <w:rsid w:val="00DD33A8"/>
    <w:rsid w:val="00DD59AE"/>
    <w:rsid w:val="00DD6803"/>
    <w:rsid w:val="00DE43E7"/>
    <w:rsid w:val="00DE4D63"/>
    <w:rsid w:val="00DE50C8"/>
    <w:rsid w:val="00DF00BA"/>
    <w:rsid w:val="00DF3703"/>
    <w:rsid w:val="00DF3F7F"/>
    <w:rsid w:val="00DF475E"/>
    <w:rsid w:val="00DF7EA3"/>
    <w:rsid w:val="00E0015B"/>
    <w:rsid w:val="00E01275"/>
    <w:rsid w:val="00E046EE"/>
    <w:rsid w:val="00E07F3E"/>
    <w:rsid w:val="00E20F14"/>
    <w:rsid w:val="00E20F47"/>
    <w:rsid w:val="00E2137D"/>
    <w:rsid w:val="00E23E6A"/>
    <w:rsid w:val="00E25984"/>
    <w:rsid w:val="00E34837"/>
    <w:rsid w:val="00E3511F"/>
    <w:rsid w:val="00E36FDA"/>
    <w:rsid w:val="00E445AB"/>
    <w:rsid w:val="00E508F9"/>
    <w:rsid w:val="00E53D28"/>
    <w:rsid w:val="00E5681A"/>
    <w:rsid w:val="00E60033"/>
    <w:rsid w:val="00E61298"/>
    <w:rsid w:val="00E61C96"/>
    <w:rsid w:val="00E65670"/>
    <w:rsid w:val="00E65D80"/>
    <w:rsid w:val="00E725AD"/>
    <w:rsid w:val="00E8373F"/>
    <w:rsid w:val="00E83B51"/>
    <w:rsid w:val="00E84140"/>
    <w:rsid w:val="00E8572C"/>
    <w:rsid w:val="00E87C73"/>
    <w:rsid w:val="00E90F98"/>
    <w:rsid w:val="00E93C50"/>
    <w:rsid w:val="00E93E67"/>
    <w:rsid w:val="00E95C55"/>
    <w:rsid w:val="00E9633A"/>
    <w:rsid w:val="00EA1A31"/>
    <w:rsid w:val="00EB129F"/>
    <w:rsid w:val="00EB234A"/>
    <w:rsid w:val="00EB24A0"/>
    <w:rsid w:val="00EB7018"/>
    <w:rsid w:val="00EC0FD1"/>
    <w:rsid w:val="00EC2122"/>
    <w:rsid w:val="00EC57C7"/>
    <w:rsid w:val="00EC595E"/>
    <w:rsid w:val="00EC6E39"/>
    <w:rsid w:val="00EC7623"/>
    <w:rsid w:val="00EC7705"/>
    <w:rsid w:val="00ED0F13"/>
    <w:rsid w:val="00ED1BFB"/>
    <w:rsid w:val="00ED2E05"/>
    <w:rsid w:val="00ED4CC3"/>
    <w:rsid w:val="00ED4D11"/>
    <w:rsid w:val="00ED5AF7"/>
    <w:rsid w:val="00EE0D35"/>
    <w:rsid w:val="00EE162E"/>
    <w:rsid w:val="00EE275C"/>
    <w:rsid w:val="00EE34BE"/>
    <w:rsid w:val="00EF264D"/>
    <w:rsid w:val="00F019D6"/>
    <w:rsid w:val="00F03725"/>
    <w:rsid w:val="00F04F0B"/>
    <w:rsid w:val="00F0542D"/>
    <w:rsid w:val="00F06DEB"/>
    <w:rsid w:val="00F12297"/>
    <w:rsid w:val="00F1238E"/>
    <w:rsid w:val="00F12B07"/>
    <w:rsid w:val="00F138D4"/>
    <w:rsid w:val="00F15ABC"/>
    <w:rsid w:val="00F25513"/>
    <w:rsid w:val="00F27BE0"/>
    <w:rsid w:val="00F3239A"/>
    <w:rsid w:val="00F34F6A"/>
    <w:rsid w:val="00F3575D"/>
    <w:rsid w:val="00F361FA"/>
    <w:rsid w:val="00F40CDE"/>
    <w:rsid w:val="00F4127A"/>
    <w:rsid w:val="00F43E5A"/>
    <w:rsid w:val="00F467ED"/>
    <w:rsid w:val="00F50C8D"/>
    <w:rsid w:val="00F54880"/>
    <w:rsid w:val="00F5582C"/>
    <w:rsid w:val="00F57E1D"/>
    <w:rsid w:val="00F60A85"/>
    <w:rsid w:val="00F61675"/>
    <w:rsid w:val="00F61CA1"/>
    <w:rsid w:val="00F62A87"/>
    <w:rsid w:val="00F62AA3"/>
    <w:rsid w:val="00F63161"/>
    <w:rsid w:val="00F64ACF"/>
    <w:rsid w:val="00F655C2"/>
    <w:rsid w:val="00F67E47"/>
    <w:rsid w:val="00F70033"/>
    <w:rsid w:val="00F7144F"/>
    <w:rsid w:val="00F72DCE"/>
    <w:rsid w:val="00F73A76"/>
    <w:rsid w:val="00F7728B"/>
    <w:rsid w:val="00F77E39"/>
    <w:rsid w:val="00F82641"/>
    <w:rsid w:val="00F84569"/>
    <w:rsid w:val="00F85151"/>
    <w:rsid w:val="00F8542A"/>
    <w:rsid w:val="00F85485"/>
    <w:rsid w:val="00F903EA"/>
    <w:rsid w:val="00F91278"/>
    <w:rsid w:val="00F92F5E"/>
    <w:rsid w:val="00F94544"/>
    <w:rsid w:val="00F95E63"/>
    <w:rsid w:val="00F969AD"/>
    <w:rsid w:val="00FA51AD"/>
    <w:rsid w:val="00FB03C2"/>
    <w:rsid w:val="00FB2840"/>
    <w:rsid w:val="00FB5109"/>
    <w:rsid w:val="00FB5EAD"/>
    <w:rsid w:val="00FC1E13"/>
    <w:rsid w:val="00FC4F04"/>
    <w:rsid w:val="00FC5683"/>
    <w:rsid w:val="00FC5797"/>
    <w:rsid w:val="00FC6B00"/>
    <w:rsid w:val="00FC731B"/>
    <w:rsid w:val="00FC7798"/>
    <w:rsid w:val="00FD21DB"/>
    <w:rsid w:val="00FE11E2"/>
    <w:rsid w:val="00FE329E"/>
    <w:rsid w:val="00FE58D5"/>
    <w:rsid w:val="00FF1793"/>
    <w:rsid w:val="00FF37DD"/>
    <w:rsid w:val="00FF7A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D6B052"/>
  <w14:defaultImageDpi w14:val="300"/>
  <w15:docId w15:val="{F6EA4864-807F-4872-A248-C6C94F6A9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4C2C"/>
    <w:pPr>
      <w:spacing w:after="200" w:line="276" w:lineRule="auto"/>
      <w:jc w:val="both"/>
    </w:pPr>
    <w:rPr>
      <w:rFonts w:ascii="Georgia" w:eastAsia="Calibri" w:hAnsi="Georgia" w:cs="Times New Roman"/>
      <w:sz w:val="22"/>
      <w:szCs w:val="22"/>
      <w:lang w:val="sv-SE"/>
    </w:rPr>
  </w:style>
  <w:style w:type="paragraph" w:styleId="Rubrik1">
    <w:name w:val="heading 1"/>
    <w:basedOn w:val="Normal"/>
    <w:next w:val="Normal"/>
    <w:link w:val="Rubrik1Char"/>
    <w:qFormat/>
    <w:rsid w:val="00CB442F"/>
    <w:pPr>
      <w:keepNext/>
      <w:pageBreakBefore/>
      <w:numPr>
        <w:numId w:val="2"/>
      </w:numPr>
      <w:overflowPunct w:val="0"/>
      <w:autoSpaceDE w:val="0"/>
      <w:autoSpaceDN w:val="0"/>
      <w:adjustRightInd w:val="0"/>
      <w:spacing w:before="120" w:after="240" w:line="240" w:lineRule="auto"/>
      <w:ind w:left="431" w:hanging="431"/>
      <w:textAlignment w:val="baseline"/>
      <w:outlineLvl w:val="0"/>
    </w:pPr>
    <w:rPr>
      <w:rFonts w:ascii="Arial" w:eastAsia="Times New Roman" w:hAnsi="Arial"/>
      <w:b/>
      <w:kern w:val="28"/>
      <w:sz w:val="36"/>
      <w:szCs w:val="20"/>
    </w:rPr>
  </w:style>
  <w:style w:type="paragraph" w:styleId="Rubrik2">
    <w:name w:val="heading 2"/>
    <w:basedOn w:val="Normal"/>
    <w:next w:val="Normal"/>
    <w:link w:val="Rubrik2Char"/>
    <w:qFormat/>
    <w:rsid w:val="00CB442F"/>
    <w:pPr>
      <w:keepNext/>
      <w:numPr>
        <w:ilvl w:val="1"/>
        <w:numId w:val="2"/>
      </w:numPr>
      <w:overflowPunct w:val="0"/>
      <w:autoSpaceDE w:val="0"/>
      <w:autoSpaceDN w:val="0"/>
      <w:adjustRightInd w:val="0"/>
      <w:spacing w:before="360" w:after="120" w:line="240" w:lineRule="auto"/>
      <w:ind w:left="578" w:hanging="578"/>
      <w:textAlignment w:val="baseline"/>
      <w:outlineLvl w:val="1"/>
    </w:pPr>
    <w:rPr>
      <w:rFonts w:ascii="Arial" w:eastAsia="Times New Roman" w:hAnsi="Arial"/>
      <w:b/>
      <w:sz w:val="28"/>
      <w:szCs w:val="20"/>
    </w:rPr>
  </w:style>
  <w:style w:type="paragraph" w:styleId="Rubrik3">
    <w:name w:val="heading 3"/>
    <w:basedOn w:val="Normal"/>
    <w:next w:val="Normal"/>
    <w:link w:val="Rubrik3Char"/>
    <w:qFormat/>
    <w:rsid w:val="00CB442F"/>
    <w:pPr>
      <w:keepNext/>
      <w:numPr>
        <w:ilvl w:val="2"/>
        <w:numId w:val="2"/>
      </w:numPr>
      <w:overflowPunct w:val="0"/>
      <w:autoSpaceDE w:val="0"/>
      <w:autoSpaceDN w:val="0"/>
      <w:adjustRightInd w:val="0"/>
      <w:spacing w:before="240" w:after="60" w:line="240" w:lineRule="auto"/>
      <w:textAlignment w:val="baseline"/>
      <w:outlineLvl w:val="2"/>
    </w:pPr>
    <w:rPr>
      <w:rFonts w:ascii="Arial" w:eastAsia="Times New Roman" w:hAnsi="Arial"/>
      <w:b/>
      <w:sz w:val="24"/>
      <w:szCs w:val="20"/>
    </w:rPr>
  </w:style>
  <w:style w:type="paragraph" w:styleId="Rubrik4">
    <w:name w:val="heading 4"/>
    <w:basedOn w:val="Rubrik3"/>
    <w:next w:val="Normal"/>
    <w:link w:val="Rubrik4Char"/>
    <w:rsid w:val="00CB442F"/>
    <w:pPr>
      <w:numPr>
        <w:ilvl w:val="3"/>
      </w:numPr>
      <w:outlineLvl w:val="3"/>
    </w:pPr>
  </w:style>
  <w:style w:type="paragraph" w:styleId="Rubrik5">
    <w:name w:val="heading 5"/>
    <w:basedOn w:val="Rubrik3"/>
    <w:next w:val="Normal"/>
    <w:link w:val="Rubrik5Char"/>
    <w:rsid w:val="00CB442F"/>
    <w:pPr>
      <w:numPr>
        <w:ilvl w:val="4"/>
      </w:numPr>
      <w:outlineLvl w:val="4"/>
    </w:pPr>
  </w:style>
  <w:style w:type="paragraph" w:styleId="Rubrik6">
    <w:name w:val="heading 6"/>
    <w:basedOn w:val="Rubrik3"/>
    <w:next w:val="Normal"/>
    <w:link w:val="Rubrik6Char"/>
    <w:rsid w:val="00CB442F"/>
    <w:pPr>
      <w:numPr>
        <w:ilvl w:val="5"/>
      </w:numPr>
      <w:outlineLvl w:val="5"/>
    </w:pPr>
  </w:style>
  <w:style w:type="paragraph" w:styleId="Rubrik7">
    <w:name w:val="heading 7"/>
    <w:basedOn w:val="Rubrik3"/>
    <w:next w:val="Normal"/>
    <w:link w:val="Rubrik7Char"/>
    <w:rsid w:val="00CB442F"/>
    <w:pPr>
      <w:numPr>
        <w:ilvl w:val="6"/>
      </w:numPr>
      <w:outlineLvl w:val="6"/>
    </w:pPr>
  </w:style>
  <w:style w:type="paragraph" w:styleId="Rubrik8">
    <w:name w:val="heading 8"/>
    <w:basedOn w:val="Rubrik3"/>
    <w:next w:val="Normal"/>
    <w:link w:val="Rubrik8Char"/>
    <w:rsid w:val="00CB442F"/>
    <w:pPr>
      <w:numPr>
        <w:ilvl w:val="7"/>
      </w:numPr>
      <w:outlineLvl w:val="7"/>
    </w:pPr>
  </w:style>
  <w:style w:type="paragraph" w:styleId="Rubrik9">
    <w:name w:val="heading 9"/>
    <w:basedOn w:val="Rubrik3"/>
    <w:next w:val="Normal"/>
    <w:link w:val="Rubrik9Char"/>
    <w:rsid w:val="00CB442F"/>
    <w:pPr>
      <w:numPr>
        <w:ilvl w:val="8"/>
      </w:numPr>
      <w:outlineLvl w:val="8"/>
    </w:p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29751F"/>
    <w:pPr>
      <w:ind w:left="720"/>
      <w:contextualSpacing/>
    </w:pPr>
  </w:style>
  <w:style w:type="paragraph" w:customStyle="1" w:styleId="HISheadline">
    <w:name w:val="HIS_headline"/>
    <w:rsid w:val="0029751F"/>
    <w:pPr>
      <w:widowControl w:val="0"/>
      <w:spacing w:line="340" w:lineRule="exact"/>
      <w:jc w:val="both"/>
    </w:pPr>
    <w:rPr>
      <w:rFonts w:ascii="Arial" w:eastAsia="Times New Roman" w:hAnsi="Arial" w:cs="Times New Roman"/>
      <w:b/>
      <w:caps/>
      <w:noProof/>
      <w:sz w:val="34"/>
      <w:szCs w:val="20"/>
      <w:lang w:val="sv-SE" w:eastAsia="sv-SE"/>
    </w:rPr>
  </w:style>
  <w:style w:type="paragraph" w:customStyle="1" w:styleId="HISheadlinesub">
    <w:name w:val="HIS_headline_sub"/>
    <w:basedOn w:val="Normal"/>
    <w:rsid w:val="0029751F"/>
    <w:pPr>
      <w:widowControl w:val="0"/>
      <w:spacing w:after="0" w:line="290" w:lineRule="exact"/>
    </w:pPr>
    <w:rPr>
      <w:rFonts w:eastAsia="Times New Roman"/>
      <w:noProof/>
      <w:sz w:val="28"/>
      <w:szCs w:val="20"/>
      <w:lang w:eastAsia="sv-SE"/>
    </w:rPr>
  </w:style>
  <w:style w:type="paragraph" w:customStyle="1" w:styleId="HISnormal">
    <w:name w:val="HIS_normal"/>
    <w:rsid w:val="0029751F"/>
    <w:pPr>
      <w:widowControl w:val="0"/>
      <w:spacing w:line="290" w:lineRule="exact"/>
    </w:pPr>
    <w:rPr>
      <w:rFonts w:ascii="Georgia" w:eastAsia="Times New Roman" w:hAnsi="Georgia" w:cs="Times New Roman"/>
      <w:noProof/>
      <w:szCs w:val="20"/>
      <w:lang w:val="sv-SE" w:eastAsia="sv-SE"/>
    </w:rPr>
  </w:style>
  <w:style w:type="paragraph" w:customStyle="1" w:styleId="NoListPara">
    <w:name w:val="No List Para"/>
    <w:basedOn w:val="Normal"/>
    <w:uiPriority w:val="99"/>
    <w:rsid w:val="0029751F"/>
  </w:style>
  <w:style w:type="paragraph" w:styleId="Sidfot">
    <w:name w:val="footer"/>
    <w:basedOn w:val="Normal"/>
    <w:link w:val="SidfotChar"/>
    <w:uiPriority w:val="99"/>
    <w:unhideWhenUsed/>
    <w:rsid w:val="00B27FFC"/>
    <w:pPr>
      <w:tabs>
        <w:tab w:val="center" w:pos="4536"/>
        <w:tab w:val="right" w:pos="9072"/>
      </w:tabs>
      <w:spacing w:after="0" w:line="240" w:lineRule="auto"/>
    </w:pPr>
  </w:style>
  <w:style w:type="paragraph" w:customStyle="1" w:styleId="Titel">
    <w:name w:val="Titel"/>
    <w:basedOn w:val="Normal"/>
    <w:qFormat/>
    <w:rsid w:val="0029751F"/>
    <w:pPr>
      <w:spacing w:after="0"/>
    </w:pPr>
    <w:rPr>
      <w:rFonts w:ascii="Arial" w:hAnsi="Arial"/>
      <w:b/>
      <w:bCs/>
      <w:caps/>
      <w:sz w:val="34"/>
      <w:szCs w:val="34"/>
    </w:rPr>
  </w:style>
  <w:style w:type="paragraph" w:customStyle="1" w:styleId="Subtitel">
    <w:name w:val="Subtitel"/>
    <w:basedOn w:val="Normal"/>
    <w:qFormat/>
    <w:rsid w:val="0029751F"/>
    <w:pPr>
      <w:spacing w:after="240"/>
    </w:pPr>
    <w:rPr>
      <w:bCs/>
      <w:sz w:val="28"/>
      <w:szCs w:val="32"/>
    </w:rPr>
  </w:style>
  <w:style w:type="paragraph" w:customStyle="1" w:styleId="framsida">
    <w:name w:val="framsida"/>
    <w:basedOn w:val="Normal"/>
    <w:qFormat/>
    <w:rsid w:val="0029751F"/>
    <w:pPr>
      <w:spacing w:after="0"/>
    </w:pPr>
    <w:rPr>
      <w:sz w:val="24"/>
      <w:szCs w:val="24"/>
    </w:rPr>
  </w:style>
  <w:style w:type="character" w:customStyle="1" w:styleId="SidfotChar">
    <w:name w:val="Sidfot Char"/>
    <w:basedOn w:val="Standardstycketeckensnitt"/>
    <w:link w:val="Sidfot"/>
    <w:uiPriority w:val="99"/>
    <w:rsid w:val="00B27FFC"/>
    <w:rPr>
      <w:rFonts w:ascii="Georgia" w:eastAsia="Calibri" w:hAnsi="Georgia" w:cs="Times New Roman"/>
      <w:sz w:val="22"/>
      <w:szCs w:val="22"/>
      <w:lang w:val="sv-SE"/>
    </w:rPr>
  </w:style>
  <w:style w:type="paragraph" w:customStyle="1" w:styleId="SammanfattningssidaRubrik">
    <w:name w:val="Sammanfattningssida Rubrik"/>
    <w:basedOn w:val="Normal"/>
    <w:qFormat/>
    <w:rsid w:val="00B27FFC"/>
    <w:pPr>
      <w:overflowPunct w:val="0"/>
      <w:autoSpaceDE w:val="0"/>
      <w:autoSpaceDN w:val="0"/>
      <w:adjustRightInd w:val="0"/>
      <w:spacing w:before="120" w:after="0" w:line="240" w:lineRule="auto"/>
      <w:jc w:val="center"/>
      <w:textAlignment w:val="baseline"/>
    </w:pPr>
    <w:rPr>
      <w:rFonts w:ascii="Arial" w:eastAsia="Times New Roman" w:hAnsi="Arial"/>
      <w:b/>
      <w:bCs/>
      <w:sz w:val="36"/>
      <w:szCs w:val="20"/>
    </w:rPr>
  </w:style>
  <w:style w:type="paragraph" w:customStyle="1" w:styleId="Sammanfattning">
    <w:name w:val="Sammanfattning"/>
    <w:basedOn w:val="Normal"/>
    <w:qFormat/>
    <w:rsid w:val="00B27FFC"/>
    <w:pPr>
      <w:ind w:left="288" w:right="288"/>
    </w:pPr>
  </w:style>
  <w:style w:type="character" w:customStyle="1" w:styleId="Rubrik1Char">
    <w:name w:val="Rubrik 1 Char"/>
    <w:basedOn w:val="Standardstycketeckensnitt"/>
    <w:link w:val="Rubrik1"/>
    <w:rsid w:val="00CB442F"/>
    <w:rPr>
      <w:rFonts w:ascii="Arial" w:eastAsia="Times New Roman" w:hAnsi="Arial" w:cs="Times New Roman"/>
      <w:b/>
      <w:kern w:val="28"/>
      <w:sz w:val="36"/>
      <w:szCs w:val="20"/>
      <w:lang w:val="sv-SE"/>
    </w:rPr>
  </w:style>
  <w:style w:type="character" w:customStyle="1" w:styleId="Rubrik2Char">
    <w:name w:val="Rubrik 2 Char"/>
    <w:basedOn w:val="Standardstycketeckensnitt"/>
    <w:link w:val="Rubrik2"/>
    <w:rsid w:val="00CB442F"/>
    <w:rPr>
      <w:rFonts w:ascii="Arial" w:eastAsia="Times New Roman" w:hAnsi="Arial" w:cs="Times New Roman"/>
      <w:b/>
      <w:sz w:val="28"/>
      <w:szCs w:val="20"/>
      <w:lang w:val="sv-SE"/>
    </w:rPr>
  </w:style>
  <w:style w:type="character" w:customStyle="1" w:styleId="Rubrik3Char">
    <w:name w:val="Rubrik 3 Char"/>
    <w:basedOn w:val="Standardstycketeckensnitt"/>
    <w:link w:val="Rubrik3"/>
    <w:rsid w:val="00CB442F"/>
    <w:rPr>
      <w:rFonts w:ascii="Arial" w:eastAsia="Times New Roman" w:hAnsi="Arial" w:cs="Times New Roman"/>
      <w:b/>
      <w:szCs w:val="20"/>
      <w:lang w:val="sv-SE"/>
    </w:rPr>
  </w:style>
  <w:style w:type="character" w:customStyle="1" w:styleId="Rubrik4Char">
    <w:name w:val="Rubrik 4 Char"/>
    <w:basedOn w:val="Standardstycketeckensnitt"/>
    <w:link w:val="Rubrik4"/>
    <w:rsid w:val="00CB442F"/>
    <w:rPr>
      <w:rFonts w:ascii="Arial" w:eastAsia="Times New Roman" w:hAnsi="Arial" w:cs="Times New Roman"/>
      <w:b/>
      <w:szCs w:val="20"/>
      <w:lang w:val="sv-SE"/>
    </w:rPr>
  </w:style>
  <w:style w:type="character" w:customStyle="1" w:styleId="Rubrik5Char">
    <w:name w:val="Rubrik 5 Char"/>
    <w:basedOn w:val="Standardstycketeckensnitt"/>
    <w:link w:val="Rubrik5"/>
    <w:rsid w:val="00CB442F"/>
    <w:rPr>
      <w:rFonts w:ascii="Arial" w:eastAsia="Times New Roman" w:hAnsi="Arial" w:cs="Times New Roman"/>
      <w:b/>
      <w:szCs w:val="20"/>
      <w:lang w:val="sv-SE"/>
    </w:rPr>
  </w:style>
  <w:style w:type="character" w:customStyle="1" w:styleId="Rubrik6Char">
    <w:name w:val="Rubrik 6 Char"/>
    <w:basedOn w:val="Standardstycketeckensnitt"/>
    <w:link w:val="Rubrik6"/>
    <w:rsid w:val="00CB442F"/>
    <w:rPr>
      <w:rFonts w:ascii="Arial" w:eastAsia="Times New Roman" w:hAnsi="Arial" w:cs="Times New Roman"/>
      <w:b/>
      <w:szCs w:val="20"/>
      <w:lang w:val="sv-SE"/>
    </w:rPr>
  </w:style>
  <w:style w:type="character" w:customStyle="1" w:styleId="Rubrik7Char">
    <w:name w:val="Rubrik 7 Char"/>
    <w:basedOn w:val="Standardstycketeckensnitt"/>
    <w:link w:val="Rubrik7"/>
    <w:rsid w:val="00CB442F"/>
    <w:rPr>
      <w:rFonts w:ascii="Arial" w:eastAsia="Times New Roman" w:hAnsi="Arial" w:cs="Times New Roman"/>
      <w:b/>
      <w:szCs w:val="20"/>
      <w:lang w:val="sv-SE"/>
    </w:rPr>
  </w:style>
  <w:style w:type="character" w:customStyle="1" w:styleId="Rubrik8Char">
    <w:name w:val="Rubrik 8 Char"/>
    <w:basedOn w:val="Standardstycketeckensnitt"/>
    <w:link w:val="Rubrik8"/>
    <w:rsid w:val="00CB442F"/>
    <w:rPr>
      <w:rFonts w:ascii="Arial" w:eastAsia="Times New Roman" w:hAnsi="Arial" w:cs="Times New Roman"/>
      <w:b/>
      <w:szCs w:val="20"/>
      <w:lang w:val="sv-SE"/>
    </w:rPr>
  </w:style>
  <w:style w:type="character" w:customStyle="1" w:styleId="Rubrik9Char">
    <w:name w:val="Rubrik 9 Char"/>
    <w:basedOn w:val="Standardstycketeckensnitt"/>
    <w:link w:val="Rubrik9"/>
    <w:rsid w:val="00CB442F"/>
    <w:rPr>
      <w:rFonts w:ascii="Arial" w:eastAsia="Times New Roman" w:hAnsi="Arial" w:cs="Times New Roman"/>
      <w:b/>
      <w:szCs w:val="20"/>
      <w:lang w:val="sv-SE"/>
    </w:rPr>
  </w:style>
  <w:style w:type="paragraph" w:customStyle="1" w:styleId="Figurtext">
    <w:name w:val="Figurtext"/>
    <w:basedOn w:val="Normal"/>
    <w:next w:val="Normal"/>
    <w:qFormat/>
    <w:rsid w:val="00CB442F"/>
    <w:pPr>
      <w:numPr>
        <w:numId w:val="3"/>
      </w:numPr>
      <w:overflowPunct w:val="0"/>
      <w:autoSpaceDE w:val="0"/>
      <w:autoSpaceDN w:val="0"/>
      <w:adjustRightInd w:val="0"/>
      <w:spacing w:before="120" w:after="240" w:line="240" w:lineRule="auto"/>
      <w:jc w:val="center"/>
      <w:textAlignment w:val="baseline"/>
    </w:pPr>
    <w:rPr>
      <w:rFonts w:eastAsia="Times New Roman"/>
      <w:sz w:val="24"/>
      <w:szCs w:val="20"/>
    </w:rPr>
  </w:style>
  <w:style w:type="table" w:styleId="Tabellrutnt">
    <w:name w:val="Table Grid"/>
    <w:basedOn w:val="Normaltabell"/>
    <w:uiPriority w:val="59"/>
    <w:rsid w:val="00CB442F"/>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ark">
    <w:name w:val="Strong"/>
    <w:basedOn w:val="Standardstycketeckensnitt"/>
    <w:uiPriority w:val="22"/>
    <w:qFormat/>
    <w:rsid w:val="00CB442F"/>
    <w:rPr>
      <w:b/>
      <w:bCs/>
    </w:rPr>
  </w:style>
  <w:style w:type="paragraph" w:customStyle="1" w:styleId="tabelltext">
    <w:name w:val="tabelltext"/>
    <w:basedOn w:val="Normal"/>
    <w:next w:val="Normal"/>
    <w:qFormat/>
    <w:rsid w:val="00CB442F"/>
    <w:pPr>
      <w:keepNext/>
      <w:numPr>
        <w:numId w:val="4"/>
      </w:numPr>
      <w:spacing w:before="240" w:after="120"/>
      <w:jc w:val="center"/>
    </w:pPr>
  </w:style>
  <w:style w:type="paragraph" w:customStyle="1" w:styleId="Figur">
    <w:name w:val="Figur"/>
    <w:next w:val="Normal"/>
    <w:qFormat/>
    <w:rsid w:val="00B077A9"/>
    <w:pPr>
      <w:keepNext/>
      <w:spacing w:before="240"/>
      <w:jc w:val="center"/>
    </w:pPr>
    <w:rPr>
      <w:rFonts w:ascii="Georgia" w:eastAsia="Calibri" w:hAnsi="Georgia" w:cs="Times New Roman"/>
      <w:noProof/>
      <w:sz w:val="22"/>
      <w:szCs w:val="22"/>
    </w:rPr>
  </w:style>
  <w:style w:type="paragraph" w:customStyle="1" w:styleId="ReferensHeading">
    <w:name w:val="ReferensHeading"/>
    <w:link w:val="ReferensHeadingChar"/>
    <w:qFormat/>
    <w:rsid w:val="00CB442F"/>
    <w:pPr>
      <w:pageBreakBefore/>
      <w:spacing w:after="240"/>
      <w:outlineLvl w:val="0"/>
    </w:pPr>
    <w:rPr>
      <w:rFonts w:ascii="Arial" w:eastAsia="Times New Roman" w:hAnsi="Arial" w:cs="Times New Roman"/>
      <w:b/>
      <w:bCs/>
      <w:kern w:val="28"/>
      <w:sz w:val="36"/>
      <w:szCs w:val="20"/>
      <w:lang w:val="sv-SE"/>
    </w:rPr>
  </w:style>
  <w:style w:type="character" w:customStyle="1" w:styleId="ReferensHeadingChar">
    <w:name w:val="ReferensHeading Char"/>
    <w:basedOn w:val="Standardstycketeckensnitt"/>
    <w:link w:val="ReferensHeading"/>
    <w:rsid w:val="00CB442F"/>
    <w:rPr>
      <w:rFonts w:ascii="Arial" w:eastAsia="Times New Roman" w:hAnsi="Arial" w:cs="Times New Roman"/>
      <w:b/>
      <w:bCs/>
      <w:kern w:val="28"/>
      <w:sz w:val="36"/>
      <w:szCs w:val="20"/>
      <w:lang w:val="sv-SE"/>
    </w:rPr>
  </w:style>
  <w:style w:type="paragraph" w:customStyle="1" w:styleId="Referens">
    <w:name w:val="Referens"/>
    <w:basedOn w:val="Normal"/>
    <w:qFormat/>
    <w:rsid w:val="00CB442F"/>
    <w:pPr>
      <w:ind w:left="288" w:hanging="288"/>
    </w:pPr>
  </w:style>
  <w:style w:type="paragraph" w:styleId="Ballongtext">
    <w:name w:val="Balloon Text"/>
    <w:basedOn w:val="Normal"/>
    <w:link w:val="BallongtextChar"/>
    <w:uiPriority w:val="99"/>
    <w:semiHidden/>
    <w:unhideWhenUsed/>
    <w:rsid w:val="008A2549"/>
    <w:pPr>
      <w:spacing w:after="0" w:line="240" w:lineRule="auto"/>
    </w:pPr>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8A2549"/>
    <w:rPr>
      <w:rFonts w:ascii="Lucida Grande" w:eastAsia="Calibri" w:hAnsi="Lucida Grande" w:cs="Lucida Grande"/>
      <w:sz w:val="18"/>
      <w:szCs w:val="18"/>
      <w:lang w:val="sv-SE"/>
    </w:rPr>
  </w:style>
  <w:style w:type="paragraph" w:styleId="Innehllsfrteckningsrubrik">
    <w:name w:val="TOC Heading"/>
    <w:basedOn w:val="Rubrik1"/>
    <w:next w:val="Normal"/>
    <w:uiPriority w:val="39"/>
    <w:unhideWhenUsed/>
    <w:qFormat/>
    <w:rsid w:val="007269CF"/>
    <w:pPr>
      <w:keepLines/>
      <w:pageBreakBefore w:val="0"/>
      <w:numPr>
        <w:numId w:val="0"/>
      </w:numPr>
      <w:overflowPunct/>
      <w:autoSpaceDE/>
      <w:autoSpaceDN/>
      <w:adjustRightInd/>
      <w:spacing w:before="480" w:line="276" w:lineRule="auto"/>
      <w:jc w:val="center"/>
      <w:textAlignment w:val="auto"/>
      <w:outlineLvl w:val="9"/>
    </w:pPr>
    <w:rPr>
      <w:rFonts w:eastAsiaTheme="majorEastAsia" w:cstheme="majorBidi"/>
      <w:bCs/>
      <w:color w:val="000000" w:themeColor="text1"/>
      <w:kern w:val="0"/>
      <w:szCs w:val="36"/>
      <w:lang w:val="en-US"/>
    </w:rPr>
  </w:style>
  <w:style w:type="paragraph" w:styleId="Innehll1">
    <w:name w:val="toc 1"/>
    <w:basedOn w:val="Normal"/>
    <w:next w:val="Normal"/>
    <w:autoRedefine/>
    <w:uiPriority w:val="39"/>
    <w:unhideWhenUsed/>
    <w:rsid w:val="009E6E91"/>
    <w:pPr>
      <w:spacing w:before="120" w:after="0"/>
      <w:jc w:val="left"/>
    </w:pPr>
    <w:rPr>
      <w:rFonts w:ascii="Arial" w:hAnsi="Arial"/>
      <w:b/>
      <w:bCs/>
      <w:sz w:val="24"/>
      <w:szCs w:val="24"/>
    </w:rPr>
  </w:style>
  <w:style w:type="paragraph" w:styleId="Innehll2">
    <w:name w:val="toc 2"/>
    <w:basedOn w:val="Normal"/>
    <w:next w:val="Normal"/>
    <w:autoRedefine/>
    <w:uiPriority w:val="39"/>
    <w:unhideWhenUsed/>
    <w:rsid w:val="009E6E91"/>
    <w:pPr>
      <w:spacing w:after="0"/>
      <w:ind w:left="220"/>
      <w:jc w:val="left"/>
    </w:pPr>
    <w:rPr>
      <w:rFonts w:ascii="Arial" w:hAnsi="Arial"/>
      <w:bCs/>
    </w:rPr>
  </w:style>
  <w:style w:type="paragraph" w:styleId="Innehll3">
    <w:name w:val="toc 3"/>
    <w:basedOn w:val="Normal"/>
    <w:next w:val="Normal"/>
    <w:autoRedefine/>
    <w:uiPriority w:val="39"/>
    <w:unhideWhenUsed/>
    <w:rsid w:val="009E6E91"/>
    <w:pPr>
      <w:spacing w:after="0"/>
      <w:ind w:left="440"/>
      <w:jc w:val="left"/>
    </w:pPr>
    <w:rPr>
      <w:rFonts w:ascii="Arial" w:hAnsi="Arial"/>
      <w:sz w:val="20"/>
    </w:rPr>
  </w:style>
  <w:style w:type="paragraph" w:styleId="Innehll4">
    <w:name w:val="toc 4"/>
    <w:basedOn w:val="Normal"/>
    <w:next w:val="Normal"/>
    <w:autoRedefine/>
    <w:uiPriority w:val="39"/>
    <w:semiHidden/>
    <w:unhideWhenUsed/>
    <w:rsid w:val="009D17ED"/>
    <w:pPr>
      <w:spacing w:after="0"/>
      <w:ind w:left="660"/>
      <w:jc w:val="left"/>
    </w:pPr>
    <w:rPr>
      <w:rFonts w:asciiTheme="minorHAnsi" w:hAnsiTheme="minorHAnsi"/>
      <w:sz w:val="18"/>
      <w:szCs w:val="18"/>
    </w:rPr>
  </w:style>
  <w:style w:type="paragraph" w:styleId="Innehll5">
    <w:name w:val="toc 5"/>
    <w:basedOn w:val="Normal"/>
    <w:next w:val="Normal"/>
    <w:autoRedefine/>
    <w:uiPriority w:val="39"/>
    <w:semiHidden/>
    <w:unhideWhenUsed/>
    <w:rsid w:val="009D17ED"/>
    <w:pPr>
      <w:spacing w:after="0"/>
      <w:ind w:left="880"/>
      <w:jc w:val="left"/>
    </w:pPr>
    <w:rPr>
      <w:rFonts w:asciiTheme="minorHAnsi" w:hAnsiTheme="minorHAnsi"/>
      <w:sz w:val="18"/>
      <w:szCs w:val="18"/>
    </w:rPr>
  </w:style>
  <w:style w:type="paragraph" w:styleId="Innehll6">
    <w:name w:val="toc 6"/>
    <w:basedOn w:val="Normal"/>
    <w:next w:val="Normal"/>
    <w:autoRedefine/>
    <w:uiPriority w:val="39"/>
    <w:semiHidden/>
    <w:unhideWhenUsed/>
    <w:rsid w:val="009D17ED"/>
    <w:pPr>
      <w:spacing w:after="0"/>
      <w:ind w:left="1100"/>
      <w:jc w:val="left"/>
    </w:pPr>
    <w:rPr>
      <w:rFonts w:asciiTheme="minorHAnsi" w:hAnsiTheme="minorHAnsi"/>
      <w:sz w:val="18"/>
      <w:szCs w:val="18"/>
    </w:rPr>
  </w:style>
  <w:style w:type="paragraph" w:styleId="Innehll7">
    <w:name w:val="toc 7"/>
    <w:basedOn w:val="Normal"/>
    <w:next w:val="Normal"/>
    <w:autoRedefine/>
    <w:uiPriority w:val="39"/>
    <w:semiHidden/>
    <w:unhideWhenUsed/>
    <w:rsid w:val="009D17ED"/>
    <w:pPr>
      <w:spacing w:after="0"/>
      <w:ind w:left="1320"/>
      <w:jc w:val="left"/>
    </w:pPr>
    <w:rPr>
      <w:rFonts w:asciiTheme="minorHAnsi" w:hAnsiTheme="minorHAnsi"/>
      <w:sz w:val="18"/>
      <w:szCs w:val="18"/>
    </w:rPr>
  </w:style>
  <w:style w:type="paragraph" w:styleId="Innehll8">
    <w:name w:val="toc 8"/>
    <w:basedOn w:val="Normal"/>
    <w:next w:val="Normal"/>
    <w:autoRedefine/>
    <w:uiPriority w:val="39"/>
    <w:semiHidden/>
    <w:unhideWhenUsed/>
    <w:rsid w:val="009D17ED"/>
    <w:pPr>
      <w:spacing w:after="0"/>
      <w:ind w:left="1540"/>
      <w:jc w:val="left"/>
    </w:pPr>
    <w:rPr>
      <w:rFonts w:asciiTheme="minorHAnsi" w:hAnsiTheme="minorHAnsi"/>
      <w:sz w:val="18"/>
      <w:szCs w:val="18"/>
    </w:rPr>
  </w:style>
  <w:style w:type="paragraph" w:styleId="Innehll9">
    <w:name w:val="toc 9"/>
    <w:basedOn w:val="Normal"/>
    <w:next w:val="Normal"/>
    <w:autoRedefine/>
    <w:uiPriority w:val="39"/>
    <w:semiHidden/>
    <w:unhideWhenUsed/>
    <w:rsid w:val="009D17ED"/>
    <w:pPr>
      <w:spacing w:after="0"/>
      <w:ind w:left="1760"/>
      <w:jc w:val="left"/>
    </w:pPr>
    <w:rPr>
      <w:rFonts w:asciiTheme="minorHAnsi" w:hAnsiTheme="minorHAnsi"/>
      <w:sz w:val="18"/>
      <w:szCs w:val="18"/>
    </w:rPr>
  </w:style>
  <w:style w:type="paragraph" w:styleId="Sidhuvud">
    <w:name w:val="header"/>
    <w:basedOn w:val="Normal"/>
    <w:link w:val="SidhuvudChar"/>
    <w:uiPriority w:val="99"/>
    <w:unhideWhenUsed/>
    <w:rsid w:val="009E6E91"/>
    <w:pPr>
      <w:tabs>
        <w:tab w:val="center" w:pos="4153"/>
        <w:tab w:val="right" w:pos="8306"/>
      </w:tabs>
      <w:spacing w:after="0" w:line="240" w:lineRule="auto"/>
    </w:pPr>
  </w:style>
  <w:style w:type="paragraph" w:customStyle="1" w:styleId="Appendix">
    <w:name w:val="Appendix"/>
    <w:next w:val="Normal"/>
    <w:link w:val="AppendixChar"/>
    <w:qFormat/>
    <w:rsid w:val="004870D7"/>
    <w:pPr>
      <w:pageBreakBefore/>
      <w:numPr>
        <w:numId w:val="6"/>
      </w:numPr>
      <w:spacing w:before="120" w:after="240"/>
    </w:pPr>
    <w:rPr>
      <w:rFonts w:ascii="Arial" w:eastAsia="Times New Roman" w:hAnsi="Arial" w:cs="Times New Roman"/>
      <w:b/>
      <w:kern w:val="28"/>
      <w:sz w:val="36"/>
      <w:szCs w:val="20"/>
      <w:lang w:val="sv-SE"/>
    </w:rPr>
  </w:style>
  <w:style w:type="character" w:customStyle="1" w:styleId="AppendixChar">
    <w:name w:val="Appendix Char"/>
    <w:basedOn w:val="Standardstycketeckensnitt"/>
    <w:link w:val="Appendix"/>
    <w:rsid w:val="004870D7"/>
    <w:rPr>
      <w:rFonts w:ascii="Arial" w:eastAsia="Times New Roman" w:hAnsi="Arial" w:cs="Times New Roman"/>
      <w:b/>
      <w:kern w:val="28"/>
      <w:sz w:val="36"/>
      <w:szCs w:val="20"/>
      <w:lang w:val="sv-SE"/>
    </w:rPr>
  </w:style>
  <w:style w:type="character" w:customStyle="1" w:styleId="SidhuvudChar">
    <w:name w:val="Sidhuvud Char"/>
    <w:basedOn w:val="Standardstycketeckensnitt"/>
    <w:link w:val="Sidhuvud"/>
    <w:uiPriority w:val="99"/>
    <w:rsid w:val="009E6E91"/>
    <w:rPr>
      <w:rFonts w:ascii="Georgia" w:eastAsia="Calibri" w:hAnsi="Georgia" w:cs="Times New Roman"/>
      <w:sz w:val="22"/>
      <w:szCs w:val="22"/>
      <w:lang w:val="sv-SE"/>
    </w:rPr>
  </w:style>
  <w:style w:type="character" w:styleId="Sidnummer">
    <w:name w:val="page number"/>
    <w:basedOn w:val="Standardstycketeckensnitt"/>
    <w:uiPriority w:val="99"/>
    <w:semiHidden/>
    <w:unhideWhenUsed/>
    <w:rsid w:val="00D31D5C"/>
  </w:style>
  <w:style w:type="paragraph" w:customStyle="1" w:styleId="Nyckelord">
    <w:name w:val="Nyckelord"/>
    <w:basedOn w:val="Normal"/>
    <w:qFormat/>
    <w:rsid w:val="00007BFC"/>
    <w:pPr>
      <w:ind w:left="288" w:right="288"/>
    </w:pPr>
  </w:style>
  <w:style w:type="paragraph" w:customStyle="1" w:styleId="TitelEng">
    <w:name w:val="TitelEng"/>
    <w:basedOn w:val="Titel"/>
    <w:qFormat/>
    <w:rsid w:val="00C21F04"/>
    <w:rPr>
      <w:lang w:val="en-GB"/>
    </w:rPr>
  </w:style>
  <w:style w:type="paragraph" w:customStyle="1" w:styleId="SubtitelEng">
    <w:name w:val="SubtitelEng"/>
    <w:basedOn w:val="Subtitel"/>
    <w:qFormat/>
    <w:rsid w:val="00C21F04"/>
    <w:rPr>
      <w:lang w:val="en-GB"/>
    </w:rPr>
  </w:style>
  <w:style w:type="paragraph" w:customStyle="1" w:styleId="Citat1">
    <w:name w:val="Citat1"/>
    <w:basedOn w:val="Normal"/>
    <w:next w:val="CitatRef"/>
    <w:qFormat/>
    <w:rsid w:val="00A30211"/>
    <w:pPr>
      <w:spacing w:after="120"/>
      <w:ind w:left="720" w:right="720"/>
    </w:pPr>
  </w:style>
  <w:style w:type="paragraph" w:customStyle="1" w:styleId="CitatRef">
    <w:name w:val="CitatRef"/>
    <w:next w:val="Normal"/>
    <w:qFormat/>
    <w:rsid w:val="00DD1F97"/>
    <w:pPr>
      <w:spacing w:after="240"/>
      <w:ind w:right="720"/>
      <w:jc w:val="right"/>
    </w:pPr>
    <w:rPr>
      <w:rFonts w:ascii="Georgia" w:eastAsia="Calibri" w:hAnsi="Georgia" w:cs="Times New Roman"/>
      <w:iCs/>
      <w:sz w:val="22"/>
      <w:szCs w:val="22"/>
      <w:lang w:val="sv-SE"/>
    </w:rPr>
  </w:style>
  <w:style w:type="paragraph" w:styleId="Rubrik">
    <w:name w:val="Title"/>
    <w:basedOn w:val="Normal"/>
    <w:next w:val="Normal"/>
    <w:link w:val="RubrikChar"/>
    <w:uiPriority w:val="10"/>
    <w:qFormat/>
    <w:rsid w:val="00A3326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RubrikChar">
    <w:name w:val="Rubrik Char"/>
    <w:basedOn w:val="Standardstycketeckensnitt"/>
    <w:link w:val="Rubrik"/>
    <w:uiPriority w:val="10"/>
    <w:rsid w:val="00A3326D"/>
    <w:rPr>
      <w:rFonts w:asciiTheme="majorHAnsi" w:eastAsiaTheme="majorEastAsia" w:hAnsiTheme="majorHAnsi" w:cstheme="majorBidi"/>
      <w:color w:val="17365D" w:themeColor="text2" w:themeShade="BF"/>
      <w:spacing w:val="5"/>
      <w:kern w:val="28"/>
      <w:sz w:val="52"/>
      <w:szCs w:val="52"/>
      <w:lang w:val="sv-SE"/>
    </w:rPr>
  </w:style>
  <w:style w:type="paragraph" w:customStyle="1" w:styleId="Kommentar">
    <w:name w:val="Kommentar"/>
    <w:basedOn w:val="Normal"/>
    <w:qFormat/>
    <w:rsid w:val="00DE50C8"/>
    <w:pPr>
      <w:spacing w:after="120"/>
      <w:jc w:val="left"/>
    </w:pPr>
    <w:rPr>
      <w:rFonts w:ascii="Times New Roman" w:hAnsi="Times New Roman"/>
      <w:sz w:val="20"/>
      <w:szCs w:val="20"/>
    </w:rPr>
  </w:style>
  <w:style w:type="paragraph" w:styleId="Dokumentversikt">
    <w:name w:val="Document Map"/>
    <w:basedOn w:val="Normal"/>
    <w:link w:val="DokumentversiktChar"/>
    <w:uiPriority w:val="99"/>
    <w:semiHidden/>
    <w:unhideWhenUsed/>
    <w:rsid w:val="00AF13D3"/>
    <w:pPr>
      <w:spacing w:after="0" w:line="240" w:lineRule="auto"/>
    </w:pPr>
    <w:rPr>
      <w:rFonts w:ascii="Lucida Grande" w:hAnsi="Lucida Grande" w:cs="Lucida Grande"/>
      <w:sz w:val="24"/>
      <w:szCs w:val="24"/>
    </w:rPr>
  </w:style>
  <w:style w:type="character" w:customStyle="1" w:styleId="DokumentversiktChar">
    <w:name w:val="Dokumentöversikt Char"/>
    <w:basedOn w:val="Standardstycketeckensnitt"/>
    <w:link w:val="Dokumentversikt"/>
    <w:uiPriority w:val="99"/>
    <w:semiHidden/>
    <w:rsid w:val="00AF13D3"/>
    <w:rPr>
      <w:rFonts w:ascii="Lucida Grande" w:eastAsia="Calibri" w:hAnsi="Lucida Grande" w:cs="Lucida Grande"/>
      <w:lang w:val="sv-SE"/>
    </w:rPr>
  </w:style>
  <w:style w:type="character" w:styleId="Hyperlnk">
    <w:name w:val="Hyperlink"/>
    <w:basedOn w:val="Standardstycketeckensnitt"/>
    <w:uiPriority w:val="99"/>
    <w:unhideWhenUsed/>
    <w:rsid w:val="00B64B2B"/>
    <w:rPr>
      <w:color w:val="0000FF" w:themeColor="hyperlink"/>
      <w:u w:val="single"/>
    </w:rPr>
  </w:style>
  <w:style w:type="character" w:styleId="Platshllartext">
    <w:name w:val="Placeholder Text"/>
    <w:basedOn w:val="Standardstycketeckensnitt"/>
    <w:uiPriority w:val="99"/>
    <w:semiHidden/>
    <w:rsid w:val="001E10E0"/>
    <w:rPr>
      <w:color w:val="808080"/>
    </w:rPr>
  </w:style>
  <w:style w:type="paragraph" w:styleId="Normalwebb">
    <w:name w:val="Normal (Web)"/>
    <w:basedOn w:val="Normal"/>
    <w:uiPriority w:val="99"/>
    <w:unhideWhenUsed/>
    <w:rsid w:val="008208D4"/>
    <w:pPr>
      <w:spacing w:before="100" w:beforeAutospacing="1" w:after="100" w:afterAutospacing="1" w:line="240" w:lineRule="auto"/>
      <w:jc w:val="left"/>
    </w:pPr>
    <w:rPr>
      <w:rFonts w:ascii="Times New Roman" w:eastAsiaTheme="minorEastAsia" w:hAnsi="Times New Roman"/>
      <w:sz w:val="24"/>
      <w:szCs w:val="24"/>
      <w:lang w:eastAsia="sv-SE"/>
    </w:rPr>
  </w:style>
  <w:style w:type="paragraph" w:styleId="Beskrivning">
    <w:name w:val="caption"/>
    <w:basedOn w:val="Normal"/>
    <w:next w:val="Normal"/>
    <w:uiPriority w:val="35"/>
    <w:unhideWhenUsed/>
    <w:qFormat/>
    <w:rsid w:val="00E61298"/>
    <w:pPr>
      <w:spacing w:line="240" w:lineRule="auto"/>
    </w:pPr>
    <w:rPr>
      <w:i/>
      <w:iCs/>
      <w:color w:val="1F497D" w:themeColor="text2"/>
      <w:sz w:val="18"/>
      <w:szCs w:val="18"/>
    </w:rPr>
  </w:style>
  <w:style w:type="paragraph" w:customStyle="1" w:styleId="Formeltext">
    <w:name w:val="Formeltext"/>
    <w:basedOn w:val="Figurtext"/>
    <w:next w:val="Normal"/>
    <w:qFormat/>
    <w:rsid w:val="00BB4C2C"/>
    <w:pPr>
      <w:numPr>
        <w:numId w:val="15"/>
      </w:numPr>
      <w:spacing w:after="120"/>
    </w:pPr>
  </w:style>
  <w:style w:type="paragraph" w:styleId="Ingetavstnd">
    <w:name w:val="No Spacing"/>
    <w:uiPriority w:val="1"/>
    <w:qFormat/>
    <w:rsid w:val="00BE266A"/>
    <w:pPr>
      <w:jc w:val="both"/>
    </w:pPr>
    <w:rPr>
      <w:rFonts w:ascii="Georgia" w:eastAsia="Calibri" w:hAnsi="Georgia" w:cs="Times New Roman"/>
      <w:sz w:val="22"/>
      <w:szCs w:val="22"/>
      <w:lang w:val="sv-SE"/>
    </w:rPr>
  </w:style>
  <w:style w:type="paragraph" w:customStyle="1" w:styleId="Kod">
    <w:name w:val="Kod"/>
    <w:basedOn w:val="Ingetavstnd"/>
    <w:qFormat/>
    <w:rsid w:val="00340873"/>
    <w:pPr>
      <w:jc w:val="left"/>
    </w:pPr>
    <w:rPr>
      <w:rFonts w:ascii="Consolas" w:hAnsi="Consolas"/>
      <w:sz w:val="16"/>
    </w:rPr>
  </w:style>
  <w:style w:type="paragraph" w:customStyle="1" w:styleId="Pseudokod">
    <w:name w:val="Pseudokod"/>
    <w:basedOn w:val="Formeltext"/>
    <w:qFormat/>
    <w:rsid w:val="00BE266A"/>
    <w:pPr>
      <w:numPr>
        <w:numId w:val="1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5091278">
      <w:bodyDiv w:val="1"/>
      <w:marLeft w:val="0"/>
      <w:marRight w:val="0"/>
      <w:marTop w:val="0"/>
      <w:marBottom w:val="0"/>
      <w:divBdr>
        <w:top w:val="none" w:sz="0" w:space="0" w:color="auto"/>
        <w:left w:val="none" w:sz="0" w:space="0" w:color="auto"/>
        <w:bottom w:val="none" w:sz="0" w:space="0" w:color="auto"/>
        <w:right w:val="none" w:sz="0" w:space="0" w:color="auto"/>
      </w:divBdr>
    </w:div>
    <w:div w:id="676225906">
      <w:bodyDiv w:val="1"/>
      <w:marLeft w:val="0"/>
      <w:marRight w:val="0"/>
      <w:marTop w:val="0"/>
      <w:marBottom w:val="0"/>
      <w:divBdr>
        <w:top w:val="none" w:sz="0" w:space="0" w:color="auto"/>
        <w:left w:val="none" w:sz="0" w:space="0" w:color="auto"/>
        <w:bottom w:val="none" w:sz="0" w:space="0" w:color="auto"/>
        <w:right w:val="none" w:sz="0" w:space="0" w:color="auto"/>
      </w:divBdr>
      <w:divsChild>
        <w:div w:id="394276128">
          <w:marLeft w:val="0"/>
          <w:marRight w:val="0"/>
          <w:marTop w:val="0"/>
          <w:marBottom w:val="0"/>
          <w:divBdr>
            <w:top w:val="none" w:sz="0" w:space="0" w:color="auto"/>
            <w:left w:val="none" w:sz="0" w:space="0" w:color="auto"/>
            <w:bottom w:val="none" w:sz="0" w:space="0" w:color="auto"/>
            <w:right w:val="none" w:sz="0" w:space="0" w:color="auto"/>
          </w:divBdr>
          <w:divsChild>
            <w:div w:id="666056107">
              <w:marLeft w:val="0"/>
              <w:marRight w:val="0"/>
              <w:marTop w:val="0"/>
              <w:marBottom w:val="0"/>
              <w:divBdr>
                <w:top w:val="none" w:sz="0" w:space="0" w:color="auto"/>
                <w:left w:val="none" w:sz="0" w:space="0" w:color="auto"/>
                <w:bottom w:val="none" w:sz="0" w:space="0" w:color="auto"/>
                <w:right w:val="none" w:sz="0" w:space="0" w:color="auto"/>
              </w:divBdr>
              <w:divsChild>
                <w:div w:id="1750617363">
                  <w:marLeft w:val="0"/>
                  <w:marRight w:val="0"/>
                  <w:marTop w:val="0"/>
                  <w:marBottom w:val="0"/>
                  <w:divBdr>
                    <w:top w:val="none" w:sz="0" w:space="0" w:color="auto"/>
                    <w:left w:val="none" w:sz="0" w:space="0" w:color="auto"/>
                    <w:bottom w:val="none" w:sz="0" w:space="0" w:color="auto"/>
                    <w:right w:val="none" w:sz="0" w:space="0" w:color="auto"/>
                  </w:divBdr>
                  <w:divsChild>
                    <w:div w:id="1992639938">
                      <w:marLeft w:val="0"/>
                      <w:marRight w:val="0"/>
                      <w:marTop w:val="0"/>
                      <w:marBottom w:val="0"/>
                      <w:divBdr>
                        <w:top w:val="none" w:sz="0" w:space="0" w:color="auto"/>
                        <w:left w:val="none" w:sz="0" w:space="0" w:color="auto"/>
                        <w:bottom w:val="none" w:sz="0" w:space="0" w:color="auto"/>
                        <w:right w:val="none" w:sz="0" w:space="0" w:color="auto"/>
                      </w:divBdr>
                      <w:divsChild>
                        <w:div w:id="836462046">
                          <w:marLeft w:val="0"/>
                          <w:marRight w:val="0"/>
                          <w:marTop w:val="0"/>
                          <w:marBottom w:val="0"/>
                          <w:divBdr>
                            <w:top w:val="none" w:sz="0" w:space="0" w:color="auto"/>
                            <w:left w:val="none" w:sz="0" w:space="0" w:color="auto"/>
                            <w:bottom w:val="none" w:sz="0" w:space="0" w:color="auto"/>
                            <w:right w:val="none" w:sz="0" w:space="0" w:color="auto"/>
                          </w:divBdr>
                          <w:divsChild>
                            <w:div w:id="1538617119">
                              <w:marLeft w:val="0"/>
                              <w:marRight w:val="0"/>
                              <w:marTop w:val="0"/>
                              <w:marBottom w:val="0"/>
                              <w:divBdr>
                                <w:top w:val="none" w:sz="0" w:space="0" w:color="auto"/>
                                <w:left w:val="none" w:sz="0" w:space="0" w:color="auto"/>
                                <w:bottom w:val="none" w:sz="0" w:space="0" w:color="auto"/>
                                <w:right w:val="none" w:sz="0" w:space="0" w:color="auto"/>
                              </w:divBdr>
                              <w:divsChild>
                                <w:div w:id="869143917">
                                  <w:marLeft w:val="0"/>
                                  <w:marRight w:val="0"/>
                                  <w:marTop w:val="0"/>
                                  <w:marBottom w:val="0"/>
                                  <w:divBdr>
                                    <w:top w:val="none" w:sz="0" w:space="0" w:color="auto"/>
                                    <w:left w:val="none" w:sz="0" w:space="0" w:color="auto"/>
                                    <w:bottom w:val="none" w:sz="0" w:space="0" w:color="auto"/>
                                    <w:right w:val="none" w:sz="0" w:space="0" w:color="auto"/>
                                  </w:divBdr>
                                  <w:divsChild>
                                    <w:div w:id="1458060509">
                                      <w:marLeft w:val="0"/>
                                      <w:marRight w:val="0"/>
                                      <w:marTop w:val="0"/>
                                      <w:marBottom w:val="0"/>
                                      <w:divBdr>
                                        <w:top w:val="none" w:sz="0" w:space="0" w:color="auto"/>
                                        <w:left w:val="none" w:sz="0" w:space="0" w:color="auto"/>
                                        <w:bottom w:val="none" w:sz="0" w:space="0" w:color="auto"/>
                                        <w:right w:val="none" w:sz="0" w:space="0" w:color="auto"/>
                                      </w:divBdr>
                                      <w:divsChild>
                                        <w:div w:id="1494375717">
                                          <w:marLeft w:val="0"/>
                                          <w:marRight w:val="0"/>
                                          <w:marTop w:val="0"/>
                                          <w:marBottom w:val="0"/>
                                          <w:divBdr>
                                            <w:top w:val="none" w:sz="0" w:space="0" w:color="auto"/>
                                            <w:left w:val="none" w:sz="0" w:space="0" w:color="auto"/>
                                            <w:bottom w:val="none" w:sz="0" w:space="0" w:color="auto"/>
                                            <w:right w:val="none" w:sz="0" w:space="0" w:color="auto"/>
                                          </w:divBdr>
                                          <w:divsChild>
                                            <w:div w:id="264118338">
                                              <w:marLeft w:val="0"/>
                                              <w:marRight w:val="0"/>
                                              <w:marTop w:val="0"/>
                                              <w:marBottom w:val="0"/>
                                              <w:divBdr>
                                                <w:top w:val="none" w:sz="0" w:space="0" w:color="auto"/>
                                                <w:left w:val="none" w:sz="0" w:space="0" w:color="auto"/>
                                                <w:bottom w:val="none" w:sz="0" w:space="0" w:color="auto"/>
                                                <w:right w:val="none" w:sz="0" w:space="0" w:color="auto"/>
                                              </w:divBdr>
                                              <w:divsChild>
                                                <w:div w:id="133834079">
                                                  <w:marLeft w:val="0"/>
                                                  <w:marRight w:val="0"/>
                                                  <w:marTop w:val="0"/>
                                                  <w:marBottom w:val="0"/>
                                                  <w:divBdr>
                                                    <w:top w:val="none" w:sz="0" w:space="0" w:color="auto"/>
                                                    <w:left w:val="none" w:sz="0" w:space="0" w:color="auto"/>
                                                    <w:bottom w:val="none" w:sz="0" w:space="0" w:color="auto"/>
                                                    <w:right w:val="none" w:sz="0" w:space="0" w:color="auto"/>
                                                  </w:divBdr>
                                                  <w:divsChild>
                                                    <w:div w:id="1962223872">
                                                      <w:marLeft w:val="0"/>
                                                      <w:marRight w:val="0"/>
                                                      <w:marTop w:val="0"/>
                                                      <w:marBottom w:val="0"/>
                                                      <w:divBdr>
                                                        <w:top w:val="none" w:sz="0" w:space="0" w:color="auto"/>
                                                        <w:left w:val="none" w:sz="0" w:space="0" w:color="auto"/>
                                                        <w:bottom w:val="none" w:sz="0" w:space="0" w:color="auto"/>
                                                        <w:right w:val="none" w:sz="0" w:space="0" w:color="auto"/>
                                                      </w:divBdr>
                                                      <w:divsChild>
                                                        <w:div w:id="242759004">
                                                          <w:marLeft w:val="0"/>
                                                          <w:marRight w:val="0"/>
                                                          <w:marTop w:val="0"/>
                                                          <w:marBottom w:val="0"/>
                                                          <w:divBdr>
                                                            <w:top w:val="none" w:sz="0" w:space="0" w:color="auto"/>
                                                            <w:left w:val="none" w:sz="0" w:space="0" w:color="auto"/>
                                                            <w:bottom w:val="none" w:sz="0" w:space="0" w:color="auto"/>
                                                            <w:right w:val="none" w:sz="0" w:space="0" w:color="auto"/>
                                                          </w:divBdr>
                                                          <w:divsChild>
                                                            <w:div w:id="95100772">
                                                              <w:marLeft w:val="0"/>
                                                              <w:marRight w:val="0"/>
                                                              <w:marTop w:val="0"/>
                                                              <w:marBottom w:val="0"/>
                                                              <w:divBdr>
                                                                <w:top w:val="none" w:sz="0" w:space="0" w:color="auto"/>
                                                                <w:left w:val="none" w:sz="0" w:space="0" w:color="auto"/>
                                                                <w:bottom w:val="none" w:sz="0" w:space="0" w:color="auto"/>
                                                                <w:right w:val="none" w:sz="0" w:space="0" w:color="auto"/>
                                                              </w:divBdr>
                                                              <w:divsChild>
                                                                <w:div w:id="1871527889">
                                                                  <w:marLeft w:val="0"/>
                                                                  <w:marRight w:val="0"/>
                                                                  <w:marTop w:val="0"/>
                                                                  <w:marBottom w:val="0"/>
                                                                  <w:divBdr>
                                                                    <w:top w:val="none" w:sz="0" w:space="0" w:color="auto"/>
                                                                    <w:left w:val="none" w:sz="0" w:space="0" w:color="auto"/>
                                                                    <w:bottom w:val="none" w:sz="0" w:space="0" w:color="auto"/>
                                                                    <w:right w:val="none" w:sz="0" w:space="0" w:color="auto"/>
                                                                  </w:divBdr>
                                                                  <w:divsChild>
                                                                    <w:div w:id="92554127">
                                                                      <w:marLeft w:val="0"/>
                                                                      <w:marRight w:val="0"/>
                                                                      <w:marTop w:val="0"/>
                                                                      <w:marBottom w:val="0"/>
                                                                      <w:divBdr>
                                                                        <w:top w:val="none" w:sz="0" w:space="0" w:color="auto"/>
                                                                        <w:left w:val="none" w:sz="0" w:space="0" w:color="auto"/>
                                                                        <w:bottom w:val="none" w:sz="0" w:space="0" w:color="auto"/>
                                                                        <w:right w:val="none" w:sz="0" w:space="0" w:color="auto"/>
                                                                      </w:divBdr>
                                                                      <w:divsChild>
                                                                        <w:div w:id="584414676">
                                                                          <w:marLeft w:val="0"/>
                                                                          <w:marRight w:val="0"/>
                                                                          <w:marTop w:val="0"/>
                                                                          <w:marBottom w:val="0"/>
                                                                          <w:divBdr>
                                                                            <w:top w:val="none" w:sz="0" w:space="0" w:color="auto"/>
                                                                            <w:left w:val="none" w:sz="0" w:space="0" w:color="auto"/>
                                                                            <w:bottom w:val="none" w:sz="0" w:space="0" w:color="auto"/>
                                                                            <w:right w:val="none" w:sz="0" w:space="0" w:color="auto"/>
                                                                          </w:divBdr>
                                                                          <w:divsChild>
                                                                            <w:div w:id="1913389771">
                                                                              <w:marLeft w:val="0"/>
                                                                              <w:marRight w:val="0"/>
                                                                              <w:marTop w:val="0"/>
                                                                              <w:marBottom w:val="0"/>
                                                                              <w:divBdr>
                                                                                <w:top w:val="none" w:sz="0" w:space="0" w:color="auto"/>
                                                                                <w:left w:val="none" w:sz="0" w:space="0" w:color="auto"/>
                                                                                <w:bottom w:val="none" w:sz="0" w:space="0" w:color="auto"/>
                                                                                <w:right w:val="none" w:sz="0" w:space="0" w:color="auto"/>
                                                                              </w:divBdr>
                                                                              <w:divsChild>
                                                                                <w:div w:id="670525838">
                                                                                  <w:marLeft w:val="0"/>
                                                                                  <w:marRight w:val="0"/>
                                                                                  <w:marTop w:val="0"/>
                                                                                  <w:marBottom w:val="0"/>
                                                                                  <w:divBdr>
                                                                                    <w:top w:val="none" w:sz="0" w:space="0" w:color="auto"/>
                                                                                    <w:left w:val="none" w:sz="0" w:space="0" w:color="auto"/>
                                                                                    <w:bottom w:val="none" w:sz="0" w:space="0" w:color="auto"/>
                                                                                    <w:right w:val="none" w:sz="0" w:space="0" w:color="auto"/>
                                                                                  </w:divBdr>
                                                                                  <w:divsChild>
                                                                                    <w:div w:id="423651386">
                                                                                      <w:marLeft w:val="0"/>
                                                                                      <w:marRight w:val="0"/>
                                                                                      <w:marTop w:val="0"/>
                                                                                      <w:marBottom w:val="0"/>
                                                                                      <w:divBdr>
                                                                                        <w:top w:val="none" w:sz="0" w:space="0" w:color="auto"/>
                                                                                        <w:left w:val="none" w:sz="0" w:space="0" w:color="auto"/>
                                                                                        <w:bottom w:val="none" w:sz="0" w:space="0" w:color="auto"/>
                                                                                        <w:right w:val="none" w:sz="0" w:space="0" w:color="auto"/>
                                                                                      </w:divBdr>
                                                                                      <w:divsChild>
                                                                                        <w:div w:id="20018166">
                                                                                          <w:marLeft w:val="0"/>
                                                                                          <w:marRight w:val="0"/>
                                                                                          <w:marTop w:val="0"/>
                                                                                          <w:marBottom w:val="0"/>
                                                                                          <w:divBdr>
                                                                                            <w:top w:val="none" w:sz="0" w:space="0" w:color="auto"/>
                                                                                            <w:left w:val="none" w:sz="0" w:space="0" w:color="auto"/>
                                                                                            <w:bottom w:val="none" w:sz="0" w:space="0" w:color="auto"/>
                                                                                            <w:right w:val="none" w:sz="0" w:space="0" w:color="auto"/>
                                                                                          </w:divBdr>
                                                                                          <w:divsChild>
                                                                                            <w:div w:id="744104831">
                                                                                              <w:marLeft w:val="0"/>
                                                                                              <w:marRight w:val="0"/>
                                                                                              <w:marTop w:val="0"/>
                                                                                              <w:marBottom w:val="0"/>
                                                                                              <w:divBdr>
                                                                                                <w:top w:val="none" w:sz="0" w:space="0" w:color="auto"/>
                                                                                                <w:left w:val="none" w:sz="0" w:space="0" w:color="auto"/>
                                                                                                <w:bottom w:val="none" w:sz="0" w:space="0" w:color="auto"/>
                                                                                                <w:right w:val="none" w:sz="0" w:space="0" w:color="auto"/>
                                                                                              </w:divBdr>
                                                                                              <w:divsChild>
                                                                                                <w:div w:id="1273777810">
                                                                                                  <w:marLeft w:val="0"/>
                                                                                                  <w:marRight w:val="0"/>
                                                                                                  <w:marTop w:val="0"/>
                                                                                                  <w:marBottom w:val="0"/>
                                                                                                  <w:divBdr>
                                                                                                    <w:top w:val="none" w:sz="0" w:space="0" w:color="auto"/>
                                                                                                    <w:left w:val="none" w:sz="0" w:space="0" w:color="auto"/>
                                                                                                    <w:bottom w:val="none" w:sz="0" w:space="0" w:color="auto"/>
                                                                                                    <w:right w:val="none" w:sz="0" w:space="0" w:color="auto"/>
                                                                                                  </w:divBdr>
                                                                                                  <w:divsChild>
                                                                                                    <w:div w:id="1127629325">
                                                                                                      <w:marLeft w:val="0"/>
                                                                                                      <w:marRight w:val="0"/>
                                                                                                      <w:marTop w:val="0"/>
                                                                                                      <w:marBottom w:val="0"/>
                                                                                                      <w:divBdr>
                                                                                                        <w:top w:val="none" w:sz="0" w:space="0" w:color="auto"/>
                                                                                                        <w:left w:val="none" w:sz="0" w:space="0" w:color="auto"/>
                                                                                                        <w:bottom w:val="none" w:sz="0" w:space="0" w:color="auto"/>
                                                                                                        <w:right w:val="none" w:sz="0" w:space="0" w:color="auto"/>
                                                                                                      </w:divBdr>
                                                                                                      <w:divsChild>
                                                                                                        <w:div w:id="450441475">
                                                                                                          <w:marLeft w:val="0"/>
                                                                                                          <w:marRight w:val="0"/>
                                                                                                          <w:marTop w:val="0"/>
                                                                                                          <w:marBottom w:val="0"/>
                                                                                                          <w:divBdr>
                                                                                                            <w:top w:val="none" w:sz="0" w:space="0" w:color="auto"/>
                                                                                                            <w:left w:val="none" w:sz="0" w:space="0" w:color="auto"/>
                                                                                                            <w:bottom w:val="none" w:sz="0" w:space="0" w:color="auto"/>
                                                                                                            <w:right w:val="none" w:sz="0" w:space="0" w:color="auto"/>
                                                                                                          </w:divBdr>
                                                                                                          <w:divsChild>
                                                                                                            <w:div w:id="2030714716">
                                                                                                              <w:marLeft w:val="0"/>
                                                                                                              <w:marRight w:val="0"/>
                                                                                                              <w:marTop w:val="0"/>
                                                                                                              <w:marBottom w:val="0"/>
                                                                                                              <w:divBdr>
                                                                                                                <w:top w:val="none" w:sz="0" w:space="0" w:color="auto"/>
                                                                                                                <w:left w:val="none" w:sz="0" w:space="0" w:color="auto"/>
                                                                                                                <w:bottom w:val="none" w:sz="0" w:space="0" w:color="auto"/>
                                                                                                                <w:right w:val="none" w:sz="0" w:space="0" w:color="auto"/>
                                                                                                              </w:divBdr>
                                                                                                              <w:divsChild>
                                                                                                                <w:div w:id="1132090499">
                                                                                                                  <w:marLeft w:val="0"/>
                                                                                                                  <w:marRight w:val="0"/>
                                                                                                                  <w:marTop w:val="0"/>
                                                                                                                  <w:marBottom w:val="0"/>
                                                                                                                  <w:divBdr>
                                                                                                                    <w:top w:val="none" w:sz="0" w:space="0" w:color="auto"/>
                                                                                                                    <w:left w:val="none" w:sz="0" w:space="0" w:color="auto"/>
                                                                                                                    <w:bottom w:val="none" w:sz="0" w:space="0" w:color="auto"/>
                                                                                                                    <w:right w:val="none" w:sz="0" w:space="0" w:color="auto"/>
                                                                                                                  </w:divBdr>
                                                                                                                  <w:divsChild>
                                                                                                                    <w:div w:id="1362393562">
                                                                                                                      <w:marLeft w:val="0"/>
                                                                                                                      <w:marRight w:val="0"/>
                                                                                                                      <w:marTop w:val="0"/>
                                                                                                                      <w:marBottom w:val="0"/>
                                                                                                                      <w:divBdr>
                                                                                                                        <w:top w:val="none" w:sz="0" w:space="0" w:color="auto"/>
                                                                                                                        <w:left w:val="none" w:sz="0" w:space="0" w:color="auto"/>
                                                                                                                        <w:bottom w:val="none" w:sz="0" w:space="0" w:color="auto"/>
                                                                                                                        <w:right w:val="none" w:sz="0" w:space="0" w:color="auto"/>
                                                                                                                      </w:divBdr>
                                                                                                                      <w:divsChild>
                                                                                                                        <w:div w:id="276449010">
                                                                                                                          <w:marLeft w:val="0"/>
                                                                                                                          <w:marRight w:val="0"/>
                                                                                                                          <w:marTop w:val="0"/>
                                                                                                                          <w:marBottom w:val="0"/>
                                                                                                                          <w:divBdr>
                                                                                                                            <w:top w:val="none" w:sz="0" w:space="0" w:color="auto"/>
                                                                                                                            <w:left w:val="none" w:sz="0" w:space="0" w:color="auto"/>
                                                                                                                            <w:bottom w:val="none" w:sz="0" w:space="0" w:color="auto"/>
                                                                                                                            <w:right w:val="none" w:sz="0" w:space="0" w:color="auto"/>
                                                                                                                          </w:divBdr>
                                                                                                                          <w:divsChild>
                                                                                                                            <w:div w:id="767821475">
                                                                                                                              <w:marLeft w:val="0"/>
                                                                                                                              <w:marRight w:val="0"/>
                                                                                                                              <w:marTop w:val="0"/>
                                                                                                                              <w:marBottom w:val="0"/>
                                                                                                                              <w:divBdr>
                                                                                                                                <w:top w:val="none" w:sz="0" w:space="0" w:color="auto"/>
                                                                                                                                <w:left w:val="none" w:sz="0" w:space="0" w:color="auto"/>
                                                                                                                                <w:bottom w:val="none" w:sz="0" w:space="0" w:color="auto"/>
                                                                                                                                <w:right w:val="none" w:sz="0" w:space="0" w:color="auto"/>
                                                                                                                              </w:divBdr>
                                                                                                                              <w:divsChild>
                                                                                                                                <w:div w:id="1215388102">
                                                                                                                                  <w:marLeft w:val="0"/>
                                                                                                                                  <w:marRight w:val="0"/>
                                                                                                                                  <w:marTop w:val="0"/>
                                                                                                                                  <w:marBottom w:val="0"/>
                                                                                                                                  <w:divBdr>
                                                                                                                                    <w:top w:val="none" w:sz="0" w:space="0" w:color="auto"/>
                                                                                                                                    <w:left w:val="none" w:sz="0" w:space="0" w:color="auto"/>
                                                                                                                                    <w:bottom w:val="none" w:sz="0" w:space="0" w:color="auto"/>
                                                                                                                                    <w:right w:val="none" w:sz="0" w:space="0" w:color="auto"/>
                                                                                                                                  </w:divBdr>
                                                                                                                                  <w:divsChild>
                                                                                                                                    <w:div w:id="1233003221">
                                                                                                                                      <w:marLeft w:val="0"/>
                                                                                                                                      <w:marRight w:val="0"/>
                                                                                                                                      <w:marTop w:val="0"/>
                                                                                                                                      <w:marBottom w:val="0"/>
                                                                                                                                      <w:divBdr>
                                                                                                                                        <w:top w:val="none" w:sz="0" w:space="0" w:color="auto"/>
                                                                                                                                        <w:left w:val="none" w:sz="0" w:space="0" w:color="auto"/>
                                                                                                                                        <w:bottom w:val="none" w:sz="0" w:space="0" w:color="auto"/>
                                                                                                                                        <w:right w:val="none" w:sz="0" w:space="0" w:color="auto"/>
                                                                                                                                      </w:divBdr>
                                                                                                                                    </w:div>
                                                                                                                                  </w:divsChild>
                                                                                                                                </w:div>
                                                                                                                                <w:div w:id="643511784">
                                                                                                                                  <w:marLeft w:val="0"/>
                                                                                                                                  <w:marRight w:val="0"/>
                                                                                                                                  <w:marTop w:val="0"/>
                                                                                                                                  <w:marBottom w:val="0"/>
                                                                                                                                  <w:divBdr>
                                                                                                                                    <w:top w:val="none" w:sz="0" w:space="0" w:color="auto"/>
                                                                                                                                    <w:left w:val="none" w:sz="0" w:space="0" w:color="auto"/>
                                                                                                                                    <w:bottom w:val="none" w:sz="0" w:space="0" w:color="auto"/>
                                                                                                                                    <w:right w:val="none" w:sz="0" w:space="0" w:color="auto"/>
                                                                                                                                  </w:divBdr>
                                                                                                                                  <w:divsChild>
                                                                                                                                    <w:div w:id="2117289115">
                                                                                                                                      <w:marLeft w:val="0"/>
                                                                                                                                      <w:marRight w:val="0"/>
                                                                                                                                      <w:marTop w:val="0"/>
                                                                                                                                      <w:marBottom w:val="0"/>
                                                                                                                                      <w:divBdr>
                                                                                                                                        <w:top w:val="none" w:sz="0" w:space="0" w:color="auto"/>
                                                                                                                                        <w:left w:val="none" w:sz="0" w:space="0" w:color="auto"/>
                                                                                                                                        <w:bottom w:val="none" w:sz="0" w:space="0" w:color="auto"/>
                                                                                                                                        <w:right w:val="none" w:sz="0" w:space="0" w:color="auto"/>
                                                                                                                                      </w:divBdr>
                                                                                                                                      <w:divsChild>
                                                                                                                                        <w:div w:id="2014066713">
                                                                                                                                          <w:marLeft w:val="0"/>
                                                                                                                                          <w:marRight w:val="0"/>
                                                                                                                                          <w:marTop w:val="0"/>
                                                                                                                                          <w:marBottom w:val="0"/>
                                                                                                                                          <w:divBdr>
                                                                                                                                            <w:top w:val="none" w:sz="0" w:space="0" w:color="auto"/>
                                                                                                                                            <w:left w:val="none" w:sz="0" w:space="0" w:color="auto"/>
                                                                                                                                            <w:bottom w:val="none" w:sz="0" w:space="0" w:color="auto"/>
                                                                                                                                            <w:right w:val="none" w:sz="0" w:space="0" w:color="auto"/>
                                                                                                                                          </w:divBdr>
                                                                                                                                          <w:divsChild>
                                                                                                                                            <w:div w:id="628433969">
                                                                                                                                              <w:marLeft w:val="0"/>
                                                                                                                                              <w:marRight w:val="0"/>
                                                                                                                                              <w:marTop w:val="0"/>
                                                                                                                                              <w:marBottom w:val="0"/>
                                                                                                                                              <w:divBdr>
                                                                                                                                                <w:top w:val="none" w:sz="0" w:space="0" w:color="auto"/>
                                                                                                                                                <w:left w:val="none" w:sz="0" w:space="0" w:color="auto"/>
                                                                                                                                                <w:bottom w:val="none" w:sz="0" w:space="0" w:color="auto"/>
                                                                                                                                                <w:right w:val="none" w:sz="0" w:space="0" w:color="auto"/>
                                                                                                                                              </w:divBdr>
                                                                                                                                              <w:divsChild>
                                                                                                                                                <w:div w:id="1587880949">
                                                                                                                                                  <w:marLeft w:val="0"/>
                                                                                                                                                  <w:marRight w:val="0"/>
                                                                                                                                                  <w:marTop w:val="0"/>
                                                                                                                                                  <w:marBottom w:val="0"/>
                                                                                                                                                  <w:divBdr>
                                                                                                                                                    <w:top w:val="none" w:sz="0" w:space="0" w:color="auto"/>
                                                                                                                                                    <w:left w:val="none" w:sz="0" w:space="0" w:color="auto"/>
                                                                                                                                                    <w:bottom w:val="none" w:sz="0" w:space="0" w:color="auto"/>
                                                                                                                                                    <w:right w:val="none" w:sz="0" w:space="0" w:color="auto"/>
                                                                                                                                                  </w:divBdr>
                                                                                                                                                  <w:divsChild>
                                                                                                                                                    <w:div w:id="395054061">
                                                                                                                                                      <w:marLeft w:val="0"/>
                                                                                                                                                      <w:marRight w:val="0"/>
                                                                                                                                                      <w:marTop w:val="0"/>
                                                                                                                                                      <w:marBottom w:val="0"/>
                                                                                                                                                      <w:divBdr>
                                                                                                                                                        <w:top w:val="none" w:sz="0" w:space="0" w:color="auto"/>
                                                                                                                                                        <w:left w:val="none" w:sz="0" w:space="0" w:color="auto"/>
                                                                                                                                                        <w:bottom w:val="none" w:sz="0" w:space="0" w:color="auto"/>
                                                                                                                                                        <w:right w:val="none" w:sz="0" w:space="0" w:color="auto"/>
                                                                                                                                                      </w:divBdr>
                                                                                                                                                      <w:divsChild>
                                                                                                                                                        <w:div w:id="20858904">
                                                                                                                                                          <w:marLeft w:val="0"/>
                                                                                                                                                          <w:marRight w:val="0"/>
                                                                                                                                                          <w:marTop w:val="0"/>
                                                                                                                                                          <w:marBottom w:val="0"/>
                                                                                                                                                          <w:divBdr>
                                                                                                                                                            <w:top w:val="none" w:sz="0" w:space="0" w:color="auto"/>
                                                                                                                                                            <w:left w:val="none" w:sz="0" w:space="0" w:color="auto"/>
                                                                                                                                                            <w:bottom w:val="none" w:sz="0" w:space="0" w:color="auto"/>
                                                                                                                                                            <w:right w:val="none" w:sz="0" w:space="0" w:color="auto"/>
                                                                                                                                                          </w:divBdr>
                                                                                                                                                          <w:divsChild>
                                                                                                                                                            <w:div w:id="2039890539">
                                                                                                                                                              <w:marLeft w:val="0"/>
                                                                                                                                                              <w:marRight w:val="0"/>
                                                                                                                                                              <w:marTop w:val="0"/>
                                                                                                                                                              <w:marBottom w:val="0"/>
                                                                                                                                                              <w:divBdr>
                                                                                                                                                                <w:top w:val="none" w:sz="0" w:space="0" w:color="auto"/>
                                                                                                                                                                <w:left w:val="none" w:sz="0" w:space="0" w:color="auto"/>
                                                                                                                                                                <w:bottom w:val="none" w:sz="0" w:space="0" w:color="auto"/>
                                                                                                                                                                <w:right w:val="none" w:sz="0" w:space="0" w:color="auto"/>
                                                                                                                                                              </w:divBdr>
                                                                                                                                                              <w:divsChild>
                                                                                                                                                                <w:div w:id="1104612199">
                                                                                                                                                                  <w:marLeft w:val="0"/>
                                                                                                                                                                  <w:marRight w:val="0"/>
                                                                                                                                                                  <w:marTop w:val="0"/>
                                                                                                                                                                  <w:marBottom w:val="0"/>
                                                                                                                                                                  <w:divBdr>
                                                                                                                                                                    <w:top w:val="none" w:sz="0" w:space="0" w:color="auto"/>
                                                                                                                                                                    <w:left w:val="none" w:sz="0" w:space="0" w:color="auto"/>
                                                                                                                                                                    <w:bottom w:val="none" w:sz="0" w:space="0" w:color="auto"/>
                                                                                                                                                                    <w:right w:val="none" w:sz="0" w:space="0" w:color="auto"/>
                                                                                                                                                                  </w:divBdr>
                                                                                                                                                                  <w:divsChild>
                                                                                                                                                                    <w:div w:id="1041128327">
                                                                                                                                                                      <w:marLeft w:val="0"/>
                                                                                                                                                                      <w:marRight w:val="0"/>
                                                                                                                                                                      <w:marTop w:val="0"/>
                                                                                                                                                                      <w:marBottom w:val="0"/>
                                                                                                                                                                      <w:divBdr>
                                                                                                                                                                        <w:top w:val="none" w:sz="0" w:space="0" w:color="auto"/>
                                                                                                                                                                        <w:left w:val="none" w:sz="0" w:space="0" w:color="auto"/>
                                                                                                                                                                        <w:bottom w:val="none" w:sz="0" w:space="0" w:color="auto"/>
                                                                                                                                                                        <w:right w:val="none" w:sz="0" w:space="0" w:color="auto"/>
                                                                                                                                                                      </w:divBdr>
                                                                                                                                                                      <w:divsChild>
                                                                                                                                                                        <w:div w:id="297955347">
                                                                                                                                                                          <w:marLeft w:val="0"/>
                                                                                                                                                                          <w:marRight w:val="0"/>
                                                                                                                                                                          <w:marTop w:val="0"/>
                                                                                                                                                                          <w:marBottom w:val="0"/>
                                                                                                                                                                          <w:divBdr>
                                                                                                                                                                            <w:top w:val="none" w:sz="0" w:space="0" w:color="auto"/>
                                                                                                                                                                            <w:left w:val="none" w:sz="0" w:space="0" w:color="auto"/>
                                                                                                                                                                            <w:bottom w:val="none" w:sz="0" w:space="0" w:color="auto"/>
                                                                                                                                                                            <w:right w:val="none" w:sz="0" w:space="0" w:color="auto"/>
                                                                                                                                                                          </w:divBdr>
                                                                                                                                                                          <w:divsChild>
                                                                                                                                                                            <w:div w:id="1154029055">
                                                                                                                                                                              <w:marLeft w:val="0"/>
                                                                                                                                                                              <w:marRight w:val="0"/>
                                                                                                                                                                              <w:marTop w:val="0"/>
                                                                                                                                                                              <w:marBottom w:val="0"/>
                                                                                                                                                                              <w:divBdr>
                                                                                                                                                                                <w:top w:val="none" w:sz="0" w:space="0" w:color="auto"/>
                                                                                                                                                                                <w:left w:val="none" w:sz="0" w:space="0" w:color="auto"/>
                                                                                                                                                                                <w:bottom w:val="none" w:sz="0" w:space="0" w:color="auto"/>
                                                                                                                                                                                <w:right w:val="none" w:sz="0" w:space="0" w:color="auto"/>
                                                                                                                                                                              </w:divBdr>
                                                                                                                                                                              <w:divsChild>
                                                                                                                                                                                <w:div w:id="1600990249">
                                                                                                                                                                                  <w:marLeft w:val="0"/>
                                                                                                                                                                                  <w:marRight w:val="0"/>
                                                                                                                                                                                  <w:marTop w:val="0"/>
                                                                                                                                                                                  <w:marBottom w:val="0"/>
                                                                                                                                                                                  <w:divBdr>
                                                                                                                                                                                    <w:top w:val="none" w:sz="0" w:space="0" w:color="auto"/>
                                                                                                                                                                                    <w:left w:val="none" w:sz="0" w:space="0" w:color="auto"/>
                                                                                                                                                                                    <w:bottom w:val="none" w:sz="0" w:space="0" w:color="auto"/>
                                                                                                                                                                                    <w:right w:val="none" w:sz="0" w:space="0" w:color="auto"/>
                                                                                                                                                                                  </w:divBdr>
                                                                                                                                                                                  <w:divsChild>
                                                                                                                                                                                    <w:div w:id="691496484">
                                                                                                                                                                                      <w:marLeft w:val="0"/>
                                                                                                                                                                                      <w:marRight w:val="0"/>
                                                                                                                                                                                      <w:marTop w:val="0"/>
                                                                                                                                                                                      <w:marBottom w:val="0"/>
                                                                                                                                                                                      <w:divBdr>
                                                                                                                                                                                        <w:top w:val="none" w:sz="0" w:space="0" w:color="auto"/>
                                                                                                                                                                                        <w:left w:val="none" w:sz="0" w:space="0" w:color="auto"/>
                                                                                                                                                                                        <w:bottom w:val="none" w:sz="0" w:space="0" w:color="auto"/>
                                                                                                                                                                                        <w:right w:val="none" w:sz="0" w:space="0" w:color="auto"/>
                                                                                                                                                                                      </w:divBdr>
                                                                                                                                                                                      <w:divsChild>
                                                                                                                                                                                        <w:div w:id="1396781763">
                                                                                                                                                                                          <w:marLeft w:val="0"/>
                                                                                                                                                                                          <w:marRight w:val="0"/>
                                                                                                                                                                                          <w:marTop w:val="0"/>
                                                                                                                                                                                          <w:marBottom w:val="0"/>
                                                                                                                                                                                          <w:divBdr>
                                                                                                                                                                                            <w:top w:val="none" w:sz="0" w:space="0" w:color="auto"/>
                                                                                                                                                                                            <w:left w:val="none" w:sz="0" w:space="0" w:color="auto"/>
                                                                                                                                                                                            <w:bottom w:val="none" w:sz="0" w:space="0" w:color="auto"/>
                                                                                                                                                                                            <w:right w:val="none" w:sz="0" w:space="0" w:color="auto"/>
                                                                                                                                                                                          </w:divBdr>
                                                                                                                                                                                          <w:divsChild>
                                                                                                                                                                                            <w:div w:id="1115830771">
                                                                                                                                                                                              <w:marLeft w:val="0"/>
                                                                                                                                                                                              <w:marRight w:val="0"/>
                                                                                                                                                                                              <w:marTop w:val="0"/>
                                                                                                                                                                                              <w:marBottom w:val="0"/>
                                                                                                                                                                                              <w:divBdr>
                                                                                                                                                                                                <w:top w:val="none" w:sz="0" w:space="0" w:color="auto"/>
                                                                                                                                                                                                <w:left w:val="none" w:sz="0" w:space="0" w:color="auto"/>
                                                                                                                                                                                                <w:bottom w:val="none" w:sz="0" w:space="0" w:color="auto"/>
                                                                                                                                                                                                <w:right w:val="none" w:sz="0" w:space="0" w:color="auto"/>
                                                                                                                                                                                              </w:divBdr>
                                                                                                                                                                                              <w:divsChild>
                                                                                                                                                                                                <w:div w:id="1450667414">
                                                                                                                                                                                                  <w:marLeft w:val="0"/>
                                                                                                                                                                                                  <w:marRight w:val="0"/>
                                                                                                                                                                                                  <w:marTop w:val="0"/>
                                                                                                                                                                                                  <w:marBottom w:val="0"/>
                                                                                                                                                                                                  <w:divBdr>
                                                                                                                                                                                                    <w:top w:val="none" w:sz="0" w:space="0" w:color="auto"/>
                                                                                                                                                                                                    <w:left w:val="none" w:sz="0" w:space="0" w:color="auto"/>
                                                                                                                                                                                                    <w:bottom w:val="none" w:sz="0" w:space="0" w:color="auto"/>
                                                                                                                                                                                                    <w:right w:val="none" w:sz="0" w:space="0" w:color="auto"/>
                                                                                                                                                                                                  </w:divBdr>
                                                                                                                                                                                                  <w:divsChild>
                                                                                                                                                                                                    <w:div w:id="1089883569">
                                                                                                                                                                                                      <w:marLeft w:val="0"/>
                                                                                                                                                                                                      <w:marRight w:val="0"/>
                                                                                                                                                                                                      <w:marTop w:val="0"/>
                                                                                                                                                                                                      <w:marBottom w:val="0"/>
                                                                                                                                                                                                      <w:divBdr>
                                                                                                                                                                                                        <w:top w:val="none" w:sz="0" w:space="0" w:color="auto"/>
                                                                                                                                                                                                        <w:left w:val="none" w:sz="0" w:space="0" w:color="auto"/>
                                                                                                                                                                                                        <w:bottom w:val="none" w:sz="0" w:space="0" w:color="auto"/>
                                                                                                                                                                                                        <w:right w:val="none" w:sz="0" w:space="0" w:color="auto"/>
                                                                                                                                                                                                      </w:divBdr>
                                                                                                                                                                                                      <w:divsChild>
                                                                                                                                                                                                        <w:div w:id="1410496427">
                                                                                                                                                                                                          <w:marLeft w:val="0"/>
                                                                                                                                                                                                          <w:marRight w:val="0"/>
                                                                                                                                                                                                          <w:marTop w:val="0"/>
                                                                                                                                                                                                          <w:marBottom w:val="0"/>
                                                                                                                                                                                                          <w:divBdr>
                                                                                                                                                                                                            <w:top w:val="none" w:sz="0" w:space="0" w:color="auto"/>
                                                                                                                                                                                                            <w:left w:val="none" w:sz="0" w:space="0" w:color="auto"/>
                                                                                                                                                                                                            <w:bottom w:val="none" w:sz="0" w:space="0" w:color="auto"/>
                                                                                                                                                                                                            <w:right w:val="none" w:sz="0" w:space="0" w:color="auto"/>
                                                                                                                                                                                                          </w:divBdr>
                                                                                                                                                                                                          <w:divsChild>
                                                                                                                                                                                                            <w:div w:id="37248541">
                                                                                                                                                                                                              <w:marLeft w:val="0"/>
                                                                                                                                                                                                              <w:marRight w:val="0"/>
                                                                                                                                                                                                              <w:marTop w:val="0"/>
                                                                                                                                                                                                              <w:marBottom w:val="0"/>
                                                                                                                                                                                                              <w:divBdr>
                                                                                                                                                                                                                <w:top w:val="none" w:sz="0" w:space="0" w:color="auto"/>
                                                                                                                                                                                                                <w:left w:val="none" w:sz="0" w:space="0" w:color="auto"/>
                                                                                                                                                                                                                <w:bottom w:val="none" w:sz="0" w:space="0" w:color="auto"/>
                                                                                                                                                                                                                <w:right w:val="none" w:sz="0" w:space="0" w:color="auto"/>
                                                                                                                                                                                                              </w:divBdr>
                                                                                                                                                                                                              <w:divsChild>
                                                                                                                                                                                                                <w:div w:id="1943485691">
                                                                                                                                                                                                                  <w:marLeft w:val="0"/>
                                                                                                                                                                                                                  <w:marRight w:val="0"/>
                                                                                                                                                                                                                  <w:marTop w:val="0"/>
                                                                                                                                                                                                                  <w:marBottom w:val="0"/>
                                                                                                                                                                                                                  <w:divBdr>
                                                                                                                                                                                                                    <w:top w:val="none" w:sz="0" w:space="0" w:color="auto"/>
                                                                                                                                                                                                                    <w:left w:val="none" w:sz="0" w:space="0" w:color="auto"/>
                                                                                                                                                                                                                    <w:bottom w:val="none" w:sz="0" w:space="0" w:color="auto"/>
                                                                                                                                                                                                                    <w:right w:val="none" w:sz="0" w:space="0" w:color="auto"/>
                                                                                                                                                                                                                  </w:divBdr>
                                                                                                                                                                                                                  <w:divsChild>
                                                                                                                                                                                                                    <w:div w:id="414400343">
                                                                                                                                                                                                                      <w:marLeft w:val="0"/>
                                                                                                                                                                                                                      <w:marRight w:val="0"/>
                                                                                                                                                                                                                      <w:marTop w:val="0"/>
                                                                                                                                                                                                                      <w:marBottom w:val="0"/>
                                                                                                                                                                                                                      <w:divBdr>
                                                                                                                                                                                                                        <w:top w:val="none" w:sz="0" w:space="0" w:color="auto"/>
                                                                                                                                                                                                                        <w:left w:val="none" w:sz="0" w:space="0" w:color="auto"/>
                                                                                                                                                                                                                        <w:bottom w:val="none" w:sz="0" w:space="0" w:color="auto"/>
                                                                                                                                                                                                                        <w:right w:val="none" w:sz="0" w:space="0" w:color="auto"/>
                                                                                                                                                                                                                      </w:divBdr>
                                                                                                                                                                                                                      <w:divsChild>
                                                                                                                                                                                                                        <w:div w:id="1212887511">
                                                                                                                                                                                                                          <w:marLeft w:val="0"/>
                                                                                                                                                                                                                          <w:marRight w:val="0"/>
                                                                                                                                                                                                                          <w:marTop w:val="0"/>
                                                                                                                                                                                                                          <w:marBottom w:val="0"/>
                                                                                                                                                                                                                          <w:divBdr>
                                                                                                                                                                                                                            <w:top w:val="none" w:sz="0" w:space="0" w:color="auto"/>
                                                                                                                                                                                                                            <w:left w:val="none" w:sz="0" w:space="0" w:color="auto"/>
                                                                                                                                                                                                                            <w:bottom w:val="none" w:sz="0" w:space="0" w:color="auto"/>
                                                                                                                                                                                                                            <w:right w:val="none" w:sz="0" w:space="0" w:color="auto"/>
                                                                                                                                                                                                                          </w:divBdr>
                                                                                                                                                                                                                          <w:divsChild>
                                                                                                                                                                                                                            <w:div w:id="1358701091">
                                                                                                                                                                                                                              <w:marLeft w:val="0"/>
                                                                                                                                                                                                                              <w:marRight w:val="0"/>
                                                                                                                                                                                                                              <w:marTop w:val="0"/>
                                                                                                                                                                                                                              <w:marBottom w:val="0"/>
                                                                                                                                                                                                                              <w:divBdr>
                                                                                                                                                                                                                                <w:top w:val="none" w:sz="0" w:space="0" w:color="auto"/>
                                                                                                                                                                                                                                <w:left w:val="none" w:sz="0" w:space="0" w:color="auto"/>
                                                                                                                                                                                                                                <w:bottom w:val="none" w:sz="0" w:space="0" w:color="auto"/>
                                                                                                                                                                                                                                <w:right w:val="none" w:sz="0" w:space="0" w:color="auto"/>
                                                                                                                                                                                                                              </w:divBdr>
                                                                                                                                                                                                                              <w:divsChild>
                                                                                                                                                                                                                                <w:div w:id="1538814272">
                                                                                                                                                                                                                                  <w:marLeft w:val="0"/>
                                                                                                                                                                                                                                  <w:marRight w:val="0"/>
                                                                                                                                                                                                                                  <w:marTop w:val="0"/>
                                                                                                                                                                                                                                  <w:marBottom w:val="0"/>
                                                                                                                                                                                                                                  <w:divBdr>
                                                                                                                                                                                                                                    <w:top w:val="none" w:sz="0" w:space="0" w:color="auto"/>
                                                                                                                                                                                                                                    <w:left w:val="none" w:sz="0" w:space="0" w:color="auto"/>
                                                                                                                                                                                                                                    <w:bottom w:val="none" w:sz="0" w:space="0" w:color="auto"/>
                                                                                                                                                                                                                                    <w:right w:val="none" w:sz="0" w:space="0" w:color="auto"/>
                                                                                                                                                                                                                                  </w:divBdr>
                                                                                                                                                                                                                                  <w:divsChild>
                                                                                                                                                                                                                                    <w:div w:id="634945002">
                                                                                                                                                                                                                                      <w:marLeft w:val="0"/>
                                                                                                                                                                                                                                      <w:marRight w:val="0"/>
                                                                                                                                                                                                                                      <w:marTop w:val="0"/>
                                                                                                                                                                                                                                      <w:marBottom w:val="0"/>
                                                                                                                                                                                                                                      <w:divBdr>
                                                                                                                                                                                                                                        <w:top w:val="none" w:sz="0" w:space="0" w:color="auto"/>
                                                                                                                                                                                                                                        <w:left w:val="none" w:sz="0" w:space="0" w:color="auto"/>
                                                                                                                                                                                                                                        <w:bottom w:val="none" w:sz="0" w:space="0" w:color="auto"/>
                                                                                                                                                                                                                                        <w:right w:val="none" w:sz="0" w:space="0" w:color="auto"/>
                                                                                                                                                                                                                                      </w:divBdr>
                                                                                                                                                                                                                                      <w:divsChild>
                                                                                                                                                                                                                                        <w:div w:id="636491606">
                                                                                                                                                                                                                                          <w:marLeft w:val="0"/>
                                                                                                                                                                                                                                          <w:marRight w:val="0"/>
                                                                                                                                                                                                                                          <w:marTop w:val="0"/>
                                                                                                                                                                                                                                          <w:marBottom w:val="0"/>
                                                                                                                                                                                                                                          <w:divBdr>
                                                                                                                                                                                                                                            <w:top w:val="none" w:sz="0" w:space="0" w:color="auto"/>
                                                                                                                                                                                                                                            <w:left w:val="none" w:sz="0" w:space="0" w:color="auto"/>
                                                                                                                                                                                                                                            <w:bottom w:val="none" w:sz="0" w:space="0" w:color="auto"/>
                                                                                                                                                                                                                                            <w:right w:val="none" w:sz="0" w:space="0" w:color="auto"/>
                                                                                                                                                                                                                                          </w:divBdr>
                                                                                                                                                                                                                                        </w:div>
                                                                                                                                                                                                                                        <w:div w:id="1597592205">
                                                                                                                                                                                                                                          <w:marLeft w:val="0"/>
                                                                                                                                                                                                                                          <w:marRight w:val="0"/>
                                                                                                                                                                                                                                          <w:marTop w:val="0"/>
                                                                                                                                                                                                                                          <w:marBottom w:val="0"/>
                                                                                                                                                                                                                                          <w:divBdr>
                                                                                                                                                                                                                                            <w:top w:val="none" w:sz="0" w:space="0" w:color="auto"/>
                                                                                                                                                                                                                                            <w:left w:val="none" w:sz="0" w:space="0" w:color="auto"/>
                                                                                                                                                                                                                                            <w:bottom w:val="none" w:sz="0" w:space="0" w:color="auto"/>
                                                                                                                                                                                                                                            <w:right w:val="none" w:sz="0" w:space="0" w:color="auto"/>
                                                                                                                                                                                                                                          </w:divBdr>
                                                                                                                                                                                                                                          <w:divsChild>
                                                                                                                                                                                                                                            <w:div w:id="1639845316">
                                                                                                                                                                                                                                              <w:marLeft w:val="0"/>
                                                                                                                                                                                                                                              <w:marRight w:val="0"/>
                                                                                                                                                                                                                                              <w:marTop w:val="0"/>
                                                                                                                                                                                                                                              <w:marBottom w:val="0"/>
                                                                                                                                                                                                                                              <w:divBdr>
                                                                                                                                                                                                                                                <w:top w:val="none" w:sz="0" w:space="0" w:color="auto"/>
                                                                                                                                                                                                                                                <w:left w:val="none" w:sz="0" w:space="0" w:color="auto"/>
                                                                                                                                                                                                                                                <w:bottom w:val="none" w:sz="0" w:space="0" w:color="auto"/>
                                                                                                                                                                                                                                                <w:right w:val="none" w:sz="0" w:space="0" w:color="auto"/>
                                                                                                                                                                                                                                              </w:divBdr>
                                                                                                                                                                                                                                              <w:divsChild>
                                                                                                                                                                                                                                                <w:div w:id="1344478385">
                                                                                                                                                                                                                                                  <w:marLeft w:val="0"/>
                                                                                                                                                                                                                                                  <w:marRight w:val="0"/>
                                                                                                                                                                                                                                                  <w:marTop w:val="0"/>
                                                                                                                                                                                                                                                  <w:marBottom w:val="0"/>
                                                                                                                                                                                                                                                  <w:divBdr>
                                                                                                                                                                                                                                                    <w:top w:val="none" w:sz="0" w:space="0" w:color="auto"/>
                                                                                                                                                                                                                                                    <w:left w:val="none" w:sz="0" w:space="0" w:color="auto"/>
                                                                                                                                                                                                                                                    <w:bottom w:val="none" w:sz="0" w:space="0" w:color="auto"/>
                                                                                                                                                                                                                                                    <w:right w:val="none" w:sz="0" w:space="0" w:color="auto"/>
                                                                                                                                                                                                                                                  </w:divBdr>
                                                                                                                                                                                                                                                  <w:divsChild>
                                                                                                                                                                                                                                                    <w:div w:id="854029309">
                                                                                                                                                                                                                                                      <w:marLeft w:val="0"/>
                                                                                                                                                                                                                                                      <w:marRight w:val="0"/>
                                                                                                                                                                                                                                                      <w:marTop w:val="0"/>
                                                                                                                                                                                                                                                      <w:marBottom w:val="0"/>
                                                                                                                                                                                                                                                      <w:divBdr>
                                                                                                                                                                                                                                                        <w:top w:val="none" w:sz="0" w:space="0" w:color="auto"/>
                                                                                                                                                                                                                                                        <w:left w:val="none" w:sz="0" w:space="0" w:color="auto"/>
                                                                                                                                                                                                                                                        <w:bottom w:val="none" w:sz="0" w:space="0" w:color="auto"/>
                                                                                                                                                                                                                                                        <w:right w:val="none" w:sz="0" w:space="0" w:color="auto"/>
                                                                                                                                                                                                                                                      </w:divBdr>
                                                                                                                                                                                                                                                      <w:divsChild>
                                                                                                                                                                                                                                                        <w:div w:id="1672098510">
                                                                                                                                                                                                                                                          <w:marLeft w:val="0"/>
                                                                                                                                                                                                                                                          <w:marRight w:val="0"/>
                                                                                                                                                                                                                                                          <w:marTop w:val="0"/>
                                                                                                                                                                                                                                                          <w:marBottom w:val="0"/>
                                                                                                                                                                                                                                                          <w:divBdr>
                                                                                                                                                                                                                                                            <w:top w:val="none" w:sz="0" w:space="0" w:color="auto"/>
                                                                                                                                                                                                                                                            <w:left w:val="none" w:sz="0" w:space="0" w:color="auto"/>
                                                                                                                                                                                                                                                            <w:bottom w:val="none" w:sz="0" w:space="0" w:color="auto"/>
                                                                                                                                                                                                                                                            <w:right w:val="none" w:sz="0" w:space="0" w:color="auto"/>
                                                                                                                                                                                                                                                          </w:divBdr>
                                                                                                                                                                                                                                                          <w:divsChild>
                                                                                                                                                                                                                                                            <w:div w:id="208422698">
                                                                                                                                                                                                                                                              <w:marLeft w:val="0"/>
                                                                                                                                                                                                                                                              <w:marRight w:val="0"/>
                                                                                                                                                                                                                                                              <w:marTop w:val="0"/>
                                                                                                                                                                                                                                                              <w:marBottom w:val="0"/>
                                                                                                                                                                                                                                                              <w:divBdr>
                                                                                                                                                                                                                                                                <w:top w:val="none" w:sz="0" w:space="0" w:color="auto"/>
                                                                                                                                                                                                                                                                <w:left w:val="none" w:sz="0" w:space="0" w:color="auto"/>
                                                                                                                                                                                                                                                                <w:bottom w:val="none" w:sz="0" w:space="0" w:color="auto"/>
                                                                                                                                                                                                                                                                <w:right w:val="none" w:sz="0" w:space="0" w:color="auto"/>
                                                                                                                                                                                                                                                              </w:divBdr>
                                                                                                                                                                                                                                                              <w:divsChild>
                                                                                                                                                                                                                                                                <w:div w:id="1654942129">
                                                                                                                                                                                                                                                                  <w:marLeft w:val="0"/>
                                                                                                                                                                                                                                                                  <w:marRight w:val="0"/>
                                                                                                                                                                                                                                                                  <w:marTop w:val="0"/>
                                                                                                                                                                                                                                                                  <w:marBottom w:val="0"/>
                                                                                                                                                                                                                                                                  <w:divBdr>
                                                                                                                                                                                                                                                                    <w:top w:val="none" w:sz="0" w:space="0" w:color="auto"/>
                                                                                                                                                                                                                                                                    <w:left w:val="none" w:sz="0" w:space="0" w:color="auto"/>
                                                                                                                                                                                                                                                                    <w:bottom w:val="none" w:sz="0" w:space="0" w:color="auto"/>
                                                                                                                                                                                                                                                                    <w:right w:val="none" w:sz="0" w:space="0" w:color="auto"/>
                                                                                                                                                                                                                                                                  </w:divBdr>
                                                                                                                                                                                                                                                                  <w:divsChild>
                                                                                                                                                                                                                                                                    <w:div w:id="894925962">
                                                                                                                                                                                                                                                                      <w:marLeft w:val="0"/>
                                                                                                                                                                                                                                                                      <w:marRight w:val="0"/>
                                                                                                                                                                                                                                                                      <w:marTop w:val="0"/>
                                                                                                                                                                                                                                                                      <w:marBottom w:val="0"/>
                                                                                                                                                                                                                                                                      <w:divBdr>
                                                                                                                                                                                                                                                                        <w:top w:val="none" w:sz="0" w:space="0" w:color="auto"/>
                                                                                                                                                                                                                                                                        <w:left w:val="none" w:sz="0" w:space="0" w:color="auto"/>
                                                                                                                                                                                                                                                                        <w:bottom w:val="none" w:sz="0" w:space="0" w:color="auto"/>
                                                                                                                                                                                                                                                                        <w:right w:val="none" w:sz="0" w:space="0" w:color="auto"/>
                                                                                                                                                                                                                                                                      </w:divBdr>
                                                                                                                                                                                                                                                                      <w:divsChild>
                                                                                                                                                                                                                                                                        <w:div w:id="547570281">
                                                                                                                                                                                                                                                                          <w:marLeft w:val="0"/>
                                                                                                                                                                                                                                                                          <w:marRight w:val="0"/>
                                                                                                                                                                                                                                                                          <w:marTop w:val="0"/>
                                                                                                                                                                                                                                                                          <w:marBottom w:val="0"/>
                                                                                                                                                                                                                                                                          <w:divBdr>
                                                                                                                                                                                                                                                                            <w:top w:val="none" w:sz="0" w:space="0" w:color="auto"/>
                                                                                                                                                                                                                                                                            <w:left w:val="none" w:sz="0" w:space="0" w:color="auto"/>
                                                                                                                                                                                                                                                                            <w:bottom w:val="none" w:sz="0" w:space="0" w:color="auto"/>
                                                                                                                                                                                                                                                                            <w:right w:val="none" w:sz="0" w:space="0" w:color="auto"/>
                                                                                                                                                                                                                                                                          </w:divBdr>
                                                                                                                                                                                                                                                                          <w:divsChild>
                                                                                                                                                                                                                                                                            <w:div w:id="170337450">
                                                                                                                                                                                                                                                                              <w:marLeft w:val="0"/>
                                                                                                                                                                                                                                                                              <w:marRight w:val="0"/>
                                                                                                                                                                                                                                                                              <w:marTop w:val="0"/>
                                                                                                                                                                                                                                                                              <w:marBottom w:val="0"/>
                                                                                                                                                                                                                                                                              <w:divBdr>
                                                                                                                                                                                                                                                                                <w:top w:val="none" w:sz="0" w:space="0" w:color="auto"/>
                                                                                                                                                                                                                                                                                <w:left w:val="none" w:sz="0" w:space="0" w:color="auto"/>
                                                                                                                                                                                                                                                                                <w:bottom w:val="none" w:sz="0" w:space="0" w:color="auto"/>
                                                                                                                                                                                                                                                                                <w:right w:val="none" w:sz="0" w:space="0" w:color="auto"/>
                                                                                                                                                                                                                                                                              </w:divBdr>
                                                                                                                                                                                                                                                                              <w:divsChild>
                                                                                                                                                                                                                                                                                <w:div w:id="1809320930">
                                                                                                                                                                                                                                                                                  <w:marLeft w:val="0"/>
                                                                                                                                                                                                                                                                                  <w:marRight w:val="0"/>
                                                                                                                                                                                                                                                                                  <w:marTop w:val="0"/>
                                                                                                                                                                                                                                                                                  <w:marBottom w:val="0"/>
                                                                                                                                                                                                                                                                                  <w:divBdr>
                                                                                                                                                                                                                                                                                    <w:top w:val="none" w:sz="0" w:space="0" w:color="auto"/>
                                                                                                                                                                                                                                                                                    <w:left w:val="none" w:sz="0" w:space="0" w:color="auto"/>
                                                                                                                                                                                                                                                                                    <w:bottom w:val="none" w:sz="0" w:space="0" w:color="auto"/>
                                                                                                                                                                                                                                                                                    <w:right w:val="none" w:sz="0" w:space="0" w:color="auto"/>
                                                                                                                                                                                                                                                                                  </w:divBdr>
                                                                                                                                                                                                                                                                                  <w:divsChild>
                                                                                                                                                                                                                                                                                    <w:div w:id="1187017955">
                                                                                                                                                                                                                                                                                      <w:marLeft w:val="0"/>
                                                                                                                                                                                                                                                                                      <w:marRight w:val="0"/>
                                                                                                                                                                                                                                                                                      <w:marTop w:val="0"/>
                                                                                                                                                                                                                                                                                      <w:marBottom w:val="0"/>
                                                                                                                                                                                                                                                                                      <w:divBdr>
                                                                                                                                                                                                                                                                                        <w:top w:val="none" w:sz="0" w:space="0" w:color="auto"/>
                                                                                                                                                                                                                                                                                        <w:left w:val="none" w:sz="0" w:space="0" w:color="auto"/>
                                                                                                                                                                                                                                                                                        <w:bottom w:val="none" w:sz="0" w:space="0" w:color="auto"/>
                                                                                                                                                                                                                                                                                        <w:right w:val="none" w:sz="0" w:space="0" w:color="auto"/>
                                                                                                                                                                                                                                                                                      </w:divBdr>
                                                                                                                                                                                                                                                                                      <w:divsChild>
                                                                                                                                                                                                                                                                                        <w:div w:id="935481566">
                                                                                                                                                                                                                                                                                          <w:marLeft w:val="0"/>
                                                                                                                                                                                                                                                                                          <w:marRight w:val="0"/>
                                                                                                                                                                                                                                                                                          <w:marTop w:val="0"/>
                                                                                                                                                                                                                                                                                          <w:marBottom w:val="0"/>
                                                                                                                                                                                                                                                                                          <w:divBdr>
                                                                                                                                                                                                                                                                                            <w:top w:val="none" w:sz="0" w:space="0" w:color="auto"/>
                                                                                                                                                                                                                                                                                            <w:left w:val="none" w:sz="0" w:space="0" w:color="auto"/>
                                                                                                                                                                                                                                                                                            <w:bottom w:val="none" w:sz="0" w:space="0" w:color="auto"/>
                                                                                                                                                                                                                                                                                            <w:right w:val="none" w:sz="0" w:space="0" w:color="auto"/>
                                                                                                                                                                                                                                                                                          </w:divBdr>
                                                                                                                                                                                                                                                                                          <w:divsChild>
                                                                                                                                                                                                                                                                                            <w:div w:id="1380974979">
                                                                                                                                                                                                                                                                                              <w:marLeft w:val="0"/>
                                                                                                                                                                                                                                                                                              <w:marRight w:val="0"/>
                                                                                                                                                                                                                                                                                              <w:marTop w:val="0"/>
                                                                                                                                                                                                                                                                                              <w:marBottom w:val="0"/>
                                                                                                                                                                                                                                                                                              <w:divBdr>
                                                                                                                                                                                                                                                                                                <w:top w:val="none" w:sz="0" w:space="0" w:color="auto"/>
                                                                                                                                                                                                                                                                                                <w:left w:val="none" w:sz="0" w:space="0" w:color="auto"/>
                                                                                                                                                                                                                                                                                                <w:bottom w:val="none" w:sz="0" w:space="0" w:color="auto"/>
                                                                                                                                                                                                                                                                                                <w:right w:val="none" w:sz="0" w:space="0" w:color="auto"/>
                                                                                                                                                                                                                                                                                              </w:divBdr>
                                                                                                                                                                                                                                                                                              <w:divsChild>
                                                                                                                                                                                                                                                                                                <w:div w:id="184179567">
                                                                                                                                                                                                                                                                                                  <w:marLeft w:val="0"/>
                                                                                                                                                                                                                                                                                                  <w:marRight w:val="0"/>
                                                                                                                                                                                                                                                                                                  <w:marTop w:val="0"/>
                                                                                                                                                                                                                                                                                                  <w:marBottom w:val="0"/>
                                                                                                                                                                                                                                                                                                  <w:divBdr>
                                                                                                                                                                                                                                                                                                    <w:top w:val="none" w:sz="0" w:space="0" w:color="auto"/>
                                                                                                                                                                                                                                                                                                    <w:left w:val="none" w:sz="0" w:space="0" w:color="auto"/>
                                                                                                                                                                                                                                                                                                    <w:bottom w:val="none" w:sz="0" w:space="0" w:color="auto"/>
                                                                                                                                                                                                                                                                                                    <w:right w:val="none" w:sz="0" w:space="0" w:color="auto"/>
                                                                                                                                                                                                                                                                                                  </w:divBdr>
                                                                                                                                                                                                                                                                                                  <w:divsChild>
                                                                                                                                                                                                                                                                                                    <w:div w:id="1650789494">
                                                                                                                                                                                                                                                                                                      <w:marLeft w:val="0"/>
                                                                                                                                                                                                                                                                                                      <w:marRight w:val="0"/>
                                                                                                                                                                                                                                                                                                      <w:marTop w:val="0"/>
                                                                                                                                                                                                                                                                                                      <w:marBottom w:val="0"/>
                                                                                                                                                                                                                                                                                                      <w:divBdr>
                                                                                                                                                                                                                                                                                                        <w:top w:val="none" w:sz="0" w:space="0" w:color="auto"/>
                                                                                                                                                                                                                                                                                                        <w:left w:val="none" w:sz="0" w:space="0" w:color="auto"/>
                                                                                                                                                                                                                                                                                                        <w:bottom w:val="none" w:sz="0" w:space="0" w:color="auto"/>
                                                                                                                                                                                                                                                                                                        <w:right w:val="none" w:sz="0" w:space="0" w:color="auto"/>
                                                                                                                                                                                                                                                                                                      </w:divBdr>
                                                                                                                                                                                                                                                                                                      <w:divsChild>
                                                                                                                                                                                                                                                                                                        <w:div w:id="1596665036">
                                                                                                                                                                                                                                                                                                          <w:marLeft w:val="0"/>
                                                                                                                                                                                                                                                                                                          <w:marRight w:val="0"/>
                                                                                                                                                                                                                                                                                                          <w:marTop w:val="0"/>
                                                                                                                                                                                                                                                                                                          <w:marBottom w:val="0"/>
                                                                                                                                                                                                                                                                                                          <w:divBdr>
                                                                                                                                                                                                                                                                                                            <w:top w:val="none" w:sz="0" w:space="0" w:color="auto"/>
                                                                                                                                                                                                                                                                                                            <w:left w:val="none" w:sz="0" w:space="0" w:color="auto"/>
                                                                                                                                                                                                                                                                                                            <w:bottom w:val="none" w:sz="0" w:space="0" w:color="auto"/>
                                                                                                                                                                                                                                                                                                            <w:right w:val="none" w:sz="0" w:space="0" w:color="auto"/>
                                                                                                                                                                                                                                                                                                          </w:divBdr>
                                                                                                                                                                                                                                                                                                          <w:divsChild>
                                                                                                                                                                                                                                                                                                            <w:div w:id="1659917992">
                                                                                                                                                                                                                                                                                                              <w:marLeft w:val="0"/>
                                                                                                                                                                                                                                                                                                              <w:marRight w:val="0"/>
                                                                                                                                                                                                                                                                                                              <w:marTop w:val="0"/>
                                                                                                                                                                                                                                                                                                              <w:marBottom w:val="0"/>
                                                                                                                                                                                                                                                                                                              <w:divBdr>
                                                                                                                                                                                                                                                                                                                <w:top w:val="none" w:sz="0" w:space="0" w:color="auto"/>
                                                                                                                                                                                                                                                                                                                <w:left w:val="none" w:sz="0" w:space="0" w:color="auto"/>
                                                                                                                                                                                                                                                                                                                <w:bottom w:val="none" w:sz="0" w:space="0" w:color="auto"/>
                                                                                                                                                                                                                                                                                                                <w:right w:val="none" w:sz="0" w:space="0" w:color="auto"/>
                                                                                                                                                                                                                                                                                                              </w:divBdr>
                                                                                                                                                                                                                                                                                                              <w:divsChild>
                                                                                                                                                                                                                                                                                                                <w:div w:id="155076293">
                                                                                                                                                                                                                                                                                                                  <w:marLeft w:val="0"/>
                                                                                                                                                                                                                                                                                                                  <w:marRight w:val="0"/>
                                                                                                                                                                                                                                                                                                                  <w:marTop w:val="0"/>
                                                                                                                                                                                                                                                                                                                  <w:marBottom w:val="0"/>
                                                                                                                                                                                                                                                                                                                  <w:divBdr>
                                                                                                                                                                                                                                                                                                                    <w:top w:val="none" w:sz="0" w:space="0" w:color="auto"/>
                                                                                                                                                                                                                                                                                                                    <w:left w:val="none" w:sz="0" w:space="0" w:color="auto"/>
                                                                                                                                                                                                                                                                                                                    <w:bottom w:val="none" w:sz="0" w:space="0" w:color="auto"/>
                                                                                                                                                                                                                                                                                                                    <w:right w:val="none" w:sz="0" w:space="0" w:color="auto"/>
                                                                                                                                                                                                                                                                                                                  </w:divBdr>
                                                                                                                                                                                                                                                                                                                  <w:divsChild>
                                                                                                                                                                                                                                                                                                                    <w:div w:id="827982128">
                                                                                                                                                                                                                                                                                                                      <w:marLeft w:val="0"/>
                                                                                                                                                                                                                                                                                                                      <w:marRight w:val="0"/>
                                                                                                                                                                                                                                                                                                                      <w:marTop w:val="0"/>
                                                                                                                                                                                                                                                                                                                      <w:marBottom w:val="0"/>
                                                                                                                                                                                                                                                                                                                      <w:divBdr>
                                                                                                                                                                                                                                                                                                                        <w:top w:val="none" w:sz="0" w:space="0" w:color="auto"/>
                                                                                                                                                                                                                                                                                                                        <w:left w:val="none" w:sz="0" w:space="0" w:color="auto"/>
                                                                                                                                                                                                                                                                                                                        <w:bottom w:val="none" w:sz="0" w:space="0" w:color="auto"/>
                                                                                                                                                                                                                                                                                                                        <w:right w:val="none" w:sz="0" w:space="0" w:color="auto"/>
                                                                                                                                                                                                                                                                                                                      </w:divBdr>
                                                                                                                                                                                                                                                                                                                      <w:divsChild>
                                                                                                                                                                                                                                                                                                                        <w:div w:id="217476077">
                                                                                                                                                                                                                                                                                                                          <w:marLeft w:val="0"/>
                                                                                                                                                                                                                                                                                                                          <w:marRight w:val="0"/>
                                                                                                                                                                                                                                                                                                                          <w:marTop w:val="0"/>
                                                                                                                                                                                                                                                                                                                          <w:marBottom w:val="0"/>
                                                                                                                                                                                                                                                                                                                          <w:divBdr>
                                                                                                                                                                                                                                                                                                                            <w:top w:val="none" w:sz="0" w:space="0" w:color="auto"/>
                                                                                                                                                                                                                                                                                                                            <w:left w:val="none" w:sz="0" w:space="0" w:color="auto"/>
                                                                                                                                                                                                                                                                                                                            <w:bottom w:val="none" w:sz="0" w:space="0" w:color="auto"/>
                                                                                                                                                                                                                                                                                                                            <w:right w:val="none" w:sz="0" w:space="0" w:color="auto"/>
                                                                                                                                                                                                                                                                                                                          </w:divBdr>
                                                                                                                                                                                                                                                                                                                          <w:divsChild>
                                                                                                                                                                                                                                                                                                                            <w:div w:id="1484394190">
                                                                                                                                                                                                                                                                                                                              <w:marLeft w:val="0"/>
                                                                                                                                                                                                                                                                                                                              <w:marRight w:val="0"/>
                                                                                                                                                                                                                                                                                                                              <w:marTop w:val="0"/>
                                                                                                                                                                                                                                                                                                                              <w:marBottom w:val="0"/>
                                                                                                                                                                                                                                                                                                                              <w:divBdr>
                                                                                                                                                                                                                                                                                                                                <w:top w:val="none" w:sz="0" w:space="0" w:color="auto"/>
                                                                                                                                                                                                                                                                                                                                <w:left w:val="none" w:sz="0" w:space="0" w:color="auto"/>
                                                                                                                                                                                                                                                                                                                                <w:bottom w:val="none" w:sz="0" w:space="0" w:color="auto"/>
                                                                                                                                                                                                                                                                                                                                <w:right w:val="none" w:sz="0" w:space="0" w:color="auto"/>
                                                                                                                                                                                                                                                                                                                              </w:divBdr>
                                                                                                                                                                                                                                                                                                                              <w:divsChild>
                                                                                                                                                                                                                                                                                                                                <w:div w:id="1917006385">
                                                                                                                                                                                                                                                                                                                                  <w:marLeft w:val="0"/>
                                                                                                                                                                                                                                                                                                                                  <w:marRight w:val="0"/>
                                                                                                                                                                                                                                                                                                                                  <w:marTop w:val="0"/>
                                                                                                                                                                                                                                                                                                                                  <w:marBottom w:val="0"/>
                                                                                                                                                                                                                                                                                                                                  <w:divBdr>
                                                                                                                                                                                                                                                                                                                                    <w:top w:val="none" w:sz="0" w:space="0" w:color="auto"/>
                                                                                                                                                                                                                                                                                                                                    <w:left w:val="none" w:sz="0" w:space="0" w:color="auto"/>
                                                                                                                                                                                                                                                                                                                                    <w:bottom w:val="none" w:sz="0" w:space="0" w:color="auto"/>
                                                                                                                                                                                                                                                                                                                                    <w:right w:val="none" w:sz="0" w:space="0" w:color="auto"/>
                                                                                                                                                                                                                                                                                                                                  </w:divBdr>
                                                                                                                                                                                                                                                                                                                                  <w:divsChild>
                                                                                                                                                                                                                                                                                                                                    <w:div w:id="1944191691">
                                                                                                                                                                                                                                                                                                                                      <w:marLeft w:val="0"/>
                                                                                                                                                                                                                                                                                                                                      <w:marRight w:val="0"/>
                                                                                                                                                                                                                                                                                                                                      <w:marTop w:val="0"/>
                                                                                                                                                                                                                                                                                                                                      <w:marBottom w:val="0"/>
                                                                                                                                                                                                                                                                                                                                      <w:divBdr>
                                                                                                                                                                                                                                                                                                                                        <w:top w:val="none" w:sz="0" w:space="0" w:color="auto"/>
                                                                                                                                                                                                                                                                                                                                        <w:left w:val="none" w:sz="0" w:space="0" w:color="auto"/>
                                                                                                                                                                                                                                                                                                                                        <w:bottom w:val="none" w:sz="0" w:space="0" w:color="auto"/>
                                                                                                                                                                                                                                                                                                                                        <w:right w:val="none" w:sz="0" w:space="0" w:color="auto"/>
                                                                                                                                                                                                                                                                                                                                      </w:divBdr>
                                                                                                                                                                                                                                                                                                                                      <w:divsChild>
                                                                                                                                                                                                                                                                                                                                        <w:div w:id="2904882">
                                                                                                                                                                                                                                                                                                                                          <w:marLeft w:val="0"/>
                                                                                                                                                                                                                                                                                                                                          <w:marRight w:val="0"/>
                                                                                                                                                                                                                                                                                                                                          <w:marTop w:val="0"/>
                                                                                                                                                                                                                                                                                                                                          <w:marBottom w:val="0"/>
                                                                                                                                                                                                                                                                                                                                          <w:divBdr>
                                                                                                                                                                                                                                                                                                                                            <w:top w:val="none" w:sz="0" w:space="0" w:color="auto"/>
                                                                                                                                                                                                                                                                                                                                            <w:left w:val="none" w:sz="0" w:space="0" w:color="auto"/>
                                                                                                                                                                                                                                                                                                                                            <w:bottom w:val="none" w:sz="0" w:space="0" w:color="auto"/>
                                                                                                                                                                                                                                                                                                                                            <w:right w:val="none" w:sz="0" w:space="0" w:color="auto"/>
                                                                                                                                                                                                                                                                                                                                          </w:divBdr>
                                                                                                                                                                                                                                                                                                                                          <w:divsChild>
                                                                                                                                                                                                                                                                                                                                            <w:div w:id="90398729">
                                                                                                                                                                                                                                                                                                                                              <w:marLeft w:val="0"/>
                                                                                                                                                                                                                                                                                                                                              <w:marRight w:val="0"/>
                                                                                                                                                                                                                                                                                                                                              <w:marTop w:val="0"/>
                                                                                                                                                                                                                                                                                                                                              <w:marBottom w:val="0"/>
                                                                                                                                                                                                                                                                                                                                              <w:divBdr>
                                                                                                                                                                                                                                                                                                                                                <w:top w:val="none" w:sz="0" w:space="0" w:color="auto"/>
                                                                                                                                                                                                                                                                                                                                                <w:left w:val="none" w:sz="0" w:space="0" w:color="auto"/>
                                                                                                                                                                                                                                                                                                                                                <w:bottom w:val="none" w:sz="0" w:space="0" w:color="auto"/>
                                                                                                                                                                                                                                                                                                                                                <w:right w:val="none" w:sz="0" w:space="0" w:color="auto"/>
                                                                                                                                                                                                                                                                                                                                              </w:divBdr>
                                                                                                                                                                                                                                                                                                                                              <w:divsChild>
                                                                                                                                                                                                                                                                                                                                                <w:div w:id="1384208780">
                                                                                                                                                                                                                                                                                                                                                  <w:marLeft w:val="0"/>
                                                                                                                                                                                                                                                                                                                                                  <w:marRight w:val="0"/>
                                                                                                                                                                                                                                                                                                                                                  <w:marTop w:val="0"/>
                                                                                                                                                                                                                                                                                                                                                  <w:marBottom w:val="0"/>
                                                                                                                                                                                                                                                                                                                                                  <w:divBdr>
                                                                                                                                                                                                                                                                                                                                                    <w:top w:val="none" w:sz="0" w:space="0" w:color="auto"/>
                                                                                                                                                                                                                                                                                                                                                    <w:left w:val="none" w:sz="0" w:space="0" w:color="auto"/>
                                                                                                                                                                                                                                                                                                                                                    <w:bottom w:val="none" w:sz="0" w:space="0" w:color="auto"/>
                                                                                                                                                                                                                                                                                                                                                    <w:right w:val="none" w:sz="0" w:space="0" w:color="auto"/>
                                                                                                                                                                                                                                                                                                                                                  </w:divBdr>
                                                                                                                                                                                                                                                                                                                                                  <w:divsChild>
                                                                                                                                                                                                                                                                                                                                                    <w:div w:id="2051487610">
                                                                                                                                                                                                                                                                                                                                                      <w:marLeft w:val="0"/>
                                                                                                                                                                                                                                                                                                                                                      <w:marRight w:val="0"/>
                                                                                                                                                                                                                                                                                                                                                      <w:marTop w:val="0"/>
                                                                                                                                                                                                                                                                                                                                                      <w:marBottom w:val="0"/>
                                                                                                                                                                                                                                                                                                                                                      <w:divBdr>
                                                                                                                                                                                                                                                                                                                                                        <w:top w:val="none" w:sz="0" w:space="0" w:color="auto"/>
                                                                                                                                                                                                                                                                                                                                                        <w:left w:val="none" w:sz="0" w:space="0" w:color="auto"/>
                                                                                                                                                                                                                                                                                                                                                        <w:bottom w:val="none" w:sz="0" w:space="0" w:color="auto"/>
                                                                                                                                                                                                                                                                                                                                                        <w:right w:val="none" w:sz="0" w:space="0" w:color="auto"/>
                                                                                                                                                                                                                                                                                                                                                      </w:divBdr>
                                                                                                                                                                                                                                                                                                                                                      <w:divsChild>
                                                                                                                                                                                                                                                                                                                                                        <w:div w:id="506143023">
                                                                                                                                                                                                                                                                                                                                                          <w:marLeft w:val="0"/>
                                                                                                                                                                                                                                                                                                                                                          <w:marRight w:val="0"/>
                                                                                                                                                                                                                                                                                                                                                          <w:marTop w:val="0"/>
                                                                                                                                                                                                                                                                                                                                                          <w:marBottom w:val="0"/>
                                                                                                                                                                                                                                                                                                                                                          <w:divBdr>
                                                                                                                                                                                                                                                                                                                                                            <w:top w:val="none" w:sz="0" w:space="0" w:color="auto"/>
                                                                                                                                                                                                                                                                                                                                                            <w:left w:val="none" w:sz="0" w:space="0" w:color="auto"/>
                                                                                                                                                                                                                                                                                                                                                            <w:bottom w:val="none" w:sz="0" w:space="0" w:color="auto"/>
                                                                                                                                                                                                                                                                                                                                                            <w:right w:val="none" w:sz="0" w:space="0" w:color="auto"/>
                                                                                                                                                                                                                                                                                                                                                          </w:divBdr>
                                                                                                                                                                                                                                                                                                                                                          <w:divsChild>
                                                                                                                                                                                                                                                                                                                                                            <w:div w:id="1447195048">
                                                                                                                                                                                                                                                                                                                                                              <w:marLeft w:val="0"/>
                                                                                                                                                                                                                                                                                                                                                              <w:marRight w:val="0"/>
                                                                                                                                                                                                                                                                                                                                                              <w:marTop w:val="0"/>
                                                                                                                                                                                                                                                                                                                                                              <w:marBottom w:val="0"/>
                                                                                                                                                                                                                                                                                                                                                              <w:divBdr>
                                                                                                                                                                                                                                                                                                                                                                <w:top w:val="none" w:sz="0" w:space="0" w:color="auto"/>
                                                                                                                                                                                                                                                                                                                                                                <w:left w:val="none" w:sz="0" w:space="0" w:color="auto"/>
                                                                                                                                                                                                                                                                                                                                                                <w:bottom w:val="none" w:sz="0" w:space="0" w:color="auto"/>
                                                                                                                                                                                                                                                                                                                                                                <w:right w:val="none" w:sz="0" w:space="0" w:color="auto"/>
                                                                                                                                                                                                                                                                                                                                                              </w:divBdr>
                                                                                                                                                                                                                                                                                                                                                              <w:divsChild>
                                                                                                                                                                                                                                                                                                                                                                <w:div w:id="2140565528">
                                                                                                                                                                                                                                                                                                                                                                  <w:marLeft w:val="0"/>
                                                                                                                                                                                                                                                                                                                                                                  <w:marRight w:val="0"/>
                                                                                                                                                                                                                                                                                                                                                                  <w:marTop w:val="0"/>
                                                                                                                                                                                                                                                                                                                                                                  <w:marBottom w:val="0"/>
                                                                                                                                                                                                                                                                                                                                                                  <w:divBdr>
                                                                                                                                                                                                                                                                                                                                                                    <w:top w:val="none" w:sz="0" w:space="0" w:color="auto"/>
                                                                                                                                                                                                                                                                                                                                                                    <w:left w:val="none" w:sz="0" w:space="0" w:color="auto"/>
                                                                                                                                                                                                                                                                                                                                                                    <w:bottom w:val="none" w:sz="0" w:space="0" w:color="auto"/>
                                                                                                                                                                                                                                                                                                                                                                    <w:right w:val="none" w:sz="0" w:space="0" w:color="auto"/>
                                                                                                                                                                                                                                                                                                                                                                  </w:divBdr>
                                                                                                                                                                                                                                                                                                                                                                  <w:divsChild>
                                                                                                                                                                                                                                                                                                                                                                    <w:div w:id="248930858">
                                                                                                                                                                                                                                                                                                                                                                      <w:marLeft w:val="0"/>
                                                                                                                                                                                                                                                                                                                                                                      <w:marRight w:val="0"/>
                                                                                                                                                                                                                                                                                                                                                                      <w:marTop w:val="0"/>
                                                                                                                                                                                                                                                                                                                                                                      <w:marBottom w:val="0"/>
                                                                                                                                                                                                                                                                                                                                                                      <w:divBdr>
                                                                                                                                                                                                                                                                                                                                                                        <w:top w:val="none" w:sz="0" w:space="0" w:color="auto"/>
                                                                                                                                                                                                                                                                                                                                                                        <w:left w:val="none" w:sz="0" w:space="0" w:color="auto"/>
                                                                                                                                                                                                                                                                                                                                                                        <w:bottom w:val="none" w:sz="0" w:space="0" w:color="auto"/>
                                                                                                                                                                                                                                                                                                                                                                        <w:right w:val="none" w:sz="0" w:space="0" w:color="auto"/>
                                                                                                                                                                                                                                                                                                                                                                      </w:divBdr>
                                                                                                                                                                                                                                                                                                                                                                      <w:divsChild>
                                                                                                                                                                                                                                                                                                                                                                        <w:div w:id="1849522361">
                                                                                                                                                                                                                                                                                                                                                                          <w:marLeft w:val="0"/>
                                                                                                                                                                                                                                                                                                                                                                          <w:marRight w:val="0"/>
                                                                                                                                                                                                                                                                                                                                                                          <w:marTop w:val="0"/>
                                                                                                                                                                                                                                                                                                                                                                          <w:marBottom w:val="0"/>
                                                                                                                                                                                                                                                                                                                                                                          <w:divBdr>
                                                                                                                                                                                                                                                                                                                                                                            <w:top w:val="none" w:sz="0" w:space="0" w:color="auto"/>
                                                                                                                                                                                                                                                                                                                                                                            <w:left w:val="none" w:sz="0" w:space="0" w:color="auto"/>
                                                                                                                                                                                                                                                                                                                                                                            <w:bottom w:val="none" w:sz="0" w:space="0" w:color="auto"/>
                                                                                                                                                                                                                                                                                                                                                                            <w:right w:val="none" w:sz="0" w:space="0" w:color="auto"/>
                                                                                                                                                                                                                                                                                                                                                                          </w:divBdr>
                                                                                                                                                                                                                                                                                                                                                                          <w:divsChild>
                                                                                                                                                                                                                                                                                                                                                                            <w:div w:id="1755006081">
                                                                                                                                                                                                                                                                                                                                                                              <w:marLeft w:val="0"/>
                                                                                                                                                                                                                                                                                                                                                                              <w:marRight w:val="0"/>
                                                                                                                                                                                                                                                                                                                                                                              <w:marTop w:val="0"/>
                                                                                                                                                                                                                                                                                                                                                                              <w:marBottom w:val="0"/>
                                                                                                                                                                                                                                                                                                                                                                              <w:divBdr>
                                                                                                                                                                                                                                                                                                                                                                                <w:top w:val="none" w:sz="0" w:space="0" w:color="auto"/>
                                                                                                                                                                                                                                                                                                                                                                                <w:left w:val="none" w:sz="0" w:space="0" w:color="auto"/>
                                                                                                                                                                                                                                                                                                                                                                                <w:bottom w:val="none" w:sz="0" w:space="0" w:color="auto"/>
                                                                                                                                                                                                                                                                                                                                                                                <w:right w:val="none" w:sz="0" w:space="0" w:color="auto"/>
                                                                                                                                                                                                                                                                                                                                                                              </w:divBdr>
                                                                                                                                                                                                                                                                                                                                                                              <w:divsChild>
                                                                                                                                                                                                                                                                                                                                                                                <w:div w:id="951791289">
                                                                                                                                                                                                                                                                                                                                                                                  <w:marLeft w:val="0"/>
                                                                                                                                                                                                                                                                                                                                                                                  <w:marRight w:val="0"/>
                                                                                                                                                                                                                                                                                                                                                                                  <w:marTop w:val="0"/>
                                                                                                                                                                                                                                                                                                                                                                                  <w:marBottom w:val="0"/>
                                                                                                                                                                                                                                                                                                                                                                                  <w:divBdr>
                                                                                                                                                                                                                                                                                                                                                                                    <w:top w:val="none" w:sz="0" w:space="0" w:color="auto"/>
                                                                                                                                                                                                                                                                                                                                                                                    <w:left w:val="none" w:sz="0" w:space="0" w:color="auto"/>
                                                                                                                                                                                                                                                                                                                                                                                    <w:bottom w:val="none" w:sz="0" w:space="0" w:color="auto"/>
                                                                                                                                                                                                                                                                                                                                                                                    <w:right w:val="none" w:sz="0" w:space="0" w:color="auto"/>
                                                                                                                                                                                                                                                                                                                                                                                  </w:divBdr>
                                                                                                                                                                                                                                                                                                                                                                                  <w:divsChild>
                                                                                                                                                                                                                                                                                                                                                                                    <w:div w:id="1767648490">
                                                                                                                                                                                                                                                                                                                                                                                      <w:marLeft w:val="0"/>
                                                                                                                                                                                                                                                                                                                                                                                      <w:marRight w:val="0"/>
                                                                                                                                                                                                                                                                                                                                                                                      <w:marTop w:val="0"/>
                                                                                                                                                                                                                                                                                                                                                                                      <w:marBottom w:val="0"/>
                                                                                                                                                                                                                                                                                                                                                                                      <w:divBdr>
                                                                                                                                                                                                                                                                                                                                                                                        <w:top w:val="none" w:sz="0" w:space="0" w:color="auto"/>
                                                                                                                                                                                                                                                                                                                                                                                        <w:left w:val="none" w:sz="0" w:space="0" w:color="auto"/>
                                                                                                                                                                                                                                                                                                                                                                                        <w:bottom w:val="none" w:sz="0" w:space="0" w:color="auto"/>
                                                                                                                                                                                                                                                                                                                                                                                        <w:right w:val="none" w:sz="0" w:space="0" w:color="auto"/>
                                                                                                                                                                                                                                                                                                                                                                                      </w:divBdr>
                                                                                                                                                                                                                                                                                                                                                                                      <w:divsChild>
                                                                                                                                                                                                                                                                                                                                                                                        <w:div w:id="2028480559">
                                                                                                                                                                                                                                                                                                                                                                                          <w:marLeft w:val="0"/>
                                                                                                                                                                                                                                                                                                                                                                                          <w:marRight w:val="0"/>
                                                                                                                                                                                                                                                                                                                                                                                          <w:marTop w:val="0"/>
                                                                                                                                                                                                                                                                                                                                                                                          <w:marBottom w:val="0"/>
                                                                                                                                                                                                                                                                                                                                                                                          <w:divBdr>
                                                                                                                                                                                                                                                                                                                                                                                            <w:top w:val="none" w:sz="0" w:space="0" w:color="auto"/>
                                                                                                                                                                                                                                                                                                                                                                                            <w:left w:val="none" w:sz="0" w:space="0" w:color="auto"/>
                                                                                                                                                                                                                                                                                                                                                                                            <w:bottom w:val="none" w:sz="0" w:space="0" w:color="auto"/>
                                                                                                                                                                                                                                                                                                                                                                                            <w:right w:val="none" w:sz="0" w:space="0" w:color="auto"/>
                                                                                                                                                                                                                                                                                                                                                                                          </w:divBdr>
                                                                                                                                                                                                                                                                                                                                                                                          <w:divsChild>
                                                                                                                                                                                                                                                                                                                                                                                            <w:div w:id="173885857">
                                                                                                                                                                                                                                                                                                                                                                                              <w:marLeft w:val="0"/>
                                                                                                                                                                                                                                                                                                                                                                                              <w:marRight w:val="0"/>
                                                                                                                                                                                                                                                                                                                                                                                              <w:marTop w:val="0"/>
                                                                                                                                                                                                                                                                                                                                                                                              <w:marBottom w:val="0"/>
                                                                                                                                                                                                                                                                                                                                                                                              <w:divBdr>
                                                                                                                                                                                                                                                                                                                                                                                                <w:top w:val="none" w:sz="0" w:space="0" w:color="auto"/>
                                                                                                                                                                                                                                                                                                                                                                                                <w:left w:val="none" w:sz="0" w:space="0" w:color="auto"/>
                                                                                                                                                                                                                                                                                                                                                                                                <w:bottom w:val="none" w:sz="0" w:space="0" w:color="auto"/>
                                                                                                                                                                                                                                                                                                                                                                                                <w:right w:val="none" w:sz="0" w:space="0" w:color="auto"/>
                                                                                                                                                                                                                                                                                                                                                                                              </w:divBdr>
                                                                                                                                                                                                                                                                                                                                                                                              <w:divsChild>
                                                                                                                                                                                                                                                                                                                                                                                                <w:div w:id="832335833">
                                                                                                                                                                                                                                                                                                                                                                                                  <w:marLeft w:val="0"/>
                                                                                                                                                                                                                                                                                                                                                                                                  <w:marRight w:val="0"/>
                                                                                                                                                                                                                                                                                                                                                                                                  <w:marTop w:val="0"/>
                                                                                                                                                                                                                                                                                                                                                                                                  <w:marBottom w:val="0"/>
                                                                                                                                                                                                                                                                                                                                                                                                  <w:divBdr>
                                                                                                                                                                                                                                                                                                                                                                                                    <w:top w:val="none" w:sz="0" w:space="0" w:color="auto"/>
                                                                                                                                                                                                                                                                                                                                                                                                    <w:left w:val="none" w:sz="0" w:space="0" w:color="auto"/>
                                                                                                                                                                                                                                                                                                                                                                                                    <w:bottom w:val="none" w:sz="0" w:space="0" w:color="auto"/>
                                                                                                                                                                                                                                                                                                                                                                                                    <w:right w:val="none" w:sz="0" w:space="0" w:color="auto"/>
                                                                                                                                                                                                                                                                                                                                                                                                  </w:divBdr>
                                                                                                                                                                                                                                                                                                                                                                                                  <w:divsChild>
                                                                                                                                                                                                                                                                                                                                                                                                    <w:div w:id="73750806">
                                                                                                                                                                                                                                                                                                                                                                                                      <w:marLeft w:val="0"/>
                                                                                                                                                                                                                                                                                                                                                                                                      <w:marRight w:val="0"/>
                                                                                                                                                                                                                                                                                                                                                                                                      <w:marTop w:val="0"/>
                                                                                                                                                                                                                                                                                                                                                                                                      <w:marBottom w:val="0"/>
                                                                                                                                                                                                                                                                                                                                                                                                      <w:divBdr>
                                                                                                                                                                                                                                                                                                                                                                                                        <w:top w:val="none" w:sz="0" w:space="0" w:color="auto"/>
                                                                                                                                                                                                                                                                                                                                                                                                        <w:left w:val="none" w:sz="0" w:space="0" w:color="auto"/>
                                                                                                                                                                                                                                                                                                                                                                                                        <w:bottom w:val="none" w:sz="0" w:space="0" w:color="auto"/>
                                                                                                                                                                                                                                                                                                                                                                                                        <w:right w:val="none" w:sz="0" w:space="0" w:color="auto"/>
                                                                                                                                                                                                                                                                                                                                                                                                      </w:divBdr>
                                                                                                                                                                                                                                                                                                                                                                                                      <w:divsChild>
                                                                                                                                                                                                                                                                                                                                                                                                        <w:div w:id="754059363">
                                                                                                                                                                                                                                                                                                                                                                                                          <w:marLeft w:val="0"/>
                                                                                                                                                                                                                                                                                                                                                                                                          <w:marRight w:val="0"/>
                                                                                                                                                                                                                                                                                                                                                                                                          <w:marTop w:val="0"/>
                                                                                                                                                                                                                                                                                                                                                                                                          <w:marBottom w:val="0"/>
                                                                                                                                                                                                                                                                                                                                                                                                          <w:divBdr>
                                                                                                                                                                                                                                                                                                                                                                                                            <w:top w:val="none" w:sz="0" w:space="0" w:color="auto"/>
                                                                                                                                                                                                                                                                                                                                                                                                            <w:left w:val="none" w:sz="0" w:space="0" w:color="auto"/>
                                                                                                                                                                                                                                                                                                                                                                                                            <w:bottom w:val="none" w:sz="0" w:space="0" w:color="auto"/>
                                                                                                                                                                                                                                                                                                                                                                                                            <w:right w:val="none" w:sz="0" w:space="0" w:color="auto"/>
                                                                                                                                                                                                                                                                                                                                                                                                          </w:divBdr>
                                                                                                                                                                                                                                                                                                                                                                                                          <w:divsChild>
                                                                                                                                                                                                                                                                                                                                                                                                            <w:div w:id="2032100354">
                                                                                                                                                                                                                                                                                                                                                                                                              <w:marLeft w:val="0"/>
                                                                                                                                                                                                                                                                                                                                                                                                              <w:marRight w:val="0"/>
                                                                                                                                                                                                                                                                                                                                                                                                              <w:marTop w:val="0"/>
                                                                                                                                                                                                                                                                                                                                                                                                              <w:marBottom w:val="0"/>
                                                                                                                                                                                                                                                                                                                                                                                                              <w:divBdr>
                                                                                                                                                                                                                                                                                                                                                                                                                <w:top w:val="none" w:sz="0" w:space="0" w:color="auto"/>
                                                                                                                                                                                                                                                                                                                                                                                                                <w:left w:val="none" w:sz="0" w:space="0" w:color="auto"/>
                                                                                                                                                                                                                                                                                                                                                                                                                <w:bottom w:val="none" w:sz="0" w:space="0" w:color="auto"/>
                                                                                                                                                                                                                                                                                                                                                                                                                <w:right w:val="none" w:sz="0" w:space="0" w:color="auto"/>
                                                                                                                                                                                                                                                                                                                                                                                                              </w:divBdr>
                                                                                                                                                                                                                                                                                                                                                                                                              <w:divsChild>
                                                                                                                                                                                                                                                                                                                                                                                                                <w:div w:id="815608271">
                                                                                                                                                                                                                                                                                                                                                                                                                  <w:marLeft w:val="0"/>
                                                                                                                                                                                                                                                                                                                                                                                                                  <w:marRight w:val="0"/>
                                                                                                                                                                                                                                                                                                                                                                                                                  <w:marTop w:val="0"/>
                                                                                                                                                                                                                                                                                                                                                                                                                  <w:marBottom w:val="0"/>
                                                                                                                                                                                                                                                                                                                                                                                                                  <w:divBdr>
                                                                                                                                                                                                                                                                                                                                                                                                                    <w:top w:val="none" w:sz="0" w:space="0" w:color="auto"/>
                                                                                                                                                                                                                                                                                                                                                                                                                    <w:left w:val="none" w:sz="0" w:space="0" w:color="auto"/>
                                                                                                                                                                                                                                                                                                                                                                                                                    <w:bottom w:val="none" w:sz="0" w:space="0" w:color="auto"/>
                                                                                                                                                                                                                                                                                                                                                                                                                    <w:right w:val="none" w:sz="0" w:space="0" w:color="auto"/>
                                                                                                                                                                                                                                                                                                                                                                                                                  </w:divBdr>
                                                                                                                                                                                                                                                                                                                                                                                                                  <w:divsChild>
                                                                                                                                                                                                                                                                                                                                                                                                                    <w:div w:id="1624530535">
                                                                                                                                                                                                                                                                                                                                                                                                                      <w:marLeft w:val="0"/>
                                                                                                                                                                                                                                                                                                                                                                                                                      <w:marRight w:val="0"/>
                                                                                                                                                                                                                                                                                                                                                                                                                      <w:marTop w:val="0"/>
                                                                                                                                                                                                                                                                                                                                                                                                                      <w:marBottom w:val="0"/>
                                                                                                                                                                                                                                                                                                                                                                                                                      <w:divBdr>
                                                                                                                                                                                                                                                                                                                                                                                                                        <w:top w:val="none" w:sz="0" w:space="0" w:color="auto"/>
                                                                                                                                                                                                                                                                                                                                                                                                                        <w:left w:val="none" w:sz="0" w:space="0" w:color="auto"/>
                                                                                                                                                                                                                                                                                                                                                                                                                        <w:bottom w:val="none" w:sz="0" w:space="0" w:color="auto"/>
                                                                                                                                                                                                                                                                                                                                                                                                                        <w:right w:val="none" w:sz="0" w:space="0" w:color="auto"/>
                                                                                                                                                                                                                                                                                                                                                                                                                      </w:divBdr>
                                                                                                                                                                                                                                                                                                                                                                                                                      <w:divsChild>
                                                                                                                                                                                                                                                                                                                                                                                                                        <w:div w:id="1454058734">
                                                                                                                                                                                                                                                                                                                                                                                                                          <w:marLeft w:val="0"/>
                                                                                                                                                                                                                                                                                                                                                                                                                          <w:marRight w:val="0"/>
                                                                                                                                                                                                                                                                                                                                                                                                                          <w:marTop w:val="0"/>
                                                                                                                                                                                                                                                                                                                                                                                                                          <w:marBottom w:val="0"/>
                                                                                                                                                                                                                                                                                                                                                                                                                          <w:divBdr>
                                                                                                                                                                                                                                                                                                                                                                                                                            <w:top w:val="none" w:sz="0" w:space="0" w:color="auto"/>
                                                                                                                                                                                                                                                                                                                                                                                                                            <w:left w:val="none" w:sz="0" w:space="0" w:color="auto"/>
                                                                                                                                                                                                                                                                                                                                                                                                                            <w:bottom w:val="none" w:sz="0" w:space="0" w:color="auto"/>
                                                                                                                                                                                                                                                                                                                                                                                                                            <w:right w:val="none" w:sz="0" w:space="0" w:color="auto"/>
                                                                                                                                                                                                                                                                                                                                                                                                                          </w:divBdr>
                                                                                                                                                                                                                                                                                                                                                                                                                          <w:divsChild>
                                                                                                                                                                                                                                                                                                                                                                                                                            <w:div w:id="1854416915">
                                                                                                                                                                                                                                                                                                                                                                                                                              <w:marLeft w:val="0"/>
                                                                                                                                                                                                                                                                                                                                                                                                                              <w:marRight w:val="0"/>
                                                                                                                                                                                                                                                                                                                                                                                                                              <w:marTop w:val="0"/>
                                                                                                                                                                                                                                                                                                                                                                                                                              <w:marBottom w:val="0"/>
                                                                                                                                                                                                                                                                                                                                                                                                                              <w:divBdr>
                                                                                                                                                                                                                                                                                                                                                                                                                                <w:top w:val="none" w:sz="0" w:space="0" w:color="auto"/>
                                                                                                                                                                                                                                                                                                                                                                                                                                <w:left w:val="none" w:sz="0" w:space="0" w:color="auto"/>
                                                                                                                                                                                                                                                                                                                                                                                                                                <w:bottom w:val="none" w:sz="0" w:space="0" w:color="auto"/>
                                                                                                                                                                                                                                                                                                                                                                                                                                <w:right w:val="none" w:sz="0" w:space="0" w:color="auto"/>
                                                                                                                                                                                                                                                                                                                                                                                                                              </w:divBdr>
                                                                                                                                                                                                                                                                                                                                                                                                                              <w:divsChild>
                                                                                                                                                                                                                                                                                                                                                                                                                                <w:div w:id="1401518276">
                                                                                                                                                                                                                                                                                                                                                                                                                                  <w:marLeft w:val="0"/>
                                                                                                                                                                                                                                                                                                                                                                                                                                  <w:marRight w:val="0"/>
                                                                                                                                                                                                                                                                                                                                                                                                                                  <w:marTop w:val="0"/>
                                                                                                                                                                                                                                                                                                                                                                                                                                  <w:marBottom w:val="0"/>
                                                                                                                                                                                                                                                                                                                                                                                                                                  <w:divBdr>
                                                                                                                                                                                                                                                                                                                                                                                                                                    <w:top w:val="none" w:sz="0" w:space="0" w:color="auto"/>
                                                                                                                                                                                                                                                                                                                                                                                                                                    <w:left w:val="none" w:sz="0" w:space="0" w:color="auto"/>
                                                                                                                                                                                                                                                                                                                                                                                                                                    <w:bottom w:val="none" w:sz="0" w:space="0" w:color="auto"/>
                                                                                                                                                                                                                                                                                                                                                                                                                                    <w:right w:val="none" w:sz="0" w:space="0" w:color="auto"/>
                                                                                                                                                                                                                                                                                                                                                                                                                                  </w:divBdr>
                                                                                                                                                                                                                                                                                                                                                                                                                                  <w:divsChild>
                                                                                                                                                                                                                                                                                                                                                                                                                                    <w:div w:id="2059277228">
                                                                                                                                                                                                                                                                                                                                                                                                                                      <w:marLeft w:val="0"/>
                                                                                                                                                                                                                                                                                                                                                                                                                                      <w:marRight w:val="0"/>
                                                                                                                                                                                                                                                                                                                                                                                                                                      <w:marTop w:val="0"/>
                                                                                                                                                                                                                                                                                                                                                                                                                                      <w:marBottom w:val="0"/>
                                                                                                                                                                                                                                                                                                                                                                                                                                      <w:divBdr>
                                                                                                                                                                                                                                                                                                                                                                                                                                        <w:top w:val="none" w:sz="0" w:space="0" w:color="auto"/>
                                                                                                                                                                                                                                                                                                                                                                                                                                        <w:left w:val="none" w:sz="0" w:space="0" w:color="auto"/>
                                                                                                                                                                                                                                                                                                                                                                                                                                        <w:bottom w:val="none" w:sz="0" w:space="0" w:color="auto"/>
                                                                                                                                                                                                                                                                                                                                                                                                                                        <w:right w:val="none" w:sz="0" w:space="0" w:color="auto"/>
                                                                                                                                                                                                                                                                                                                                                                                                                                      </w:divBdr>
                                                                                                                                                                                                                                                                                                                                                                                                                                      <w:divsChild>
                                                                                                                                                                                                                                                                                                                                                                                                                                        <w:div w:id="31809471">
                                                                                                                                                                                                                                                                                                                                                                                                                                          <w:marLeft w:val="0"/>
                                                                                                                                                                                                                                                                                                                                                                                                                                          <w:marRight w:val="0"/>
                                                                                                                                                                                                                                                                                                                                                                                                                                          <w:marTop w:val="0"/>
                                                                                                                                                                                                                                                                                                                                                                                                                                          <w:marBottom w:val="0"/>
                                                                                                                                                                                                                                                                                                                                                                                                                                          <w:divBdr>
                                                                                                                                                                                                                                                                                                                                                                                                                                            <w:top w:val="none" w:sz="0" w:space="0" w:color="auto"/>
                                                                                                                                                                                                                                                                                                                                                                                                                                            <w:left w:val="none" w:sz="0" w:space="0" w:color="auto"/>
                                                                                                                                                                                                                                                                                                                                                                                                                                            <w:bottom w:val="none" w:sz="0" w:space="0" w:color="auto"/>
                                                                                                                                                                                                                                                                                                                                                                                                                                            <w:right w:val="none" w:sz="0" w:space="0" w:color="auto"/>
                                                                                                                                                                                                                                                                                                                                                                                                                                          </w:divBdr>
                                                                                                                                                                                                                                                                                                                                                                                                                                          <w:divsChild>
                                                                                                                                                                                                                                                                                                                                                                                                                                            <w:div w:id="773283298">
                                                                                                                                                                                                                                                                                                                                                                                                                                              <w:marLeft w:val="0"/>
                                                                                                                                                                                                                                                                                                                                                                                                                                              <w:marRight w:val="0"/>
                                                                                                                                                                                                                                                                                                                                                                                                                                              <w:marTop w:val="0"/>
                                                                                                                                                                                                                                                                                                                                                                                                                                              <w:marBottom w:val="0"/>
                                                                                                                                                                                                                                                                                                                                                                                                                                              <w:divBdr>
                                                                                                                                                                                                                                                                                                                                                                                                                                                <w:top w:val="none" w:sz="0" w:space="0" w:color="auto"/>
                                                                                                                                                                                                                                                                                                                                                                                                                                                <w:left w:val="none" w:sz="0" w:space="0" w:color="auto"/>
                                                                                                                                                                                                                                                                                                                                                                                                                                                <w:bottom w:val="none" w:sz="0" w:space="0" w:color="auto"/>
                                                                                                                                                                                                                                                                                                                                                                                                                                                <w:right w:val="none" w:sz="0" w:space="0" w:color="auto"/>
                                                                                                                                                                                                                                                                                                                                                                                                                                              </w:divBdr>
                                                                                                                                                                                                                                                                                                                                                                                                                                              <w:divsChild>
                                                                                                                                                                                                                                                                                                                                                                                                                                                <w:div w:id="299263385">
                                                                                                                                                                                                                                                                                                                                                                                                                                                  <w:marLeft w:val="0"/>
                                                                                                                                                                                                                                                                                                                                                                                                                                                  <w:marRight w:val="0"/>
                                                                                                                                                                                                                                                                                                                                                                                                                                                  <w:marTop w:val="0"/>
                                                                                                                                                                                                                                                                                                                                                                                                                                                  <w:marBottom w:val="0"/>
                                                                                                                                                                                                                                                                                                                                                                                                                                                  <w:divBdr>
                                                                                                                                                                                                                                                                                                                                                                                                                                                    <w:top w:val="none" w:sz="0" w:space="0" w:color="auto"/>
                                                                                                                                                                                                                                                                                                                                                                                                                                                    <w:left w:val="none" w:sz="0" w:space="0" w:color="auto"/>
                                                                                                                                                                                                                                                                                                                                                                                                                                                    <w:bottom w:val="none" w:sz="0" w:space="0" w:color="auto"/>
                                                                                                                                                                                                                                                                                                                                                                                                                                                    <w:right w:val="none" w:sz="0" w:space="0" w:color="auto"/>
                                                                                                                                                                                                                                                                                                                                                                                                                                                  </w:divBdr>
                                                                                                                                                                                                                                                                                                                                                                                                                                                  <w:divsChild>
                                                                                                                                                                                                                                                                                                                                                                                                                                                    <w:div w:id="1350598432">
                                                                                                                                                                                                                                                                                                                                                                                                                                                      <w:marLeft w:val="0"/>
                                                                                                                                                                                                                                                                                                                                                                                                                                                      <w:marRight w:val="0"/>
                                                                                                                                                                                                                                                                                                                                                                                                                                                      <w:marTop w:val="0"/>
                                                                                                                                                                                                                                                                                                                                                                                                                                                      <w:marBottom w:val="0"/>
                                                                                                                                                                                                                                                                                                                                                                                                                                                      <w:divBdr>
                                                                                                                                                                                                                                                                                                                                                                                                                                                        <w:top w:val="none" w:sz="0" w:space="0" w:color="auto"/>
                                                                                                                                                                                                                                                                                                                                                                                                                                                        <w:left w:val="none" w:sz="0" w:space="0" w:color="auto"/>
                                                                                                                                                                                                                                                                                                                                                                                                                                                        <w:bottom w:val="none" w:sz="0" w:space="0" w:color="auto"/>
                                                                                                                                                                                                                                                                                                                                                                                                                                                        <w:right w:val="none" w:sz="0" w:space="0" w:color="auto"/>
                                                                                                                                                                                                                                                                                                                                                                                                                                                      </w:divBdr>
                                                                                                                                                                                                                                                                                                                                                                                                                                                      <w:divsChild>
                                                                                                                                                                                                                                                                                                                                                                                                                                                        <w:div w:id="763691033">
                                                                                                                                                                                                                                                                                                                                                                                                                                                          <w:marLeft w:val="0"/>
                                                                                                                                                                                                                                                                                                                                                                                                                                                          <w:marRight w:val="0"/>
                                                                                                                                                                                                                                                                                                                                                                                                                                                          <w:marTop w:val="0"/>
                                                                                                                                                                                                                                                                                                                                                                                                                                                          <w:marBottom w:val="0"/>
                                                                                                                                                                                                                                                                                                                                                                                                                                                          <w:divBdr>
                                                                                                                                                                                                                                                                                                                                                                                                                                                            <w:top w:val="none" w:sz="0" w:space="0" w:color="auto"/>
                                                                                                                                                                                                                                                                                                                                                                                                                                                            <w:left w:val="none" w:sz="0" w:space="0" w:color="auto"/>
                                                                                                                                                                                                                                                                                                                                                                                                                                                            <w:bottom w:val="none" w:sz="0" w:space="0" w:color="auto"/>
                                                                                                                                                                                                                                                                                                                                                                                                                                                            <w:right w:val="none" w:sz="0" w:space="0" w:color="auto"/>
                                                                                                                                                                                                                                                                                                                                                                                                                                                          </w:divBdr>
                                                                                                                                                                                                                                                                                                                                                                                                                                                          <w:divsChild>
                                                                                                                                                                                                                                                                                                                                                                                                                                                            <w:div w:id="130171165">
                                                                                                                                                                                                                                                                                                                                                                                                                                                              <w:marLeft w:val="0"/>
                                                                                                                                                                                                                                                                                                                                                                                                                                                              <w:marRight w:val="0"/>
                                                                                                                                                                                                                                                                                                                                                                                                                                                              <w:marTop w:val="0"/>
                                                                                                                                                                                                                                                                                                                                                                                                                                                              <w:marBottom w:val="0"/>
                                                                                                                                                                                                                                                                                                                                                                                                                                                              <w:divBdr>
                                                                                                                                                                                                                                                                                                                                                                                                                                                                <w:top w:val="none" w:sz="0" w:space="0" w:color="auto"/>
                                                                                                                                                                                                                                                                                                                                                                                                                                                                <w:left w:val="none" w:sz="0" w:space="0" w:color="auto"/>
                                                                                                                                                                                                                                                                                                                                                                                                                                                                <w:bottom w:val="none" w:sz="0" w:space="0" w:color="auto"/>
                                                                                                                                                                                                                                                                                                                                                                                                                                                                <w:right w:val="none" w:sz="0" w:space="0" w:color="auto"/>
                                                                                                                                                                                                                                                                                                                                                                                                                                                              </w:divBdr>
                                                                                                                                                                                                                                                                                                                                                                                                                                                              <w:divsChild>
                                                                                                                                                                                                                                                                                                                                                                                                                                                                <w:div w:id="2099054803">
                                                                                                                                                                                                                                                                                                                                                                                                                                                                  <w:marLeft w:val="0"/>
                                                                                                                                                                                                                                                                                                                                                                                                                                                                  <w:marRight w:val="0"/>
                                                                                                                                                                                                                                                                                                                                                                                                                                                                  <w:marTop w:val="0"/>
                                                                                                                                                                                                                                                                                                                                                                                                                                                                  <w:marBottom w:val="0"/>
                                                                                                                                                                                                                                                                                                                                                                                                                                                                  <w:divBdr>
                                                                                                                                                                                                                                                                                                                                                                                                                                                                    <w:top w:val="none" w:sz="0" w:space="0" w:color="auto"/>
                                                                                                                                                                                                                                                                                                                                                                                                                                                                    <w:left w:val="none" w:sz="0" w:space="0" w:color="auto"/>
                                                                                                                                                                                                                                                                                                                                                                                                                                                                    <w:bottom w:val="none" w:sz="0" w:space="0" w:color="auto"/>
                                                                                                                                                                                                                                                                                                                                                                                                                                                                    <w:right w:val="none" w:sz="0" w:space="0" w:color="auto"/>
                                                                                                                                                                                                                                                                                                                                                                                                                                                                  </w:divBdr>
                                                                                                                                                                                                                                                                                                                                                                                                                                                                  <w:divsChild>
                                                                                                                                                                                                                                                                                                                                                                                                                                                                    <w:div w:id="978345034">
                                                                                                                                                                                                                                                                                                                                                                                                                                                                      <w:marLeft w:val="0"/>
                                                                                                                                                                                                                                                                                                                                                                                                                                                                      <w:marRight w:val="0"/>
                                                                                                                                                                                                                                                                                                                                                                                                                                                                      <w:marTop w:val="0"/>
                                                                                                                                                                                                                                                                                                                                                                                                                                                                      <w:marBottom w:val="0"/>
                                                                                                                                                                                                                                                                                                                                                                                                                                                                      <w:divBdr>
                                                                                                                                                                                                                                                                                                                                                                                                                                                                        <w:top w:val="none" w:sz="0" w:space="0" w:color="auto"/>
                                                                                                                                                                                                                                                                                                                                                                                                                                                                        <w:left w:val="none" w:sz="0" w:space="0" w:color="auto"/>
                                                                                                                                                                                                                                                                                                                                                                                                                                                                        <w:bottom w:val="none" w:sz="0" w:space="0" w:color="auto"/>
                                                                                                                                                                                                                                                                                                                                                                                                                                                                        <w:right w:val="none" w:sz="0" w:space="0" w:color="auto"/>
                                                                                                                                                                                                                                                                                                                                                                                                                                                                      </w:divBdr>
                                                                                                                                                                                                                                                                                                                                                                                                                                                                      <w:divsChild>
                                                                                                                                                                                                                                                                                                                                                                                                                                                                        <w:div w:id="1798987364">
                                                                                                                                                                                                                                                                                                                                                                                                                                                                          <w:marLeft w:val="0"/>
                                                                                                                                                                                                                                                                                                                                                                                                                                                                          <w:marRight w:val="0"/>
                                                                                                                                                                                                                                                                                                                                                                                                                                                                          <w:marTop w:val="0"/>
                                                                                                                                                                                                                                                                                                                                                                                                                                                                          <w:marBottom w:val="0"/>
                                                                                                                                                                                                                                                                                                                                                                                                                                                                          <w:divBdr>
                                                                                                                                                                                                                                                                                                                                                                                                                                                                            <w:top w:val="none" w:sz="0" w:space="0" w:color="auto"/>
                                                                                                                                                                                                                                                                                                                                                                                                                                                                            <w:left w:val="none" w:sz="0" w:space="0" w:color="auto"/>
                                                                                                                                                                                                                                                                                                                                                                                                                                                                            <w:bottom w:val="none" w:sz="0" w:space="0" w:color="auto"/>
                                                                                                                                                                                                                                                                                                                                                                                                                                                                            <w:right w:val="none" w:sz="0" w:space="0" w:color="auto"/>
                                                                                                                                                                                                                                                                                                                                                                                                                                                                          </w:divBdr>
                                                                                                                                                                                                                                                                                                                                                                                                                                                                          <w:divsChild>
                                                                                                                                                                                                                                                                                                                                                                                                                                                                            <w:div w:id="1922450321">
                                                                                                                                                                                                                                                                                                                                                                                                                                                                              <w:marLeft w:val="0"/>
                                                                                                                                                                                                                                                                                                                                                                                                                                                                              <w:marRight w:val="0"/>
                                                                                                                                                                                                                                                                                                                                                                                                                                                                              <w:marTop w:val="0"/>
                                                                                                                                                                                                                                                                                                                                                                                                                                                                              <w:marBottom w:val="0"/>
                                                                                                                                                                                                                                                                                                                                                                                                                                                                              <w:divBdr>
                                                                                                                                                                                                                                                                                                                                                                                                                                                                                <w:top w:val="none" w:sz="0" w:space="0" w:color="auto"/>
                                                                                                                                                                                                                                                                                                                                                                                                                                                                                <w:left w:val="none" w:sz="0" w:space="0" w:color="auto"/>
                                                                                                                                                                                                                                                                                                                                                                                                                                                                                <w:bottom w:val="none" w:sz="0" w:space="0" w:color="auto"/>
                                                                                                                                                                                                                                                                                                                                                                                                                                                                                <w:right w:val="none" w:sz="0" w:space="0" w:color="auto"/>
                                                                                                                                                                                                                                                                                                                                                                                                                                                                              </w:divBdr>
                                                                                                                                                                                                                                                                                                                                                                                                                                                                              <w:divsChild>
                                                                                                                                                                                                                                                                                                                                                                                                                                                                                <w:div w:id="785393836">
                                                                                                                                                                                                                                                                                                                                                                                                                                                                                  <w:marLeft w:val="0"/>
                                                                                                                                                                                                                                                                                                                                                                                                                                                                                  <w:marRight w:val="0"/>
                                                                                                                                                                                                                                                                                                                                                                                                                                                                                  <w:marTop w:val="0"/>
                                                                                                                                                                                                                                                                                                                                                                                                                                                                                  <w:marBottom w:val="0"/>
                                                                                                                                                                                                                                                                                                                                                                                                                                                                                  <w:divBdr>
                                                                                                                                                                                                                                                                                                                                                                                                                                                                                    <w:top w:val="none" w:sz="0" w:space="0" w:color="auto"/>
                                                                                                                                                                                                                                                                                                                                                                                                                                                                                    <w:left w:val="none" w:sz="0" w:space="0" w:color="auto"/>
                                                                                                                                                                                                                                                                                                                                                                                                                                                                                    <w:bottom w:val="none" w:sz="0" w:space="0" w:color="auto"/>
                                                                                                                                                                                                                                                                                                                                                                                                                                                                                    <w:right w:val="none" w:sz="0" w:space="0" w:color="auto"/>
                                                                                                                                                                                                                                                                                                                                                                                                                                                                                  </w:divBdr>
                                                                                                                                                                                                                                                                                                                                                                                                                                                                                  <w:divsChild>
                                                                                                                                                                                                                                                                                                                                                                                                                                                                                    <w:div w:id="1748533216">
                                                                                                                                                                                                                                                                                                                                                                                                                                                                                      <w:marLeft w:val="0"/>
                                                                                                                                                                                                                                                                                                                                                                                                                                                                                      <w:marRight w:val="0"/>
                                                                                                                                                                                                                                                                                                                                                                                                                                                                                      <w:marTop w:val="0"/>
                                                                                                                                                                                                                                                                                                                                                                                                                                                                                      <w:marBottom w:val="0"/>
                                                                                                                                                                                                                                                                                                                                                                                                                                                                                      <w:divBdr>
                                                                                                                                                                                                                                                                                                                                                                                                                                                                                        <w:top w:val="none" w:sz="0" w:space="0" w:color="auto"/>
                                                                                                                                                                                                                                                                                                                                                                                                                                                                                        <w:left w:val="none" w:sz="0" w:space="0" w:color="auto"/>
                                                                                                                                                                                                                                                                                                                                                                                                                                                                                        <w:bottom w:val="none" w:sz="0" w:space="0" w:color="auto"/>
                                                                                                                                                                                                                                                                                                                                                                                                                                                                                        <w:right w:val="none" w:sz="0" w:space="0" w:color="auto"/>
                                                                                                                                                                                                                                                                                                                                                                                                                                                                                      </w:divBdr>
                                                                                                                                                                                                                                                                                                                                                                                                                                                                                      <w:divsChild>
                                                                                                                                                                                                                                                                                                                                                                                                                                                                                        <w:div w:id="613681352">
                                                                                                                                                                                                                                                                                                                                                                                                                                                                                          <w:marLeft w:val="0"/>
                                                                                                                                                                                                                                                                                                                                                                                                                                                                                          <w:marRight w:val="0"/>
                                                                                                                                                                                                                                                                                                                                                                                                                                                                                          <w:marTop w:val="0"/>
                                                                                                                                                                                                                                                                                                                                                                                                                                                                                          <w:marBottom w:val="0"/>
                                                                                                                                                                                                                                                                                                                                                                                                                                                                                          <w:divBdr>
                                                                                                                                                                                                                                                                                                                                                                                                                                                                                            <w:top w:val="none" w:sz="0" w:space="0" w:color="auto"/>
                                                                                                                                                                                                                                                                                                                                                                                                                                                                                            <w:left w:val="none" w:sz="0" w:space="0" w:color="auto"/>
                                                                                                                                                                                                                                                                                                                                                                                                                                                                                            <w:bottom w:val="none" w:sz="0" w:space="0" w:color="auto"/>
                                                                                                                                                                                                                                                                                                                                                                                                                                                                                            <w:right w:val="none" w:sz="0" w:space="0" w:color="auto"/>
                                                                                                                                                                                                                                                                                                                                                                                                                                                                                          </w:divBdr>
                                                                                                                                                                                                                                                                                                                                                                                                                                                                                          <w:divsChild>
                                                                                                                                                                                                                                                                                                                                                                                                                                                                                            <w:div w:id="636640263">
                                                                                                                                                                                                                                                                                                                                                                                                                                                                                              <w:marLeft w:val="0"/>
                                                                                                                                                                                                                                                                                                                                                                                                                                                                                              <w:marRight w:val="0"/>
                                                                                                                                                                                                                                                                                                                                                                                                                                                                                              <w:marTop w:val="0"/>
                                                                                                                                                                                                                                                                                                                                                                                                                                                                                              <w:marBottom w:val="0"/>
                                                                                                                                                                                                                                                                                                                                                                                                                                                                                              <w:divBdr>
                                                                                                                                                                                                                                                                                                                                                                                                                                                                                                <w:top w:val="none" w:sz="0" w:space="0" w:color="auto"/>
                                                                                                                                                                                                                                                                                                                                                                                                                                                                                                <w:left w:val="none" w:sz="0" w:space="0" w:color="auto"/>
                                                                                                                                                                                                                                                                                                                                                                                                                                                                                                <w:bottom w:val="none" w:sz="0" w:space="0" w:color="auto"/>
                                                                                                                                                                                                                                                                                                                                                                                                                                                                                                <w:right w:val="none" w:sz="0" w:space="0" w:color="auto"/>
                                                                                                                                                                                                                                                                                                                                                                                                                                                                                              </w:divBdr>
                                                                                                                                                                                                                                                                                                                                                                                                                                                                                              <w:divsChild>
                                                                                                                                                                                                                                                                                                                                                                                                                                                                                                <w:div w:id="1596086101">
                                                                                                                                                                                                                                                                                                                                                                                                                                                                                                  <w:marLeft w:val="0"/>
                                                                                                                                                                                                                                                                                                                                                                                                                                                                                                  <w:marRight w:val="0"/>
                                                                                                                                                                                                                                                                                                                                                                                                                                                                                                  <w:marTop w:val="0"/>
                                                                                                                                                                                                                                                                                                                                                                                                                                                                                                  <w:marBottom w:val="0"/>
                                                                                                                                                                                                                                                                                                                                                                                                                                                                                                  <w:divBdr>
                                                                                                                                                                                                                                                                                                                                                                                                                                                                                                    <w:top w:val="none" w:sz="0" w:space="0" w:color="auto"/>
                                                                                                                                                                                                                                                                                                                                                                                                                                                                                                    <w:left w:val="none" w:sz="0" w:space="0" w:color="auto"/>
                                                                                                                                                                                                                                                                                                                                                                                                                                                                                                    <w:bottom w:val="none" w:sz="0" w:space="0" w:color="auto"/>
                                                                                                                                                                                                                                                                                                                                                                                                                                                                                                    <w:right w:val="none" w:sz="0" w:space="0" w:color="auto"/>
                                                                                                                                                                                                                                                                                                                                                                                                                                                                                                  </w:divBdr>
                                                                                                                                                                                                                                                                                                                                                                                                                                                                                                  <w:divsChild>
                                                                                                                                                                                                                                                                                                                                                                                                                                                                                                    <w:div w:id="364446869">
                                                                                                                                                                                                                                                                                                                                                                                                                                                                                                      <w:marLeft w:val="0"/>
                                                                                                                                                                                                                                                                                                                                                                                                                                                                                                      <w:marRight w:val="0"/>
                                                                                                                                                                                                                                                                                                                                                                                                                                                                                                      <w:marTop w:val="0"/>
                                                                                                                                                                                                                                                                                                                                                                                                                                                                                                      <w:marBottom w:val="0"/>
                                                                                                                                                                                                                                                                                                                                                                                                                                                                                                      <w:divBdr>
                                                                                                                                                                                                                                                                                                                                                                                                                                                                                                        <w:top w:val="none" w:sz="0" w:space="0" w:color="auto"/>
                                                                                                                                                                                                                                                                                                                                                                                                                                                                                                        <w:left w:val="none" w:sz="0" w:space="0" w:color="auto"/>
                                                                                                                                                                                                                                                                                                                                                                                                                                                                                                        <w:bottom w:val="none" w:sz="0" w:space="0" w:color="auto"/>
                                                                                                                                                                                                                                                                                                                                                                                                                                                                                                        <w:right w:val="none" w:sz="0" w:space="0" w:color="auto"/>
                                                                                                                                                                                                                                                                                                                                                                                                                                                                                                      </w:divBdr>
                                                                                                                                                                                                                                                                                                                                                                                                                                                                                                      <w:divsChild>
                                                                                                                                                                                                                                                                                                                                                                                                                                                                                                        <w:div w:id="1223252359">
                                                                                                                                                                                                                                                                                                                                                                                                                                                                                                          <w:marLeft w:val="0"/>
                                                                                                                                                                                                                                                                                                                                                                                                                                                                                                          <w:marRight w:val="0"/>
                                                                                                                                                                                                                                                                                                                                                                                                                                                                                                          <w:marTop w:val="0"/>
                                                                                                                                                                                                                                                                                                                                                                                                                                                                                                          <w:marBottom w:val="0"/>
                                                                                                                                                                                                                                                                                                                                                                                                                                                                                                          <w:divBdr>
                                                                                                                                                                                                                                                                                                                                                                                                                                                                                                            <w:top w:val="none" w:sz="0" w:space="0" w:color="auto"/>
                                                                                                                                                                                                                                                                                                                                                                                                                                                                                                            <w:left w:val="none" w:sz="0" w:space="0" w:color="auto"/>
                                                                                                                                                                                                                                                                                                                                                                                                                                                                                                            <w:bottom w:val="none" w:sz="0" w:space="0" w:color="auto"/>
                                                                                                                                                                                                                                                                                                                                                                                                                                                                                                            <w:right w:val="none" w:sz="0" w:space="0" w:color="auto"/>
                                                                                                                                                                                                                                                                                                                                                                                                                                                                                                          </w:divBdr>
                                                                                                                                                                                                                                                                                                                                                                                                                                                                                                          <w:divsChild>
                                                                                                                                                                                                                                                                                                                                                                                                                                                                                                            <w:div w:id="1484004251">
                                                                                                                                                                                                                                                                                                                                                                                                                                                                                                              <w:marLeft w:val="0"/>
                                                                                                                                                                                                                                                                                                                                                                                                                                                                                                              <w:marRight w:val="0"/>
                                                                                                                                                                                                                                                                                                                                                                                                                                                                                                              <w:marTop w:val="0"/>
                                                                                                                                                                                                                                                                                                                                                                                                                                                                                                              <w:marBottom w:val="0"/>
                                                                                                                                                                                                                                                                                                                                                                                                                                                                                                              <w:divBdr>
                                                                                                                                                                                                                                                                                                                                                                                                                                                                                                                <w:top w:val="none" w:sz="0" w:space="0" w:color="auto"/>
                                                                                                                                                                                                                                                                                                                                                                                                                                                                                                                <w:left w:val="none" w:sz="0" w:space="0" w:color="auto"/>
                                                                                                                                                                                                                                                                                                                                                                                                                                                                                                                <w:bottom w:val="none" w:sz="0" w:space="0" w:color="auto"/>
                                                                                                                                                                                                                                                                                                                                                                                                                                                                                                                <w:right w:val="none" w:sz="0" w:space="0" w:color="auto"/>
                                                                                                                                                                                                                                                                                                                                                                                                                                                                                                              </w:divBdr>
                                                                                                                                                                                                                                                                                                                                                                                                                                                                                                              <w:divsChild>
                                                                                                                                                                                                                                                                                                                                                                                                                                                                                                                <w:div w:id="1452438571">
                                                                                                                                                                                                                                                                                                                                                                                                                                                                                                                  <w:marLeft w:val="0"/>
                                                                                                                                                                                                                                                                                                                                                                                                                                                                                                                  <w:marRight w:val="0"/>
                                                                                                                                                                                                                                                                                                                                                                                                                                                                                                                  <w:marTop w:val="0"/>
                                                                                                                                                                                                                                                                                                                                                                                                                                                                                                                  <w:marBottom w:val="0"/>
                                                                                                                                                                                                                                                                                                                                                                                                                                                                                                                  <w:divBdr>
                                                                                                                                                                                                                                                                                                                                                                                                                                                                                                                    <w:top w:val="none" w:sz="0" w:space="0" w:color="auto"/>
                                                                                                                                                                                                                                                                                                                                                                                                                                                                                                                    <w:left w:val="none" w:sz="0" w:space="0" w:color="auto"/>
                                                                                                                                                                                                                                                                                                                                                                                                                                                                                                                    <w:bottom w:val="none" w:sz="0" w:space="0" w:color="auto"/>
                                                                                                                                                                                                                                                                                                                                                                                                                                                                                                                    <w:right w:val="none" w:sz="0" w:space="0" w:color="auto"/>
                                                                                                                                                                                                                                                                                                                                                                                                                                                                                                                  </w:divBdr>
                                                                                                                                                                                                                                                                                                                                                                                                                                                                                                                  <w:divsChild>
                                                                                                                                                                                                                                                                                                                                                                                                                                                                                                                    <w:div w:id="1438596355">
                                                                                                                                                                                                                                                                                                                                                                                                                                                                                                                      <w:marLeft w:val="0"/>
                                                                                                                                                                                                                                                                                                                                                                                                                                                                                                                      <w:marRight w:val="0"/>
                                                                                                                                                                                                                                                                                                                                                                                                                                                                                                                      <w:marTop w:val="0"/>
                                                                                                                                                                                                                                                                                                                                                                                                                                                                                                                      <w:marBottom w:val="0"/>
                                                                                                                                                                                                                                                                                                                                                                                                                                                                                                                      <w:divBdr>
                                                                                                                                                                                                                                                                                                                                                                                                                                                                                                                        <w:top w:val="none" w:sz="0" w:space="0" w:color="auto"/>
                                                                                                                                                                                                                                                                                                                                                                                                                                                                                                                        <w:left w:val="none" w:sz="0" w:space="0" w:color="auto"/>
                                                                                                                                                                                                                                                                                                                                                                                                                                                                                                                        <w:bottom w:val="none" w:sz="0" w:space="0" w:color="auto"/>
                                                                                                                                                                                                                                                                                                                                                                                                                                                                                                                        <w:right w:val="none" w:sz="0" w:space="0" w:color="auto"/>
                                                                                                                                                                                                                                                                                                                                                                                                                                                                                                                      </w:divBdr>
                                                                                                                                                                                                                                                                                                                                                                                                                                                                                                                      <w:divsChild>
                                                                                                                                                                                                                                                                                                                                                                                                                                                                                                                        <w:div w:id="66073473">
                                                                                                                                                                                                                                                                                                                                                                                                                                                                                                                          <w:marLeft w:val="0"/>
                                                                                                                                                                                                                                                                                                                                                                                                                                                                                                                          <w:marRight w:val="0"/>
                                                                                                                                                                                                                                                                                                                                                                                                                                                                                                                          <w:marTop w:val="0"/>
                                                                                                                                                                                                                                                                                                                                                                                                                                                                                                                          <w:marBottom w:val="0"/>
                                                                                                                                                                                                                                                                                                                                                                                                                                                                                                                          <w:divBdr>
                                                                                                                                                                                                                                                                                                                                                                                                                                                                                                                            <w:top w:val="none" w:sz="0" w:space="0" w:color="auto"/>
                                                                                                                                                                                                                                                                                                                                                                                                                                                                                                                            <w:left w:val="none" w:sz="0" w:space="0" w:color="auto"/>
                                                                                                                                                                                                                                                                                                                                                                                                                                                                                                                            <w:bottom w:val="none" w:sz="0" w:space="0" w:color="auto"/>
                                                                                                                                                                                                                                                                                                                                                                                                                                                                                                                            <w:right w:val="none" w:sz="0" w:space="0" w:color="auto"/>
                                                                                                                                                                                                                                                                                                                                                                                                                                                                                                                          </w:divBdr>
                                                                                                                                                                                                                                                                                                                                                                                                                                                                                                                          <w:divsChild>
                                                                                                                                                                                                                                                                                                                                                                                                                                                                                                                            <w:div w:id="1837259408">
                                                                                                                                                                                                                                                                                                                                                                                                                                                                                                                              <w:marLeft w:val="0"/>
                                                                                                                                                                                                                                                                                                                                                                                                                                                                                                                              <w:marRight w:val="0"/>
                                                                                                                                                                                                                                                                                                                                                                                                                                                                                                                              <w:marTop w:val="0"/>
                                                                                                                                                                                                                                                                                                                                                                                                                                                                                                                              <w:marBottom w:val="0"/>
                                                                                                                                                                                                                                                                                                                                                                                                                                                                                                                              <w:divBdr>
                                                                                                                                                                                                                                                                                                                                                                                                                                                                                                                                <w:top w:val="none" w:sz="0" w:space="0" w:color="auto"/>
                                                                                                                                                                                                                                                                                                                                                                                                                                                                                                                                <w:left w:val="none" w:sz="0" w:space="0" w:color="auto"/>
                                                                                                                                                                                                                                                                                                                                                                                                                                                                                                                                <w:bottom w:val="none" w:sz="0" w:space="0" w:color="auto"/>
                                                                                                                                                                                                                                                                                                                                                                                                                                                                                                                                <w:right w:val="none" w:sz="0" w:space="0" w:color="auto"/>
                                                                                                                                                                                                                                                                                                                                                                                                                                                                                                                              </w:divBdr>
                                                                                                                                                                                                                                                                                                                                                                                                                                                                                                                              <w:divsChild>
                                                                                                                                                                                                                                                                                                                                                                                                                                                                                                                                <w:div w:id="257375284">
                                                                                                                                                                                                                                                                                                                                                                                                                                                                                                                                  <w:marLeft w:val="0"/>
                                                                                                                                                                                                                                                                                                                                                                                                                                                                                                                                  <w:marRight w:val="0"/>
                                                                                                                                                                                                                                                                                                                                                                                                                                                                                                                                  <w:marTop w:val="0"/>
                                                                                                                                                                                                                                                                                                                                                                                                                                                                                                                                  <w:marBottom w:val="0"/>
                                                                                                                                                                                                                                                                                                                                                                                                                                                                                                                                  <w:divBdr>
                                                                                                                                                                                                                                                                                                                                                                                                                                                                                                                                    <w:top w:val="none" w:sz="0" w:space="0" w:color="auto"/>
                                                                                                                                                                                                                                                                                                                                                                                                                                                                                                                                    <w:left w:val="none" w:sz="0" w:space="0" w:color="auto"/>
                                                                                                                                                                                                                                                                                                                                                                                                                                                                                                                                    <w:bottom w:val="none" w:sz="0" w:space="0" w:color="auto"/>
                                                                                                                                                                                                                                                                                                                                                                                                                                                                                                                                    <w:right w:val="none" w:sz="0" w:space="0" w:color="auto"/>
                                                                                                                                                                                                                                                                                                                                                                                                                                                                                                                                  </w:divBdr>
                                                                                                                                                                                                                                                                                                                                                                                                                                                                                                                                  <w:divsChild>
                                                                                                                                                                                                                                                                                                                                                                                                                                                                                                                                    <w:div w:id="974213238">
                                                                                                                                                                                                                                                                                                                                                                                                                                                                                                                                      <w:marLeft w:val="0"/>
                                                                                                                                                                                                                                                                                                                                                                                                                                                                                                                                      <w:marRight w:val="0"/>
                                                                                                                                                                                                                                                                                                                                                                                                                                                                                                                                      <w:marTop w:val="0"/>
                                                                                                                                                                                                                                                                                                                                                                                                                                                                                                                                      <w:marBottom w:val="0"/>
                                                                                                                                                                                                                                                                                                                                                                                                                                                                                                                                      <w:divBdr>
                                                                                                                                                                                                                                                                                                                                                                                                                                                                                                                                        <w:top w:val="none" w:sz="0" w:space="0" w:color="auto"/>
                                                                                                                                                                                                                                                                                                                                                                                                                                                                                                                                        <w:left w:val="none" w:sz="0" w:space="0" w:color="auto"/>
                                                                                                                                                                                                                                                                                                                                                                                                                                                                                                                                        <w:bottom w:val="none" w:sz="0" w:space="0" w:color="auto"/>
                                                                                                                                                                                                                                                                                                                                                                                                                                                                                                                                        <w:right w:val="none" w:sz="0" w:space="0" w:color="auto"/>
                                                                                                                                                                                                                                                                                                                                                                                                                                                                                                                                      </w:divBdr>
                                                                                                                                                                                                                                                                                                                                                                                                                                                                                                                                      <w:divsChild>
                                                                                                                                                                                                                                                                                                                                                                                                                                                                                                                                        <w:div w:id="686714243">
                                                                                                                                                                                                                                                                                                                                                                                                                                                                                                                                          <w:marLeft w:val="0"/>
                                                                                                                                                                                                                                                                                                                                                                                                                                                                                                                                          <w:marRight w:val="0"/>
                                                                                                                                                                                                                                                                                                                                                                                                                                                                                                                                          <w:marTop w:val="0"/>
                                                                                                                                                                                                                                                                                                                                                                                                                                                                                                                                          <w:marBottom w:val="0"/>
                                                                                                                                                                                                                                                                                                                                                                                                                                                                                                                                          <w:divBdr>
                                                                                                                                                                                                                                                                                                                                                                                                                                                                                                                                            <w:top w:val="none" w:sz="0" w:space="0" w:color="auto"/>
                                                                                                                                                                                                                                                                                                                                                                                                                                                                                                                                            <w:left w:val="none" w:sz="0" w:space="0" w:color="auto"/>
                                                                                                                                                                                                                                                                                                                                                                                                                                                                                                                                            <w:bottom w:val="none" w:sz="0" w:space="0" w:color="auto"/>
                                                                                                                                                                                                                                                                                                                                                                                                                                                                                                                                            <w:right w:val="none" w:sz="0" w:space="0" w:color="auto"/>
                                                                                                                                                                                                                                                                                                                                                                                                                                                                                                                                          </w:divBdr>
                                                                                                                                                                                                                                                                                                                                                                                                                                                                                                                                          <w:divsChild>
                                                                                                                                                                                                                                                                                                                                                                                                                                                                                                                                            <w:div w:id="1911965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79614658">
      <w:bodyDiv w:val="1"/>
      <w:marLeft w:val="0"/>
      <w:marRight w:val="0"/>
      <w:marTop w:val="0"/>
      <w:marBottom w:val="0"/>
      <w:divBdr>
        <w:top w:val="none" w:sz="0" w:space="0" w:color="auto"/>
        <w:left w:val="none" w:sz="0" w:space="0" w:color="auto"/>
        <w:bottom w:val="none" w:sz="0" w:space="0" w:color="auto"/>
        <w:right w:val="none" w:sz="0" w:space="0" w:color="auto"/>
      </w:divBdr>
    </w:div>
    <w:div w:id="1407268460">
      <w:bodyDiv w:val="1"/>
      <w:marLeft w:val="0"/>
      <w:marRight w:val="0"/>
      <w:marTop w:val="0"/>
      <w:marBottom w:val="0"/>
      <w:divBdr>
        <w:top w:val="none" w:sz="0" w:space="0" w:color="auto"/>
        <w:left w:val="none" w:sz="0" w:space="0" w:color="auto"/>
        <w:bottom w:val="none" w:sz="0" w:space="0" w:color="auto"/>
        <w:right w:val="none" w:sz="0" w:space="0" w:color="auto"/>
      </w:divBdr>
    </w:div>
    <w:div w:id="1720975564">
      <w:bodyDiv w:val="1"/>
      <w:marLeft w:val="0"/>
      <w:marRight w:val="0"/>
      <w:marTop w:val="0"/>
      <w:marBottom w:val="0"/>
      <w:divBdr>
        <w:top w:val="none" w:sz="0" w:space="0" w:color="auto"/>
        <w:left w:val="none" w:sz="0" w:space="0" w:color="auto"/>
        <w:bottom w:val="none" w:sz="0" w:space="0" w:color="auto"/>
        <w:right w:val="none" w:sz="0" w:space="0" w:color="auto"/>
      </w:divBdr>
    </w:div>
    <w:div w:id="17649530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package" Target="embeddings/Microsoft_Visio-ritning4.vsdx"/><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6.emf"/><Relationship Id="rId25" Type="http://schemas.openxmlformats.org/officeDocument/2006/relationships/package" Target="embeddings/Microsoft_Visio-ritning7.vsdx"/><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package" Target="embeddings/Microsoft_Visio-ritning3.vsdx"/><Relationship Id="rId20" Type="http://schemas.openxmlformats.org/officeDocument/2006/relationships/package" Target="embeddings/Microsoft_Visio-ritning5.vsdx"/><Relationship Id="rId29" Type="http://schemas.openxmlformats.org/officeDocument/2006/relationships/package" Target="embeddings/Microsoft_Visio-ritning9.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ritning1.vsdx"/><Relationship Id="rId24" Type="http://schemas.openxmlformats.org/officeDocument/2006/relationships/image" Target="media/image10.emf"/><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package" Target="embeddings/Microsoft_Visio-ritning6.vsdx"/><Relationship Id="rId28" Type="http://schemas.openxmlformats.org/officeDocument/2006/relationships/image" Target="media/image12.emf"/><Relationship Id="rId10" Type="http://schemas.openxmlformats.org/officeDocument/2006/relationships/image" Target="media/image2.emf"/><Relationship Id="rId19" Type="http://schemas.openxmlformats.org/officeDocument/2006/relationships/image" Target="media/image7.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ritning2.vsdx"/><Relationship Id="rId22" Type="http://schemas.openxmlformats.org/officeDocument/2006/relationships/image" Target="media/image9.emf"/><Relationship Id="rId27" Type="http://schemas.openxmlformats.org/officeDocument/2006/relationships/package" Target="embeddings/Microsoft_Visio-ritning8.vsdx"/><Relationship Id="rId30" Type="http://schemas.openxmlformats.org/officeDocument/2006/relationships/footer" Target="footer2.xml"/><Relationship Id="rId8"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1955"/>
    <w:rsid w:val="00071955"/>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sv-SE" w:eastAsia="sv-S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Platshllartext">
    <w:name w:val="Placeholder Text"/>
    <w:basedOn w:val="Standardstycketeckensnitt"/>
    <w:uiPriority w:val="99"/>
    <w:semiHidden/>
    <w:rsid w:val="0007195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8561A6-99BB-44AA-B101-F07555067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7</TotalTime>
  <Pages>25</Pages>
  <Words>10605</Words>
  <Characters>56209</Characters>
  <Application>Microsoft Office Word</Application>
  <DocSecurity>0</DocSecurity>
  <Lines>468</Lines>
  <Paragraphs>133</Paragraphs>
  <ScaleCrop>false</ScaleCrop>
  <HeadingPairs>
    <vt:vector size="6" baseType="variant">
      <vt:variant>
        <vt:lpstr>Rubrik</vt:lpstr>
      </vt:variant>
      <vt:variant>
        <vt:i4>1</vt:i4>
      </vt:variant>
      <vt:variant>
        <vt:lpstr>Title</vt:lpstr>
      </vt:variant>
      <vt:variant>
        <vt:i4>1</vt:i4>
      </vt:variant>
      <vt:variant>
        <vt:lpstr>Headings</vt:lpstr>
      </vt:variant>
      <vt:variant>
        <vt:i4>18</vt:i4>
      </vt:variant>
    </vt:vector>
  </HeadingPairs>
  <TitlesOfParts>
    <vt:vector size="20" baseType="lpstr">
      <vt:lpstr>Mall för examensarbete</vt:lpstr>
      <vt:lpstr/>
      <vt:lpstr>Introduktion</vt:lpstr>
      <vt:lpstr>Bakgrund</vt:lpstr>
      <vt:lpstr>    Underrubrik bakgrund</vt:lpstr>
      <vt:lpstr>        Underrubrik till underrubrik</vt:lpstr>
      <vt:lpstr>    Exempel på hur figurer kan användas</vt:lpstr>
      <vt:lpstr>    Tabeller</vt:lpstr>
      <vt:lpstr>Problemformulering </vt:lpstr>
      <vt:lpstr>    Metodbeskrivning</vt:lpstr>
      <vt:lpstr>Relaterad/tidigare forskning</vt:lpstr>
      <vt:lpstr>Genomförande/Implementation/ Projektbeskrivning </vt:lpstr>
      <vt:lpstr>    Research / Förstudie</vt:lpstr>
      <vt:lpstr>    Progressionsexempel: modellering</vt:lpstr>
      <vt:lpstr>Analys</vt:lpstr>
      <vt:lpstr>Slutsatser</vt:lpstr>
      <vt:lpstr>    Resultatsammanfattning</vt:lpstr>
      <vt:lpstr>    Diskussion</vt:lpstr>
      <vt:lpstr>    Framtida arbete</vt:lpstr>
      <vt:lpstr>Referenser</vt:lpstr>
    </vt:vector>
  </TitlesOfParts>
  <Manager/>
  <Company>Högskolan i Skövde</Company>
  <LinksUpToDate>false</LinksUpToDate>
  <CharactersWithSpaces>66681</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ll för examensarbete</dc:title>
  <dc:subject/>
  <dc:creator>Henrik Engström</dc:creator>
  <cp:keywords/>
  <dc:description>Version 1 2013</dc:description>
  <cp:lastModifiedBy>Arvid</cp:lastModifiedBy>
  <cp:revision>941</cp:revision>
  <cp:lastPrinted>2015-03-19T21:49:00Z</cp:lastPrinted>
  <dcterms:created xsi:type="dcterms:W3CDTF">2015-01-09T07:42:00Z</dcterms:created>
  <dcterms:modified xsi:type="dcterms:W3CDTF">2015-03-20T03:0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rebarree@gmail.com@www.mendeley.com</vt:lpwstr>
  </property>
  <property fmtid="{D5CDD505-2E9C-101B-9397-08002B2CF9AE}" pid="4" name="Mendeley Citation Style_1">
    <vt:lpwstr>http://csl.mendeley.com/styles/252469921/harvard-skovde-university-arvid-backman-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csl.mendeley.com/styles/252469921/harvard-skovde-university-arvid-backman-2</vt:lpwstr>
  </property>
  <property fmtid="{D5CDD505-2E9C-101B-9397-08002B2CF9AE}" pid="16" name="Mendeley Recent Style Name 5_1">
    <vt:lpwstr>Harvard - Skövde University - Arvid Backman</vt:lpwstr>
  </property>
  <property fmtid="{D5CDD505-2E9C-101B-9397-08002B2CF9AE}" pid="17" name="Mendeley Recent Style Id 6_1">
    <vt:lpwstr>http://csl.mendeley.com/styles/252469921/harvard-skovde-university-3</vt:lpwstr>
  </property>
  <property fmtid="{D5CDD505-2E9C-101B-9397-08002B2CF9AE}" pid="18" name="Mendeley Recent Style Name 6_1">
    <vt:lpwstr>Harvard - Staffordshire University - Simon Jonasson</vt:lpwstr>
  </property>
  <property fmtid="{D5CDD505-2E9C-101B-9397-08002B2CF9AE}" pid="19" name="Mendeley Recent Style Id 7_1">
    <vt:lpwstr>http://csl.mendeley.com/styles/252469921/harvard-skovde-university</vt:lpwstr>
  </property>
  <property fmtid="{D5CDD505-2E9C-101B-9397-08002B2CF9AE}" pid="20" name="Mendeley Recent Style Name 7_1">
    <vt:lpwstr>Harvard - Staffordshire University - Simon Jonasson</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